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80B1D61" w14:textId="77777777" w:rsidR="00602BB4" w:rsidRDefault="00602BB4">
      <w:r>
        <w:fldChar w:fldCharType="begin">
          <w:fldData xml:space="preserve">dGxlPjxzZWNvbmRhcnktdGl0bGU+UHJvY2VlZGluZ3Mgb2YgdGhlIFNlY3Rpb24gb24gU3VydmV5
IFJlc2VhcmNoPC9zZWNvbmRhcnktdGl0bGU+PC90aXRsZXM+PHBhZ2VzPjQyOC00MzM8L3BhZ2Vz
PjxkYXRlcz48eWVhcj4xOTg1PC95ZWFyPjwvZGF0ZXM+PHB1Ymxpc2hlcj5BbWVyaWNhbiBTdGF0
aXN0aWNhbCBBc3NvY2lhdGlvbjwvcHVibGlzaGVyPjx1cmxzPjwvdXJscz48Y3VzdG9tMj4xOTg1
PC9jdXN0b20yPjwvcmVjb3JkPjwvQ2l0ZT48Q2l0ZT48QXV0aG9yPk1ha3VjPC9BdXRob3I+PFll
YXI+MTk4NDwvWWVhcj48UmVjTnVtPjgwPC9SZWNOdW0+PHJlY29yZD48cmVjLW51bWJlcj44MDwv
cmVjLW51bWJlcj48Zm9yZWlnbi1rZXlzPjxrZXkgYXBwPSJFTiIgZGItaWQ9Ind4YXB6YXIwcHMy
NXJjZXB2d2J4dDI1bjkwMmVhZHRycngyZSIgdGltZXN0YW1wPSIxNDEyNzEyMjU3Ij44MDwva2V5
PjwvZm9yZWlnbi1rZXlzPjxyZWYtdHlwZSBuYW1lPSJDb25mZXJlbmNlIFByb2NlZWRpbmdzIj4x
MDwvcmVmLXR5cGU+PGNvbnRyaWJ1dG9ycz48YXV0aG9ycz48YXV0aG9yPk1ha3VjLCBELjwvYXV0
aG9yPjxhdXRob3I+TWNNaWxsZW4sIE0uPC9hdXRob3I+PGF1dGhvcj5GZWlubGVpYiwgTS48L2F1
dGhvcj48YXV0aG9yPk1jTWlsbGVuLCBELjwvYXV0aG9yPjxhdXRob3I+U2Nod2FydHosIFcuPC9h
dXRob3I+PGF1dGhvcj5Sb2dvdCwgRS48L2F1dGhvcj48L2F1dGhvcnM+PC9jb250cmlidXRvcnM+
PHRpdGxlcz48dGl0bGU+QW4gT3ZlcnZpZXcgb2YgdGhlIFUuUy4gTmF0aW9uYWwgTG9uZ2l0dWRp
bmFsIE1vcnRhbGl0eSBTdHVkeTwvdGl0bGU+PHNlY29uZGFyeS10aXRsZT5Qcm9jZWVkaW5ncyBv
ZiB0aGUgU2VjdGlvbiBvbiBTb2NpYWwgU3RhdGlzdGljczwvc2Vjb25kYXJ5LXRpdGxlPjwvdGl0
bGVzPjxkYXRlcz48eWVhcj4xOTg0PC95ZWFyPjwvZGF0ZXM+PHB1Ymxpc2hlcj5BbWVyaWNhbiBT
dGF0aXN0aWNhbCBBc3NvY2lhdGlvbjwvcHVibGlzaGVyPjx1cmxzPjwvdXJscz48Y3VzdG9tMj4x
OTg0PC9jdXN0b20yPjwvcmVjb3JkPjwvQ2l0ZT48Q2l0ZT48QXV0aG9yPlJvZ290PC9BdXRob3I+
PFllYXI+MTk4MzwvWWVhcj48UmVjTnVtPjc5PC9SZWNOdW0+PHJlY29yZD48cmVjLW51bWJlcj43
OTwvcmVjLW51bWJlcj48Zm9yZWlnbi1rZXlzPjxrZXkgYXBwPSJFTiIgZGItaWQ9Ind4YXB6YXIw
cHMyNXJjZXB2d2J4dDI1bjkwMmVhZHRycngyZSIgdGltZXN0YW1wPSIxNDEyNzEyMTA3Ij43OTwv
a2V5PjwvZm9yZWlnbi1rZXlzPjxyZWYtdHlwZSBuYW1lPSJDb25mZXJlbmNlIFByb2NlZWRpbmdz
Ij4xMDwvcmVmLXR5cGU+PGNvbnRyaWJ1dG9ycz48YXV0aG9ycz48YXV0aG9yPlJvZ290LCBFLjwv
YXV0aG9yPjxhdXRob3I+U2Nod2FydHosIFMuPC9hdXRob3I+PGF1dGhvcj5PJmFwb3M7Q29ub3Is
IEsuPC9hdXRob3I+PGF1dGhvcj5PbHNlbiwgQy48L2F1dGhvcj48L2F1dGhvcnM+PC9jb250cmli
dXRvcnM+PHRpdGxlcz48dGl0bGU+VGhlIFVzZSBvZiBQcm9iYWJpbGlzdGljIE1ldGhvZHMgaW4g
TWF0Y2hpbmcgQ2Vuc3VzIFNhbXBsZXMgdG8gdGhlIE5hdGlvbmFsIERlYXRoIEluZGV4PC90aXRs
ZT48c2Vjb25kYXJ5LXRpdGxlPlByb2NlZWRpbmdzIG9mIHRoZSBTZWN0aW9uIG9uIFN1cnZleSBS
ZXNlYXJjaCBNZXRob2RzPC9zZWNvbmRhcnktdGl0bGU+PC90aXRsZXM+PHBhZ2VzPjMxOS0zMjQ8
L3BhZ2VzPjxkYXRlcz48eWVhcj4xOTgzPC95ZWFyPjwvZGF0ZXM+PHB1Ymxpc2hlcj5BbWVyaWNh
biBTdGF0aXN0aWNhbCBBc3NvY2lhdGlvbjwvcHVibGlzaGVyPjx1cmxzPjwvdXJscz48Y3VzdG9t
Mj4xOTgzPC9jdXN0b20yPjwvcmVjb3JkPjwvQ2l0ZT48Q2l0ZT48QXV0aG9yPlJvZ290PC9BdXRo
b3I+PFllYXI+MTk4MzwvWWVhcj48UmVjTnVtPjcxPC9SZWNOdW0+PHJlY29yZD48cmVjLW51bWJl
cj43MTwvcmVjLW51bWJlcj48Zm9yZWlnbi1rZXlzPjxrZXkgYXBwPSJFTiIgZGItaWQ9Ind4YXB6
YXIwcHMyNXJjZXB2d2J4dDI1bjkwMmVhZHRycngyZSIgdGltZXN0YW1wPSIxMzkzMzY3NDUwIj43
MTwva2V5PjwvZm9yZWlnbi1rZXlzPjxyZWYtdHlwZSBuYW1lPSJKb3VybmFsIEFydGljbGUiPjE3
PC9yZWYtdHlwZT48Y29udHJpYnV0b3JzPjxhdXRob3JzPjxhdXRob3I+Um9nb3QsIEUuPC9hdXRo
b3I+PGF1dGhvcj5GZWlubGVpYiwgTS48L2F1dGhvcj48YXV0aG9yPk9ja2F5LCBLLiBBLjwvYXV0
aG9yPjxhdXRob3I+U2Nod2FydHosIFMuIEguPC9hdXRob3I+PGF1dGhvcj5CaWxncmFkLCBSLjwv
YXV0aG9yPjxhdXRob3I+UGF0dGVyc29uLCBKLiBFLjwvYXV0aG9yPjwvYXV0aG9ycz48L2NvbnRy
aWJ1dG9ycz48dGl0bGVzPjx0aXRsZT5PbiB0aGUgZmVhc2liaWxpdHkgb2YgbGlua2luZyBjZW5z
dXMgc2FtcGxlcyB0byB0aGUgTmF0aW9uYWwgRGVhdGggSW5kZXggZm9yIGVwaWRlbWlvbG9naWMg
c3R1ZGllczogYSBwcm9ncmVzcyByZXBvcnQ8L3RpdGxlPjxzZWNvbmRhcnktdGl0bGU+QW0gSiBQ
dWJsaWMgSGVhbHRoPC9zZWNvbmRhcnktdGl0bGU+PC90aXRsZXM+PHBlcmlvZGljYWw+PGZ1bGwt
dGl0bGU+QW0gSiBQdWJsaWMgSGVhbHRoPC9mdWxsLXRpdGxlPjwvcGVyaW9kaWNhbD48cGFnZXM+
MTI2NS05PC9wYWdlcz48dm9sdW1lPjczPC92b2x1bWU+PG51bWJlcj4xMTwvbnVtYmVyPjxlZGl0
aW9uPjE5ODMvMTEvMDE8L2VkaXRpb24+PGtleXdvcmRzPjxrZXl3b3JkPkVwaWRlbWlvbG9naWMg
TWV0aG9kczwva2V5d29yZD48a2V5d29yZD5GZWFzaWJpbGl0eSBTdHVkaWVzPC9rZXl3b3JkPjxr
ZXl3b3JkPkhlYWx0aCBTdXJ2ZXlzPC9rZXl3b3JkPjxrZXl3b3JkPkh1bWFuczwva2V5d29yZD48
a2V5d29yZD5Nb3J0YWxpdHk8L2tleXdvcmQ+PGtleXdvcmQ+UGlsb3QgUHJvamVjdHM8L2tleXdv
cmQ+PGtleXdvcmQ+UG9wdWxhdGlvbiBTdXJ2ZWlsbGFuY2U8L2tleXdvcmQ+PGtleXdvcmQ+UmVj
b3JkcyBhcyBUb3BpYzwva2V5d29yZD48a2V5d29yZD5Vbml0ZWQgU3RhdGVzPC9rZXl3b3JkPjwv
a2V5d29yZHM+PGRhdGVzPjx5ZWFyPjE5ODM8L3llYXI+PHB1Yi1kYXRlcz48ZGF0ZT5Ob3Y8L2Rh
dGU+PC9wdWItZGF0ZXM+PC9kYXRlcz48aXNibj4wMDkwLTAwMzYgKFByaW50KTswMDkwLTAwMzYg
KExpbmtpbmcpPC9pc2JuPjxhY2Nlc3Npb24tbnVtPjY2MjUwMjk8L2FjY2Vzc2lvbi1udW0+PHVy
bHM+PC91cmxzPjxjdXN0b200PlBNQyAtIFBNQzE2NTExMzg8L2N1c3RvbTQ+PHJlbW90ZS1kYXRh
YmFzZS1wcm92aWRlcj5OTE08L3JlbW90ZS1kYXRhYmFzZS1wcm92aWRlcj48bGFuZ3VhZ2U+ZW5n
PC9sYW5ndWFnZT48L3JlY29yZD48L0NpdGU+PC9FbmROb3RlPgB=
</w:fldData>
        </w:fldChar>
      </w:r>
      <w:r>
        <w:instrText xml:space="preserve"> ADDIN EN.CITE </w:instrText>
      </w:r>
      <w:r>
        <w:fldChar w:fldCharType="begin">
          <w:fldData xml:space="preserve">PEVuZE5vdGU+PENpdGU+PEF1dGhvcj5JZ3VpZGJhc2hpYW48L0F1dGhvcj48WWVhcj4yMDIyPC9Z
ZWFyPjxSZWNOdW0+MTU3PC9SZWNOdW0+PERpc3BsYXlUZXh0PjxzdHlsZSBmYWNlPSJzdXBlcnNj
cmlwdCI+MS0xMzk8L3N0eWxlPjwvRGlzcGxheVRleHQ+PHJlY29yZD48cmVjLW51bWJlcj4xNTc8
L3JlYy1udW1iZXI+PGZvcmVpZ24ta2V5cz48a2V5IGFwcD0iRU4iIGRiLWlkPSJ3eGFwemFyMHBz
MjVyY2VwdndieHQyNW45MDJlYWR0cnJ4MmUiIHRpbWVzdGFtcD0iMTY1MjgxMzY0MCI+MTU3PC9r
ZXk+PC9mb3JlaWduLWtleXM+PHJlZi10eXBlIG5hbWU9IkpvdXJuYWwgQXJ0aWNsZSI+MTc8L3Jl
Zi10eXBlPjxjb250cmlidXRvcnM+PGF1dGhvcnM+PGF1dGhvcj5JZ3VpZGJhc2hpYW4sIEouPC9h
dXRob3I+PGF1dGhvcj5Db3R0b24sIEouPC9hdXRob3I+PGF1dGhvcj5LaW5nLCBSLiBXLjwvYXV0
aG9yPjxhdXRob3I+Q2Fycm9sbCwgQS4gTS48L2F1dGhvcj48YXV0aG9yPkdlcmdlbiwgQS4gSy48
L2F1dGhvcj48YXV0aG9yPk1lZ3VpZCwgUi4gQS48L2F1dGhvcj48YXV0aG9yPkZ1bGxlcnRvbiwg
RC4gQS48L2F1dGhvcj48YXV0aG9yPlN1YXJlei1QaWVycmUsIEEuPC9hdXRob3I+PC9hdXRob3Jz
PjwvY29udHJpYnV0b3JzPjxhdXRoLWFkZHJlc3M+RGVwYXJ0bWVudCBvZiBTdXJnZXJ5LCBVbml2
ZXJzaXR5IG9mIENvbG9yYWRvIFNjaG9vbCBvZiBNZWRpY2luZSwgQXVyb3JhLCBDb2xvcmFkbywg
VVNBLjwvYXV0aC1hZGRyZXNzPjx0aXRsZXM+PHRpdGxlPlN1cnZpdmFsIGZvbGxvd2luZyBsdW5n
IHRyYW5zcGxhbnRhdGlvbjogQSBwb3B1bGF0aW9uLWJhc2VkIG5lc3RlZCBjYXNlLWNvbnRyb2wg
c3R1ZHk8L3RpdGxlPjxzZWNvbmRhcnktdGl0bGU+SiBDYXJkIFN1cmc8L3NlY29uZGFyeS10aXRs
ZT48L3RpdGxlcz48cGVyaW9kaWNhbD48ZnVsbC10aXRsZT5KIENhcmQgU3VyZzwvZnVsbC10aXRs
ZT48L3BlcmlvZGljYWw+PHBhZ2VzPjExNTMtMTE2MDwvcGFnZXM+PHZvbHVtZT4zNzwvdm9sdW1l
PjxudW1iZXI+NTwvbnVtYmVyPjxlZGl0aW9uPjIwMjIwMjI3PC9lZGl0aW9uPjxrZXl3b3Jkcz48
a2V5d29yZD5BZHVsdDwva2V5d29yZD48a2V5d29yZD5DYXNlLUNvbnRyb2wgU3R1ZGllczwva2V5
d29yZD48a2V5d29yZD5GZW1hbGU8L2tleXdvcmQ+PGtleXdvcmQ+SHVtYW5zPC9rZXl3b3JkPjxr
ZXl3b3JkPipMdW5nIFRyYW5zcGxhbnRhdGlvbjwva2V5d29yZD48a2V5d29yZD5TdXJ2aXZhbCBS
YXRlPC9rZXl3b3JkPjxrZXl3b3JkPipUaXNzdWUgYW5kIE9yZ2FuIFByb2N1cmVtZW50PC9rZXl3
b3JkPjxrZXl3b3JkPlRyYW5zcGxhbnQgUmVjaXBpZW50czwva2V5d29yZD48a2V5d29yZD5Vbml0
ZWQgU3RhdGVzL2VwaWRlbWlvbG9neTwva2V5d29yZD48a2V5d29yZD5jbGluaWNhbCByZXZpZXc8
L2tleXdvcmQ+PGtleXdvcmQ+c3VyZ2ljYWwgaGlzdG9yeTwva2V5d29yZD48a2V5d29yZD50cmFu
c3BsYW50PC9rZXl3b3JkPjwva2V5d29yZHM+PGRhdGVzPjx5ZWFyPjIwMjI8L3llYXI+PHB1Yi1k
YXRlcz48ZGF0ZT5NYXk8L2RhdGU+PC9wdWItZGF0ZXM+PC9kYXRlcz48aXNibj4wODg2LTA0NDA8
L2lzYm4+PGFjY2Vzc2lvbi1udW0+MzUyMjA2MjQ8L2FjY2Vzc2lvbi1udW0+PHVybHM+PC91cmxz
PjxlbGVjdHJvbmljLXJlc291cmNlLW51bT4xMC4xMTExL2pvY3MuMTYzNjU8L2VsZWN0cm9uaWMt
cmVzb3VyY2UtbnVtPjxyZW1vdGUtZGF0YWJhc2UtcHJvdmlkZXI+TkxNPC9yZW1vdGUtZGF0YWJh
c2UtcHJvdmlkZXI+PGxhbmd1YWdlPmVuZzwvbGFuZ3VhZ2U+PC9yZWNvcmQ+PC9DaXRlPjxDaXRl
PjxBdXRob3I+QnJpdGU8L0F1dGhvcj48WWVhcj4yMDIyPC9ZZWFyPjxSZWNOdW0+MTU4PC9SZWNO
dW0+PHJlY29yZD48cmVjLW51bWJlcj4xNTg8L3JlYy1udW1iZXI+PGZvcmVpZ24ta2V5cz48a2V5
IGFwcD0iRU4iIGRiLWlkPSJ3eGFwemFyMHBzMjVyY2VwdndieHQyNW45MDJlYWR0cnJ4MmUiIHRp
bWVzdGFtcD0iMTY1MjgxMzY0MCI+MTU4PC9rZXk+PC9mb3JlaWduLWtleXM+PHJlZi10eXBlIG5h
bWU9IkpvdXJuYWwgQXJ0aWNsZSI+MTc8L3JlZi10eXBlPjxjb250cmlidXRvcnM+PGF1dGhvcnM+
PGF1dGhvcj5Ccml0ZSwgSi48L2F1dGhvcj48L2F1dGhvcnM+PC9jb250cmlidXRvcnM+PGF1dGgt
YWRkcmVzcz5Zb3JrIENvbGxlZ2UsIENVTlksIE5ldyBZb3JrLCBOWS4mI3hEO0NVTlkgSW5zdGl0
dXRlIGZvciBEZW1vZ3JhcGhpYyBSZXNlYXJjaCwgTmV3IFlvcmssIE5ZLjwvYXV0aC1hZGRyZXNz
Pjx0aXRsZXM+PHRpdGxlPlRoZSBBc3NvY2lhdGlvbiBCZXR3ZWVuIEVkdWNhdGlvbmFsIEF0dGFp
bm1lbnQgYW5kIE1vcnRhbGl0eTogRXhhbWluaW5nIEFic29sdXRlIGFuZCBSZWxhdGl2ZSBFZmZl
Y3RzIGJ5IFJhY2UvRXRobmljaXR5PC90aXRsZT48c2Vjb25kYXJ5LXRpdGxlPkV0aG4gRGlzPC9z
ZWNvbmRhcnktdGl0bGU+PC90aXRsZXM+PHBlcmlvZGljYWw+PGZ1bGwtdGl0bGU+RXRobiBEaXM8
L2Z1bGwtdGl0bGU+PC9wZXJpb2RpY2FsPjxwYWdlcz4xLTEwPC9wYWdlcz48dm9sdW1lPjMyPC92
b2x1bWU+PG51bWJlcj4xPC9udW1iZXI+PGVkaXRpb24+MjAyMjAxMjA8L2VkaXRpb24+PGtleXdv
cmRzPjxrZXl3b3JkPipBY2FkZW1pYyBTdWNjZXNzPC9rZXl3b3JkPjxrZXl3b3JkPkFkdWx0PC9r
ZXl3b3JkPjxrZXl3b3JkPkVkdWNhdGlvbmFsIFN0YXR1czwva2V5d29yZD48a2V5d29yZD4qRXRo
bmljaXR5PC9rZXl3b3JkPjxrZXl3b3JkPkhpc3BhbmljIG9yIExhdGlubzwva2V5d29yZD48a2V5
d29yZD5IdW1hbnM8L2tleXdvcmQ+PGtleXdvcmQ+V2hpdGVzPC9rZXl3b3JkPjxrZXl3b3JkPipF
ZHVjYXRpb248L2tleXdvcmQ+PGtleXdvcmQ+KkhlYWx0aDwva2V5d29yZD48a2V5d29yZD4qTW9y
dGFsaXR5PC9rZXl3b3JkPjxrZXl3b3JkPipSYWNlPC9rZXl3b3JkPjwva2V5d29yZHM+PGRhdGVz
Pjx5ZWFyPjIwMjI8L3llYXI+PHB1Yi1kYXRlcz48ZGF0ZT5XaW50ZXI8L2RhdGU+PC9wdWItZGF0
ZXM+PC9kYXRlcz48aXNibj4xMDQ5LTUxMFggKFByaW50KSYjeEQ7MTA0OS01MTB4PC9pc2JuPjxh
Y2Nlc3Npb24tbnVtPjM1MTA2MDM5PC9hY2Nlc3Npb24tbnVtPjx1cmxzPjxyZWxhdGVkLXVybHM+
PHVybD5odHRwczovL3d3dy5ldGhuZGlzLm9yZy9lZG9ubGluZS9pbmRleC5waHAvZXRobmRpcy9h
cnRpY2xlL3ZpZXcvMTU4NTwvdXJsPjwvcmVsYXRlZC11cmxzPjwvdXJscz48Y3VzdG9tMT5Db21w
ZXRpbmcgSW50ZXJlc3RzOiBOb25lIGRlY2xhcmVkLjwvY3VzdG9tMT48Y3VzdG9tMj5QTUM4Nzg1
ODY4PC9jdXN0b20yPjxlbGVjdHJvbmljLXJlc291cmNlLW51bT4xMC4xODg2NS9lZC4zMi4xLjE8
L2VsZWN0cm9uaWMtcmVzb3VyY2UtbnVtPjxyZW1vdGUtZGF0YWJhc2UtcHJvdmlkZXI+TkxNPC9y
ZW1vdGUtZGF0YWJhc2UtcHJvdmlkZXI+PGxhbmd1YWdlPmVuZzwvbGFuZ3VhZ2U+PC9yZWNvcmQ+
PC9DaXRlPjxDaXRlPjxBdXRob3I+WHU8L0F1dGhvcj48WWVhcj4yMDIxPC9ZZWFyPjxSZWNOdW0+
MTYwPC9SZWNOdW0+PHJlY29yZD48cmVjLW51bWJlcj4xNjA8L3JlYy1udW1iZXI+PGZvcmVpZ24t
a2V5cz48a2V5IGFwcD0iRU4iIGRiLWlkPSJ3eGFwemFyMHBzMjVyY2VwdndieHQyNW45MDJlYWR0
cnJ4MmUiIHRpbWVzdGFtcD0iMTY1MjgxMzY0MCI+MTYwPC9rZXk+PC9mb3JlaWduLWtleXM+PHJl
Zi10eXBlIG5hbWU9IkpvdXJuYWwgQXJ0aWNsZSI+MTc8L3JlZi10eXBlPjxjb250cmlidXRvcnM+
PGF1dGhvcnM+PGF1dGhvcj5YdSwgVy48L2F1dGhvcj48YXV0aG9yPlRvcHBpbmcsIE0uPC9hdXRo
b3I+PGF1dGhvcj5GbGV0Y2hlciwgSi48L2F1dGhvcj48L2F1dGhvcnM+PC9jb250cmlidXRvcnM+
PGF1dGgtYWRkcmVzcz5DZW50ZXIgZm9yIERlbW9ncmFwaHkgb2YgSGVhbHRoIGFuZCBBZ2luZywg
VW5pdmVyc2l0eSBvZiBXaXNjb25zaW4gTWFkaXNvbiwgMTE4MCBPYnNlcnZhdG9yeSBEcml2ZSwg
V0ksIDUzNzA2LCBVU0EuJiN4RDtEZXBhcnRtZW50IG9mIFNvY2lvbG9neSwgVW5pdmVyc2l0eSBv
ZiBXaXNjb25zaW4gTWFkaXNvbiwgMTE4MCBPYnNlcnZhdG9yeSBEcml2ZSwgV0ksIDUzNzA2LCBV
U0EuPC9hdXRoLWFkZHJlc3M+PHRpdGxlcz48dGl0bGU+U3RhdGUgb2YgYmlydGggYW5kIGNhcmRp
b3Zhc2N1bGFyIGRpc2Vhc2UgbW9ydGFsaXR5OiBNdWx0aWxldmVsIGFuYWx5c2VzIG9mIHRoZSBO
YXRpb25hbCBMb25naXR1ZGluYWwgTW9ydGFsaXR5IFN0dWR5PC90aXRsZT48c2Vjb25kYXJ5LXRp
dGxlPlNTTSBQb3B1bCBIZWFsdGg8L3NlY29uZGFyeS10aXRsZT48L3RpdGxlcz48cGVyaW9kaWNh
bD48ZnVsbC10aXRsZT5TU00gUG9wdWwgSGVhbHRoPC9mdWxsLXRpdGxlPjwvcGVyaW9kaWNhbD48
cGFnZXM+MTAwODc1PC9wYWdlcz48dm9sdW1lPjE1PC92b2x1bWU+PGVkaXRpb24+MjAyMTA3MTY8
L2VkaXRpb24+PGtleXdvcmRzPjxrZXl3b3JkPkNhcmRpb3Zhc2N1bGFyIGRpc2Vhc2U8L2tleXdv
cmQ+PGtleXdvcmQ+TW9ydGFsaXR5PC9rZXl3b3JkPjxrZXl3b3JkPlN0YXRlIG9mIGJpcnRoPC9r
ZXl3b3JkPjwva2V5d29yZHM+PGRhdGVzPjx5ZWFyPjIwMjE8L3llYXI+PHB1Yi1kYXRlcz48ZGF0
ZT5TZXA8L2RhdGU+PC9wdWItZGF0ZXM+PC9kYXRlcz48aXNibj4yMzUyLTgyNzMgKFByaW50KSYj
eEQ7MjM1Mi04MjczPC9pc2JuPjxhY2Nlc3Npb24tbnVtPjM0MzQ1NjQ3PC9hY2Nlc3Npb24tbnVt
Pjx1cmxzPjxyZWxhdGVkLXVybHM+PHVybD5odHRwczovL3d3dy5uY2JpLm5sbS5uaWguZ292L3Bt
Yy9hcnRpY2xlcy9QTUM4MzE5NTYwL3BkZi9tYWluLnBkZjwvdXJsPjwvcmVsYXRlZC11cmxzPjwv
dXJscz48Y3VzdG9tMT5Ob25lIGRlY2xhcmVkLjwvY3VzdG9tMT48Y3VzdG9tMj5QTUM4MzE5NTYw
PC9jdXN0b20yPjxlbGVjdHJvbmljLXJlc291cmNlLW51bT4xMC4xMDE2L2ouc3NtcGguMjAyMS4x
MDA4NzU8L2VsZWN0cm9uaWMtcmVzb3VyY2UtbnVtPjxyZW1vdGUtZGF0YWJhc2UtcHJvdmlkZXI+
TkxNPC9yZW1vdGUtZGF0YWJhc2UtcHJvdmlkZXI+PGxhbmd1YWdlPmVuZzwvbGFuZ3VhZ2U+PC9y
ZWNvcmQ+PC9DaXRlPjxDaXRlPjxBdXRob3I+U3VhcmV6LVBpZXJyZTwvQXV0aG9yPjxZZWFyPjIw
MjE8L1llYXI+PFJlY051bT4xNDg8L1JlY051bT48cmVjb3JkPjxyZWMtbnVtYmVyPjE0ODwvcmVj
LW51bWJlcj48Zm9yZWlnbi1rZXlzPjxrZXkgYXBwPSJFTiIgZGItaWQ9Ind4YXB6YXIwcHMyNXJj
ZXB2d2J4dDI1bjkwMmVhZHRycngyZSIgdGltZXN0YW1wPSIxNjE0MjYyMTA3Ij4xNDg8L2tleT48
L2ZvcmVpZ24ta2V5cz48cmVmLXR5cGUgbmFtZT0iSm91cm5hbCBBcnRpY2xlIj4xNzwvcmVmLXR5
cGU+PGNvbnRyaWJ1dG9ycz48YXV0aG9ycz48YXV0aG9yPlN1YXJlei1QaWVycmUsIEFsZWphbmRy
bzwvYXV0aG9yPjxhdXRob3I+THVpLCBDZWNpbGxpYTwvYXV0aG9yPjxhdXRob3I+WmhvdSwgWHVu
PC9hdXRob3I+PGF1dGhvcj5HaXVsaWFubywgS2F0aGVyaW5lPC9hdXRob3I+PGF1dGhvcj5FdGNo
aWxsLCBFcmljPC9hdXRob3I+PGF1dGhvcj5BbG1hcmF6LUVzcGlub3phLCBBbGVqYW5kcm88L2F1
dGhvcj48YXV0aG9yPkNyYXdmb3JkLCBUb2RkIEMuPC9hdXRob3I+PGF1dGhvcj5GcmFzZXIsIENo
YXJsZXMgRC4sIDNyZDwvYXV0aG9yPjxhdXRob3I+V2hpdG1hbiwgR2xlbm4gSi48L2F1dGhvcj48
YXV0aG9yPkNob2ksIENodW4gVy48L2F1dGhvcj48YXV0aG9yPkhpZ2dpbnMsIFJvYmVydCBTLjwv
YXV0aG9yPjxhdXRob3I+S2lsaWMsIEFobWV0PC9hdXRob3I+PC9hdXRob3JzPjwvY29udHJpYnV0
b3JzPjx0aXRsZXM+PHRpdGxlPkxvbmctdGVybSBTdXJ2aXZhbCBBZnRlciBIZWFydCBUcmFuc3Bs
YW50YXRpb246IEEgUG9wdWxhdGlvbi1iYXNlZCBOZXN0ZWQgQ2FzZS1Db250cm9sIFN0dWR5PC90
aXRsZT48c2Vjb25kYXJ5LXRpdGxlPlRoZSBBbm5hbHMgb2YgdGhvcmFjaWMgc3VyZ2VyeTwvc2Vj
b25kYXJ5LXRpdGxlPjwvdGl0bGVzPjxwZXJpb2RpY2FsPjxmdWxsLXRpdGxlPlRoZSBBbm5hbHMg
b2YgdGhvcmFjaWMgc3VyZ2VyeTwvZnVsbC10aXRsZT48L3BlcmlvZGljYWw+PHBhZ2VzPjg4OS04
OTg8L3BhZ2VzPjx2b2x1bWU+MTExPC92b2x1bWU+PG51bWJlcj4zPC9udW1iZXI+PGRhdGVzPjx5
ZWFyPjIwMjE8L3llYXI+PHB1Yi1kYXRlcz48ZGF0ZT4yMDIxLU1hcjwvZGF0ZT48L3B1Yi1kYXRl
cz48L2RhdGVzPjxhY2Nlc3Npb24tbnVtPk1FRExJTkU6MzI3MzkyNTg8L2FjY2Vzc2lvbi1udW0+
PHVybHM+PHJlbGF0ZWQtdXJscz48dXJsPiZsdDtHbyB0byBJU0kmZ3Q7Oi8vTUVETElORTozMjcz
OTI1ODwvdXJsPjwvcmVsYXRlZC11cmxzPjwvdXJscz48ZWxlY3Ryb25pYy1yZXNvdXJjZS1udW0+
MTAuMTAxNi9qLmF0aG9yYWNzdXIuMjAyMC4wNS4xNjM8L2VsZWN0cm9uaWMtcmVzb3VyY2UtbnVt
PjwvcmVjb3JkPjwvQ2l0ZT48Q2l0ZT48QXV0aG9yPktwb3Nvd2E8L0F1dGhvcj48WWVhcj4yMDIx
PC9ZZWFyPjxSZWNOdW0+MTU5PC9SZWNOdW0+PHJlY29yZD48cmVjLW51bWJlcj4xNTk8L3JlYy1u
dW1iZXI+PGZvcmVpZ24ta2V5cz48a2V5IGFwcD0iRU4iIGRiLWlkPSJ3eGFwemFyMHBzMjVyY2Vw
dndieHQyNW45MDJlYWR0cnJ4MmUiIHRpbWVzdGFtcD0iMTY1MjgxMzY0MCI+MTU5PC9rZXk+PC9m
b3JlaWduLWtleXM+PHJlZi10eXBlIG5hbWU9IkpvdXJuYWwgQXJ0aWNsZSI+MTc8L3JlZi10eXBl
Pjxjb250cmlidXRvcnM+PGF1dGhvcnM+PGF1dGhvcj5LcG9zb3dhLCBBLiBKLjwvYXV0aG9yPjxh
dXRob3I+QnJlYXVsdCwgSy48L2F1dGhvcj48L2F1dGhvcnM+PC9jb250cmlidXRvcnM+PGF1dGgt
YWRkcmVzcz5EZXBhcnRtZW50IG9mIFNvY2lvbG9neSwgVW5pdmVyc2l0eSBvZiBDYWxpZm9ybmlh
LCBSaXZlcnNpZGUsIENBLCBVU0EuJiN4RDtEZXBhcnRtZW50IG9mIFNvY2lvbG9neSBhbmQgQW50
aHJvcG9sb2d5LCBNaWRkbGUgVGVubmVzc2VlIFN0YXRlIFVuaXZlcnNpdHksIE11cmZyZWVzYm9y
bywgVE4sIFVTQS48L2F1dGgtYWRkcmVzcz48dGl0bGVzPjx0aXRsZT5EaXNhYmlsaXR5IFN0YXR1
cywgVW5lbXBsb3ltZW50LCBhbmQgQWxjb2hvbC1SZWxhdGVkIExpdmVyIERpc2Vhc2UgKEFMRCkg
TW9ydGFsaXR5OiBBIExhcmdlIFNhbXBsZSBJbmRpdmlkdWFsIExldmVsIExvbmdpdHVkaW5hbCBT
dHVkeTwvdGl0bGU+PHNlY29uZGFyeS10aXRsZT5TdWJzdCBBYnVzZSBSZWhhYmlsPC9zZWNvbmRh
cnktdGl0bGU+PC90aXRsZXM+PHBlcmlvZGljYWw+PGZ1bGwtdGl0bGU+U3Vic3QgQWJ1c2UgUmVo
YWJpbDwvZnVsbC10aXRsZT48L3BlcmlvZGljYWw+PHBhZ2VzPjgxLTg4PC9wYWdlcz48dm9sdW1l
PjEyPC92b2x1bWU+PGVkaXRpb24+MjAyMTEwMTk8L2VkaXRpb24+PGtleXdvcmRzPjxrZXl3b3Jk
PmNpcnJob3Npczwva2V5d29yZD48a2V5d29yZD5kaXNhYmlsaXR5PC9rZXl3b3JkPjxrZXl3b3Jk
PmdlbmRlcjwva2V5d29yZD48a2V5d29yZD5oZXBhdGl0aXM8L2tleXdvcmQ+PGtleXdvcmQ+dW5l
bXBsb3ltZW50PC9rZXl3b3JkPjwva2V5d29yZHM+PGRhdGVzPjx5ZWFyPjIwMjE8L3llYXI+PC9k
YXRlcz48aXNibj4xMTc5LTg0NjcgKFByaW50KSYjeEQ7MTE3OS04NDY3PC9pc2JuPjxhY2Nlc3Np
b24tbnVtPjM0NzAzMzUzPC9hY2Nlc3Npb24tbnVtPjx1cmxzPjxyZWxhdGVkLXVybHM+PHVybD5o
dHRwczovL3d3dy5kb3ZlcHJlc3MuY29tL2dldGZpbGUucGhwP2ZpbGVJRD03NTA2NjwvdXJsPjwv
cmVsYXRlZC11cmxzPjwvdXJscz48Y3VzdG9tMT5UaGUgYXV0aG9ycyByZXBvcnQgbm8gY29uZmxp
Y3RzIG9mIGludGVyZXN0IGluIHRoaXMgc3R1ZHkuPC9jdXN0b20xPjxjdXN0b20yPlBNQzg1NDE3
OTE8L2N1c3RvbTI+PGVsZWN0cm9uaWMtcmVzb3VyY2UtbnVtPjEwLjIxNDcvc2FyLlMzMzQ4NTE8
L2VsZWN0cm9uaWMtcmVzb3VyY2UtbnVtPjxyZW1vdGUtZGF0YWJhc2UtcHJvdmlkZXI+TkxNPC9y
ZW1vdGUtZGF0YWJhc2UtcHJvdmlkZXI+PGxhbmd1YWdlPmVuZzwvbGFuZ3VhZ2U+PC9yZWNvcmQ+
PC9DaXRlPjxDaXRlPjxBdXRob3I+S3Bvc293YTwvQXV0aG9yPjxZZWFyPjIwMjE8L1llYXI+PFJl
Y051bT4xNjE8L1JlY051bT48cmVjb3JkPjxyZWMtbnVtYmVyPjE2MTwvcmVjLW51bWJlcj48Zm9y
ZWlnbi1rZXlzPjxrZXkgYXBwPSJFTiIgZGItaWQ9Ind4YXB6YXIwcHMyNXJjZXB2d2J4dDI1bjkw
MmVhZHRycngyZSIgdGltZXN0YW1wPSIxNjUyODEzNjQwIj4xNjE8L2tleT48L2ZvcmVpZ24ta2V5
cz48cmVmLXR5cGUgbmFtZT0iSm91cm5hbCBBcnRpY2xlIj4xNzwvcmVmLXR5cGU+PGNvbnRyaWJ1
dG9ycz48YXV0aG9ycz48YXV0aG9yPktwb3Nvd2EsIEEuIEouPC9hdXRob3I+PGF1dGhvcj5BbHkg
RXp6YXQsIEQuPC9hdXRob3I+PGF1dGhvcj5CcmVhdWx0LCBLLjwvYXV0aG9yPjwvYXV0aG9ycz48
L2NvbnRyaWJ1dG9ycz48YXV0aC1hZGRyZXNzPkRlcGFydG1lbnQgb2YgU29jaW9sb2d5LCBVbml2
ZXJzaXR5IG9mIENhbGlmb3JuaWEsIFJpdmVyc2lkZSwgQ0EsIDkyNTIxLCBVU0EuJiN4RDtEZXBh
cnRtZW50IG9mIFNvY2lvbG9neSwgQ2FsaWZvcm5pYSBTdGF0ZSBVbml2ZXJzaXR5LCBTYW4gQmVy
bmFyZGlubywgQ0EsIDkyNDA3LCBVU0EuJiN4RDtEZXBhcnRtZW50IG9mIFNvY2lvbG9neSwgQXNz
aXV0IFVuaXZlcnNpdHksIEFzc2l1dCwgUmVwdWJsaWMgb2YgRWd5cHQuJiN4RDtEZXBhcnRtZW50
IG9mIFNvY2lvbG9neSwgTWlkZGxlIFRlbm5lc3NlZSBTdGF0ZSBVbml2ZXJzaXR5LCBNdXJmcmVl
c2Jvcm8sIFROLCAzNzEzMiwgVVNBLjwvYXV0aC1hZGRyZXNzPjx0aXRsZXM+PHRpdGxlPkRpYWJl
dGVzIE1lbGxpdHVzIGFuZCBNYXJpdGFsIFN0YXR1czogRXZpZGVuY2UgZnJvbSB0aGUgTmF0aW9u
YWwgTG9uZ2l0dWRpbmFsIE1vcnRhbGl0eSBTdHVkeSBvbiB0aGUgRWZmZWN0IG9mIE1hcml0YWwg
RGlzc29sdXRpb24gYW5kIHRoZSBEZWF0aCBvZiBhIFNwb3VzZTwvdGl0bGU+PHNlY29uZGFyeS10
aXRsZT5JbnQgSiBHZW4gTWVkPC9zZWNvbmRhcnktdGl0bGU+PC90aXRsZXM+PHBlcmlvZGljYWw+
PGZ1bGwtdGl0bGU+SW50IEogR2VuIE1lZDwvZnVsbC10aXRsZT48L3BlcmlvZGljYWw+PHBhZ2Vz
PjE4ODEtMTg4ODwvcGFnZXM+PHZvbHVtZT4xNDwvdm9sdW1lPjxlZGl0aW9uPjIwMjEwNTE3PC9l
ZGl0aW9uPjxrZXl3b3Jkcz48a2V5d29yZD5kaWFiZXRlczwva2V5d29yZD48a2V5d29yZD5kaXZv
cmNlZDwva2V5d29yZD48a2V5d29yZD5nZW5kZXI8L2tleXdvcmQ+PGtleXdvcmQ+c29jaW9lY29u
b21pYyBkaXNwYXJpdGllczwva2V5d29yZD48a2V5d29yZD53aWRvd2VkPC9rZXl3b3JkPjwva2V5
d29yZHM+PGRhdGVzPjx5ZWFyPjIwMjE8L3llYXI+PC9kYXRlcz48aXNibj4xMTc4LTcwNzQgKFBy
aW50KSYjeEQ7MTE3OC03MDc0PC9pc2JuPjxhY2Nlc3Npb24tbnVtPjM0MDQwNDIwPC9hY2Nlc3Np
b24tbnVtPjx1cmxzPjxyZWxhdGVkLXVybHM+PHVybD5odHRwczovL3d3dy5kb3ZlcHJlc3MuY29t
L2dldGZpbGUucGhwP2ZpbGVJRD02OTQ0MzwvdXJsPjwvcmVsYXRlZC11cmxzPjwvdXJscz48Y3Vz
dG9tMT5UaGUgYXV0aG9ycyByZXBvcnQgbm8gY29uZmxpY3RzIG9mIGludGVyZXN0IGluIHRoaXMg
c3R1ZHkuPC9jdXN0b20xPjxjdXN0b20yPlBNQzgxMzk3MjQ8L2N1c3RvbTI+PGVsZWN0cm9uaWMt
cmVzb3VyY2UtbnVtPjEwLjIxNDcvaWpnbS5TMzA3NDM2PC9lbGVjdHJvbmljLXJlc291cmNlLW51
bT48cmVtb3RlLWRhdGFiYXNlLXByb3ZpZGVyPk5MTTwvcmVtb3RlLWRhdGFiYXNlLXByb3ZpZGVy
PjxsYW5ndWFnZT5lbmc8L2xhbmd1YWdlPjwvcmVjb3JkPjwvQ2l0ZT48Q2l0ZT48QXV0aG9yPlh1
PC9BdXRob3I+PFllYXI+MjAyMDwvWWVhcj48UmVjTnVtPjE0NjwvUmVjTnVtPjxyZWNvcmQ+PHJl
Yy1udW1iZXI+MTQ2PC9yZWMtbnVtYmVyPjxmb3JlaWduLWtleXM+PGtleSBhcHA9IkVOIiBkYi1p
ZD0id3hhcHphcjBwczI1cmNlcHZ3Ynh0MjVuOTAyZWFkdHJyeDJlIiB0aW1lc3RhbXA9IjE2MTQy
NjAyMDkiPjE0Njwva2V5PjwvZm9yZWlnbi1rZXlzPjxyZWYtdHlwZSBuYW1lPSJKb3VybmFsIEFy
dGljbGUiPjE3PC9yZWYtdHlwZT48Y29udHJpYnV0b3JzPjxhdXRob3JzPjxhdXRob3I+WHUsIFcu
PC9hdXRob3I+PGF1dGhvcj5FbmdlbG1hbiwgTS48L2F1dGhvcj48YXV0aG9yPlBhbGxvbmksIEEu
PC9hdXRob3I+PGF1dGhvcj5GbGV0Y2hlciwgSi48L2F1dGhvcj48L2F1dGhvcnM+PC9jb250cmli
dXRvcnM+PGF1dGgtYWRkcmVzcz5DZW50ZXIgZm9yIERlbW9ncmFwaHkgb2YgSGVhbHRoIGFuZCBB
Z2luZywgVW5pdmVyc2l0eSBvZiBXaXNjb25zaW4gTWFkaXNvbiwgMTE4MCBPYnNlcnZhdG9yeSBE
cml2ZSwgV0ksIDUzNzA2LCBVU0EuJiN4RDtEZXBhcnRtZW50IG9mIFNvY2lvbG9neSwgVW5pdmVy
c2l0eSBvZiBXaXNjb25zaW4gTWFkaXNvbiwgMTE4MCBPYnNlcnZhdG9yeSBEcml2ZSwgV0ksIDUz
NzA2LCBVU0EuPC9hdXRoLWFkZHJlc3M+PHRpdGxlcz48dGl0bGU+V2hlcmUgYW5kIFdoZW46IFNo
YXJwZW5pbmcgdGhlIGxlbnMgb24gZ2VvZ3JhcGhpYyBkaXNwYXJpdGllcyBpbiBtb3J0YWxpdHk8
L3RpdGxlPjxzZWNvbmRhcnktdGl0bGU+U1NNIFBvcHVsIEhlYWx0aDwvc2Vjb25kYXJ5LXRpdGxl
PjwvdGl0bGVzPjxwZXJpb2RpY2FsPjxmdWxsLXRpdGxlPlNTTSBQb3B1bCBIZWFsdGg8L2Z1bGwt
dGl0bGU+PC9wZXJpb2RpY2FsPjxwYWdlcz4xMDA2ODA8L3BhZ2VzPjx2b2x1bWU+MTI8L3ZvbHVt
ZT48ZWRpdGlvbj4yMDIwLzExLzE3PC9lZGl0aW9uPjxkYXRlcz48eWVhcj4yMDIwPC95ZWFyPjxw
dWItZGF0ZXM+PGRhdGU+RGVjPC9kYXRlPjwvcHViLWRhdGVzPjwvZGF0ZXM+PGlzYm4+MjM1Mi04
MjczIChQcmludCkmI3hEOzIzNTItODI3MyAoRWxlY3Ryb25pYykmI3hEOzIzNTItODI3MyAoTGlu
a2luZyk8L2lzYm4+PGFjY2Vzc2lvbi1udW0+MzMxOTU3OTA8L2FjY2Vzc2lvbi1udW0+PHVybHM+
PHJlbGF0ZWQtdXJscz48dXJsPmh0dHBzOi8vd3d3Lm5jYmkubmxtLm5paC5nb3YvcG1jL2FydGlj
bGVzL1BNQzc2NDU2MzQvcGRmL21haW4ucGRmPC91cmw+PC9yZWxhdGVkLXVybHM+PC91cmxzPjxj
dXN0b20zPlAzMCBBRzAxNzI2Ni9BRy9OSUEgTklIIEhIUy9Vbml0ZWQgU3RhdGVzJiN4RDtSMDEg
QUcwNjAxMDkvQUcvTklBIE5JSCBISFMvVW5pdGVkIFN0YXRlczwvY3VzdG9tMz48Y3VzdG9tNT5K
b3VybmFsIEFydGljbGU8L2N1c3RvbTU+PGVsZWN0cm9uaWMtcmVzb3VyY2UtbnVtPjEwLjEwMTYv
ai5zc21waC4yMDIwLjEwMDY4MDwvZWxlY3Ryb25pYy1yZXNvdXJjZS1udW0+PHJlbW90ZS1kYXRh
YmFzZS1wcm92aWRlcj5OTE08L3JlbW90ZS1kYXRhYmFzZS1wcm92aWRlcj48bGFuZ3VhZ2U+ZW5n
PC9sYW5ndWFnZT48L3JlY29yZD48L0NpdGU+PENpdGU+PEF1dGhvcj5NdWVubmlnPC9BdXRob3I+
PFllYXI+MjAyMDwvWWVhcj48UmVjTnVtPjE1NDwvUmVjTnVtPjxyZWNvcmQ+PHJlYy1udW1iZXI+
MTU0PC9yZWMtbnVtYmVyPjxmb3JlaWduLWtleXM+PGtleSBhcHA9IkVOIiBkYi1pZD0id3hhcHph
cjBwczI1cmNlcHZ3Ynh0MjVuOTAyZWFkdHJyeDJlIiB0aW1lc3RhbXA9IjE2MTQyOTk2NDkiPjE1
NDwva2V5PjwvZm9yZWlnbi1rZXlzPjxyZWYtdHlwZSBuYW1lPSJKb3VybmFsIEFydGljbGUiPjE3
PC9yZWYtdHlwZT48Y29udHJpYnV0b3JzPjxhdXRob3JzPjxhdXRob3I+TXVlbm5pZywgUC48L2F1
dGhvcj48YXV0aG9yPlZhaWwsIEQuPC9hdXRob3I+PGF1dGhvcj5IYWtlcywgSi4gSy48L2F1dGhv
cj48L2F1dGhvcnM+PC9jb250cmlidXRvcnM+PGF1dGgtYWRkcmVzcz5EZXBhcnRtZW50IG9mIEhl
YWx0aCBQb2xpY3kgYW5kIE1hbmFnZW1lbnQsIE1haWxtYW4gU2Nob29sIG9mIFB1YmxpYyBIZWFs
dGgsIENvbHVtYmlhIFVuaXZlcnNpdHksIE5ldyBZb3JrLCBOZXcgWW9yaywgVVNBIHBtMTI0QGNv
bHVtYmlhLmVkdS4mI3hEO1N0YW5kb3JkIE1lZGljYWwgU2Nob29sLCBTdGFuZm9yZCBVbml2ZXJz
aXR5LCBTdGFuZm9yZCwgQ2FsaWZvcm5pYSwgVVNBLiYjeEQ7VS5TLiBCdXJlYXUgb2YgQ2Vuc3Vz
LCBTdWl0bGFuZCwgTWFyeWxhbmQsIFVTQS48L2F1dGgtYWRkcmVzcz48dGl0bGVzPjx0aXRsZT5D
YW4gYW50aXBvdmVydHkgcHJvZ3JhbW1lcyBzYXZlIGxpdmVzPyBRdWFzaS1leHBlcmltZW50YWwg
ZXZpZGVuY2UgZnJvbSB0aGUgRWFybmVkIEluY29tZSBUYXggQ3JlZGl0IGluIHRoZSBVU0E8L3Rp
dGxlPjxzZWNvbmRhcnktdGl0bGU+Qk1KIE9wZW48L3NlY29uZGFyeS10aXRsZT48L3RpdGxlcz48
cGVyaW9kaWNhbD48ZnVsbC10aXRsZT5CTUogT3BlbjwvZnVsbC10aXRsZT48L3BlcmlvZGljYWw+
PHBhZ2VzPmUwMzcwNTE8L3BhZ2VzPjx2b2x1bWU+MTA8L3ZvbHVtZT48bnVtYmVyPjg8L251bWJl
cj48ZWRpdGlvbj4yMDIwLzA4LzIxPC9lZGl0aW9uPjxkYXRlcz48eWVhcj4yMDIwPC95ZWFyPjxw
dWItZGF0ZXM+PGRhdGU+QXVnIDIwPC9kYXRlPjwvcHViLWRhdGVzPjwvZGF0ZXM+PGlzYm4+MjA0
NC02MDU1IChFbGVjdHJvbmljKSYjeEQ7MjA0NC02MDU1IChMaW5raW5nKTwvaXNibj48YWNjZXNz
aW9uLW51bT4zMjgxOTk5MDwvYWNjZXNzaW9uLW51bT48dXJscz48cmVsYXRlZC11cmxzPjx1cmw+
aHR0cHM6Ly93d3cubmNiaS5ubG0ubmloLmdvdi9wbWMvYXJ0aWNsZXMvUE1DNzQ0MzI5OC9wZGYv
Ym1qb3Blbi0yMDIwLTAzNzA1MS5wZGY8L3VybD48L3JlbGF0ZWQtdXJscz48L3VybHM+PGN1c3Rv
bTM+UjAxIEFHMDU0NDY2L0FHL05JQSBOSUggSEhTL1VuaXRlZCBTdGF0ZXM8L2N1c3RvbTM+PGN1
c3RvbTU+Sm91cm5hbCBBcnRpY2xlJiN4RDtSZXNlYXJjaCBTdXBwb3J0LCBOLkkuSC4sIEV4dHJh
bXVyYWw8L2N1c3RvbTU+PGVsZWN0cm9uaWMtcmVzb3VyY2UtbnVtPjEwLjExMzYvYm1qb3Blbi0y
MDIwLTAzNzA1MTwvZWxlY3Ryb25pYy1yZXNvdXJjZS1udW0+PHJlbW90ZS1kYXRhYmFzZS1wcm92
aWRlcj5OTE08L3JlbW90ZS1kYXRhYmFzZS1wcm92aWRlcj48bGFuZ3VhZ2U+ZW5nPC9sYW5ndWFn
ZT48L3JlY29yZD48L0NpdGU+PENpdGU+PEF1dGhvcj5LcG9zb3dhPC9BdXRob3I+PFllYXI+MjAy
MDwvWWVhcj48UmVjTnVtPjE0OTwvUmVjTnVtPjxyZWNvcmQ+PHJlYy1udW1iZXI+MTQ5PC9yZWMt
bnVtYmVyPjxmb3JlaWduLWtleXM+PGtleSBhcHA9IkVOIiBkYi1pZD0id3hhcHphcjBwczI1cmNl
cHZ3Ynh0MjVuOTAyZWFkdHJyeDJlIiB0aW1lc3RhbXA9IjE2MTQyNjIxMDkiPjE0OTwva2V5Pjwv
Zm9yZWlnbi1rZXlzPjxyZWYtdHlwZSBuYW1lPSJKb3VybmFsIEFydGljbGUiPjE3PC9yZWYtdHlw
ZT48Y29udHJpYnV0b3JzPjxhdXRob3JzPjxhdXRob3I+S3Bvc293YSwgQXVndXN0aW5lIEouPC9h
dXRob3I+PGF1dGhvcj5FenphdCwgRGluYSBBbHk8L2F1dGhvcj48YXV0aG9yPkJyZWF1bHQsIEtl
dmluIEQuPC9hdXRob3I+PC9hdXRob3JzPjwvY29udHJpYnV0b3JzPjx0aXRsZXM+PHRpdGxlPk1h
cml0YWwgc3RhdHVzLCBzZXgsIGFuZCBzdWljaWRlOiBuZXcgbG9uZ2l0dWRpbmFsIGZpbmRpbmdz
IGFuZCBEdXJraGVpbSZhcG9zO3MgbWFyaXRhbCBzdGF0dXMgcHJvcG9zaXRpb25zKjwvdGl0bGU+
PHNlY29uZGFyeS10aXRsZT5Tb2Npb2xvZ2ljYWwgU3BlY3RydW08L3NlY29uZGFyeS10aXRsZT48
L3RpdGxlcz48cGVyaW9kaWNhbD48ZnVsbC10aXRsZT5Tb2Npb2xvZ2ljYWwgU3BlY3RydW08L2Z1
bGwtdGl0bGU+PC9wZXJpb2RpY2FsPjxwYWdlcz44MS05ODwvcGFnZXM+PHZvbHVtZT40MDwvdm9s
dW1lPjxudW1iZXI+MjwvbnVtYmVyPjxkYXRlcz48eWVhcj4yMDIwPC95ZWFyPjxwdWItZGF0ZXM+
PGRhdGU+TWFyIDM8L2RhdGU+PC9wdWItZGF0ZXM+PC9kYXRlcz48aXNibj4wMjczLTIxNzM8L2lz
Ym4+PGFjY2Vzc2lvbi1udW0+V09TOjAwMDUzMjU4ODAwMDAwMTwvYWNjZXNzaW9uLW51bT48dXJs
cz48cmVsYXRlZC11cmxzPjx1cmw+Jmx0O0dvIHRvIElTSSZndDs6Ly9XT1M6MDAwNTMyNTg4MDAw
MDAxPC91cmw+PHVybD5odHRwczovL3d3dy50YW5kZm9ubGluZS5jb20vZG9pL2Z1bGwvMTAuMTA4
MC8wMjczMjE3My4yMDIwLjE3NTgyNjE8L3VybD48L3JlbGF0ZWQtdXJscz48L3VybHM+PGVsZWN0
cm9uaWMtcmVzb3VyY2UtbnVtPjEwLjEwODAvMDI3MzIxNzMuMjAyMC4xNzU4MjYxPC9lbGVjdHJv
bmljLXJlc291cmNlLW51bT48L3JlY29yZD48L0NpdGU+PENpdGU+PEF1dGhvcj5Jbm91ZS1DaG9p
PC9BdXRob3I+PFllYXI+MjAyMDwvWWVhcj48UmVjTnVtPjE1NTwvUmVjTnVtPjxyZWNvcmQ+PHJl
Yy1udW1iZXI+MTU1PC9yZWMtbnVtYmVyPjxmb3JlaWduLWtleXM+PGtleSBhcHA9IkVOIiBkYi1p
ZD0id3hhcHphcjBwczI1cmNlcHZ3Ynh0MjVuOTAyZWFkdHJyeDJlIiB0aW1lc3RhbXA9IjE2MTQy
OTk2NTEiPjE1NTwva2V5PjwvZm9yZWlnbi1rZXlzPjxyZWYtdHlwZSBuYW1lPSJKb3VybmFsIEFy
dGljbGUiPjE3PC9yZWYtdHlwZT48Y29udHJpYnV0b3JzPjxhdXRob3JzPjxhdXRob3I+SW5vdWUt
Q2hvaSwgTS48L2F1dGhvcj48YXV0aG9yPkNocmlzdGVuc2VuLCBDLiBILjwvYXV0aG9yPjxhdXRo
b3I+Um9zdHJvbiwgQi4gTC48L2F1dGhvcj48YXV0aG9yPkNvc2dyb3ZlLCBDLiBNLjwvYXV0aG9y
PjxhdXRob3I+UmV5ZXMtR3V6bWFuLCBDLjwvYXV0aG9yPjxhdXRob3I+QXBlbGJlcmcsIEIuPC9h
dXRob3I+PGF1dGhvcj5GcmVlZG1hbiwgTi4gRC48L2F1dGhvcj48L2F1dGhvcnM+PC9jb250cmli
dXRvcnM+PGF1dGgtYWRkcmVzcz5NZXRhYm9saWMgRXBpZGVtaW9sb2d5IEJyYW5jaCwgRGl2aXNp
b24gb2YgRXBpZGVtaW9sb2d5IGFuZCBHZW5ldGljcywgTmF0aW9uYWwgQ2FuY2VyIEluc3RpdHV0
ZSwgTmF0aW9uYWwgSW5zdGl0dXRlcyBvZiBIZWFsdGgsIEJldGhlc2RhLCBNYXJ5bGFuZC4mI3hE
O09mZmljZSBvZiBTY2llbmNlLCBDZW50ZXIgZm9yIFRvYmFjY28gUHJvZHVjdHMgRm9vZCBhbmQg
RHJ1ZyBBZG1pbmlzdHJhdGlvbiwgU2lsdmVyIFNwcmluZywgTWFyeWxhbmQuJiN4RDtVbml0ZWQg
U3RhdGVzIENlbnN1cyBCdXJlYXUsIFN1aXRsYW5kLCBNYXJ5bGFuZC4mI3hEO1RvYmFjY28gQ29u
dHJvbCBSZXNlYXJjaCBCcmFuY2gsIEJlaGF2aW9yYWwgUmVzZWFyY2ggUHJvZ3JhbSwgRGl2aXNp
b24gb2YgQ2FuY2VyIENvbnRyb2wgYW5kIFBvcHVsYXRpb24gU2NpZW5jZXMsIE5hdGlvbmFsIENh
bmNlciBJbnN0aXR1dGUsIE5hdGlvbmFsIEluc3RpdHV0ZXMgb2YgSGVhbHRoLCBCZXRoZXNkYSwg
TWFyeWxhbmQuPC9hdXRoLWFkZHJlc3M+PHRpdGxlcz48dGl0bGU+RG9zZS1SZXNwb25zZSBBc3Nv
Y2lhdGlvbiBvZiBMb3ctSW50ZW5zaXR5IGFuZCBOb25kYWlseSBTbW9raW5nIFdpdGggTW9ydGFs
aXR5IGluIHRoZSBVbml0ZWQgU3RhdGVzPC90aXRsZT48c2Vjb25kYXJ5LXRpdGxlPkpBTUEgTmV0
dyBPcGVuPC9zZWNvbmRhcnktdGl0bGU+PC90aXRsZXM+PHBlcmlvZGljYWw+PGZ1bGwtdGl0bGU+
SkFNQSBOZXR3IE9wZW48L2Z1bGwtdGl0bGU+PC9wZXJpb2RpY2FsPjxwYWdlcz5lMjA2NDM2PC9w
YWdlcz48dm9sdW1lPjM8L3ZvbHVtZT48bnVtYmVyPjY8L251bWJlcj48ZWRpdGlvbj4yMDIwLzA2
LzA0PC9lZGl0aW9uPjxrZXl3b3Jkcz48a2V5d29yZD5BZHVsdDwva2V5d29yZD48a2V5d29yZD5B
Z2VkPC9rZXl3b3JkPjxrZXl3b3JkPkFnZWQsIDgwIGFuZCBvdmVyPC9rZXl3b3JkPjxrZXl3b3Jk
PkV0aG5pYyBHcm91cHM8L2tleXdvcmQ+PGtleXdvcmQ+RmVtYWxlPC9rZXl3b3JkPjxrZXl3b3Jk
Pkh1bWFuczwva2V5d29yZD48a2V5d29yZD5NYWxlPC9rZXl3b3JkPjxrZXl3b3JkPk1pZGRsZSBB
Z2VkPC9rZXl3b3JkPjxrZXl3b3JkPk9ic2VydmF0aW9uYWwgU3R1ZGllcyBhcyBUb3BpYzwva2V5
d29yZD48a2V5d29yZD5Qcm9zcGVjdGl2ZSBTdHVkaWVzPC9rZXl3b3JkPjxrZXl3b3JkPlJpc2sg
QXNzZXNzbWVudDwva2V5d29yZD48a2V5d29yZD5TbW9rZXJzLyplZHVjYXRpb24vc3RhdGlzdGlj
cyAmYW1wOyBudW1lcmljYWwgZGF0YTwva2V5d29yZD48a2V5d29yZD5TbW9raW5nL2VwaWRlbWlv
bG9neS8qbW9ydGFsaXR5L3RyZW5kczwva2V5d29yZD48a2V5d29yZD5TbW9raW5nIENlc3NhdGlv
bi9tZXRob2RzLypzdGF0aXN0aWNzICZhbXA7IG51bWVyaWNhbCBkYXRhPC9rZXl3b3JkPjxrZXl3
b3JkPlN1cnZleXMgYW5kIFF1ZXN0aW9ubmFpcmVzPC9rZXl3b3JkPjxrZXl3b3JkPlRvYmFjY28g
VXNlLyphZHZlcnNlIGVmZmVjdHMvZXBpZGVtaW9sb2d5PC9rZXl3b3JkPjxrZXl3b3JkPlVuaXRl
ZCBTdGF0ZXMvZXBpZGVtaW9sb2d5PC9rZXl3b3JkPjwva2V5d29yZHM+PGRhdGVzPjx5ZWFyPjIw
MjA8L3llYXI+PHB1Yi1kYXRlcz48ZGF0ZT5KdW4gMTwvZGF0ZT48L3B1Yi1kYXRlcz48L2RhdGVz
Pjxpc2JuPjI1NzQtMzgwNSAoRWxlY3Ryb25pYykmI3hEOzI1NzQtMzgwNSAoTGlua2luZyk8L2lz
Ym4+PGFjY2Vzc2lvbi1udW0+MzI0OTIxNjI8L2FjY2Vzc2lvbi1udW0+PHVybHM+PHJlbGF0ZWQt
dXJscz48dXJsPmh0dHBzOi8vamFtYW5ldHdvcmsuY29tL2pvdXJuYWxzL2phbWFuZXR3b3Jrb3Bl
bi9hcnRpY2xlcGRmLzI3NjY2NjcvaW5vdWVjaG9pXzIwMjBfb2lfMjAwMjg4LnBkZjwvdXJsPjwv
cmVsYXRlZC11cmxzPjwvdXJscz48Y3VzdG9tNT5Kb3VybmFsIEFydGljbGUmI3hEO1Jlc2VhcmNo
IFN1cHBvcnQsIE4uSS5ILiwgSW50cmFtdXJhbDwvY3VzdG9tNT48ZWxlY3Ryb25pYy1yZXNvdXJj
ZS1udW0+MTAuMTAwMS9qYW1hbmV0d29ya29wZW4uMjAyMC42NDM2PC9lbGVjdHJvbmljLXJlc291
cmNlLW51bT48cmVtb3RlLWRhdGFiYXNlLXByb3ZpZGVyPk5MTTwvcmVtb3RlLWRhdGFiYXNlLXBy
b3ZpZGVyPjxsYW5ndWFnZT5lbmc8L2xhbmd1YWdlPjwvcmVjb3JkPjwvQ2l0ZT48Q2l0ZT48QXV0
aG9yPkhvc2dvb2Q8L0F1dGhvcj48WWVhcj4yMDIwPC9ZZWFyPjxSZWNOdW0+MTU2PC9SZWNOdW0+
PHJlY29yZD48cmVjLW51bWJlcj4xNTY8L3JlYy1udW1iZXI+PGZvcmVpZ24ta2V5cz48a2V5IGFw
cD0iRU4iIGRiLWlkPSJ3eGFwemFyMHBzMjVyY2VwdndieHQyNW45MDJlYWR0cnJ4MmUiIHRpbWVz
dGFtcD0iMTYxNDI5OTY1MSI+MTU2PC9rZXk+PC9mb3JlaWduLWtleXM+PHJlZi10eXBlIG5hbWU9
IkpvdXJuYWwgQXJ0aWNsZSI+MTc8L3JlZi10eXBlPjxjb250cmlidXRvcnM+PGF1dGhvcnM+PGF1
dGhvcj5Ib3Nnb29kLCBILiBELiwgM3JkPC9hdXRob3I+PGF1dGhvcj5Db3Nncm92ZSwgQy48L2F1
dGhvcj48YXV0aG9yPktsdWdtYW4sIE0uPC9hdXRob3I+PGF1dGhvcj5Sb2hhbiwgVC48L2F1dGhv
cj48YXV0aG9yPkFsdGVrcnVzZSwgUy48L2F1dGhvcj48L2F1dGhvcnM+PC9jb250cmlidXRvcnM+
PGF1dGgtYWRkcmVzcz5EZXBhcnRtZW50IG9mIEVwaWRlbWlvbG9neSBhbmQgUG9wdWxhdGlvbiBI
ZWFsdGgsIEFsYmVydCBFaW5zdGVpbiBDb2xsZWdlIG9mIE1lZGljaW5lLCBCcm9ueCwgTlksIGRl
YW4uaG9zZ29vZEBlaW5zdGVpbi55dS5lZHUuJiN4RDtNb3J0YWxpdHkgUmVzZWFyY2ggQnJhbmNo
LCBDZW50ZXIgZm9yIEFkbWluaXN0cmF0aXZlIFJlY29yZHMgUmVzZWFyY2ggYW5kIEFwcGxpY2F0
aW9ucyBVbml0ZWQgU3RhdGVzIENlbnN1cyBCdXJlYXUsIFN1aXRsYW5kLCBNRC4mI3hEO0RlcGFy
dG1lbnQgb2YgRXBpZGVtaW9sb2d5IGFuZCBQb3B1bGF0aW9uIEhlYWx0aCwgQWxiZXJ0IEVpbnN0
ZWluIENvbGxlZ2Ugb2YgTWVkaWNpbmUsIEJyb254LCBOWS4mI3hEO0VwaWRlbWlvbG9neSBCcmFu
Y2gsIFByZXZlbnRpb24gYW5kIFBvcHVsYXRpb24gU2NpZW5jZXMgUHJvZ3JhbSwgRGl2aXNpb24g
b2YgQ2FyZGlvdmFzY3VsYXIgU2NpZW5jZXMsIE5hdGlvbmFsIEhlYXJ0IEx1bmcgYW5kIEJsb29k
IEluc3RpdHV0ZSwgTmF0aW9uYWwgSW5zdGl0dXRlcyBvZiBIZWFsdGgsIEJldGhlc2RhLCBNRC48
L2F1dGgtYWRkcmVzcz48dGl0bGVzPjx0aXRsZT5MdW5nIENhbmNlciBNb3J0YWxpdHkgQW1vbmcg
U21va2VycyBhbmQgTmV2ZXItU21va2VycyBpbiB0aGUgVW5pdGVkIFN0YXRlczwvdGl0bGU+PHNl
Y29uZGFyeS10aXRsZT5FcGlkZW1pb2xvZ3k8L3NlY29uZGFyeS10aXRsZT48L3RpdGxlcz48cGVy
aW9kaWNhbD48ZnVsbC10aXRsZT5FcGlkZW1pb2xvZ3k8L2Z1bGwtdGl0bGU+PC9wZXJpb2RpY2Fs
PjxwYWdlcz5lMjQtZTI1PC9wYWdlcz48dm9sdW1lPjMxPC92b2x1bWU+PG51bWJlcj4zPC9udW1i
ZXI+PGVkaXRpb24+MjAyMC8wMS8yNTwvZWRpdGlvbj48ZGF0ZXM+PHllYXI+MjAyMDwveWVhcj48
cHViLWRhdGVzPjxkYXRlPk1heTwvZGF0ZT48L3B1Yi1kYXRlcz48L2RhdGVzPjxpc2JuPjE1MzEt
NTQ4NyAoRWxlY3Ryb25pYykmI3hEOzEwNDQtMzk4MyAoTGlua2luZyk8L2lzYm4+PGFjY2Vzc2lv
bi1udW0+MzE5Nzc1OTI8L2FjY2Vzc2lvbi1udW0+PHVybHM+PHJlbGF0ZWQtdXJscz48dXJsPmh0
dHBzOi8vd3d3LmluZ2VudGFjb25uZWN0LmNvbS9jb250ZW50L3drL2VkZS8yMDIwLzAwMDAwMDMx
LzAwMDAwMDAzL2FydDAwMDAyO2pzZXNzaW9uaWQ9M2NhaWdlZHJ1YTY5aC54LWljLWxpdmUtMDM8
L3VybD48L3JlbGF0ZWQtdXJscz48L3VybHM+PGN1c3RvbTU+TGV0dGVyPC9jdXN0b201PjxlbGVj
dHJvbmljLXJlc291cmNlLW51bT4xMC4xMDk3L2VkZS4wMDAwMDAwMDAwMDAxMTU5PC9lbGVjdHJv
bmljLXJlc291cmNlLW51bT48cmVtb3RlLWRhdGFiYXNlLXByb3ZpZGVyPk5MTTwvcmVtb3RlLWRh
dGFiYXNlLXByb3ZpZGVyPjxsYW5ndWFnZT5lbmc8L2xhbmd1YWdlPjwvcmVjb3JkPjwvQ2l0ZT48
Q2l0ZT48QXV0aG9yPkZyYXNlcjwvQXV0aG9yPjxZZWFyPjIwMjA8L1llYXI+PFJlY051bT4xMzA8
L1JlY051bT48cmVjb3JkPjxyZWMtbnVtYmVyPjEzMDwvcmVjLW51bWJlcj48Zm9yZWlnbi1rZXlz
PjxrZXkgYXBwPSJFTiIgZGItaWQ9Ind4YXB6YXIwcHMyNXJjZXB2d2J4dDI1bjkwMmVhZHRycngy
ZSIgdGltZXN0YW1wPSIxNTgyNjc0MjY0Ij4xMzA8L2tleT48L2ZvcmVpZ24ta2V5cz48cmVmLXR5
cGUgbmFtZT0iSm91cm5hbCBBcnRpY2xlIj4xNzwvcmVmLXR5cGU+PGNvbnRyaWJ1dG9ycz48YXV0
aG9ycz48YXV0aG9yPkZyYXNlciwgRy4gRS48L2F1dGhvcj48YXV0aG9yPkNvc2dyb3ZlLCBDLiBN
LjwvYXV0aG9yPjxhdXRob3I+TWFzaGNoYWssIEEuIEQuPC9hdXRob3I+PGF1dGhvcj5PcmxpY2gs
IE0uIEouPC9hdXRob3I+PGF1dGhvcj5BbHRla3J1c2UsIFMuIEYuPC9hdXRob3I+PC9hdXRob3Jz
PjwvY29udHJpYnV0b3JzPjxhdXRoLWFkZHJlc3M+Q2VudGVyIGZvciBOdXRyaXRpb24sIEhlYWx0
aHkgTGlmZXN0eWxlIGFuZCBEaXNlYXNlIFByZXZlbnRpb24sIFNjaG9vbCBvZiBQdWJsaWMgSGVh
bHRoLCBMb21hIExpbmRhIFVuaXZlcnNpdHksIExvbWEgTGluZGEsIENhbGlmb3JuaWEuJiN4RDtV
UyBDZW5zdXMgQnVyZWF1LCBXYXNoaW5ndG9uLCBEQy4mI3hEO1ByZXZlbnRpb24gYW5kIFBvcHVs
YXRpb24gU2NpZW5jZXMgUHJvZ3JhbSwgRGl2aXNpb24gb2YgQ2FyZGlvdmFzY3VsYXIgU2NpZW5j
ZXMsIE5hdGlvbmFsIEhlYXJ0IEx1bmcgYW5kIEJsb29kIEluc3RpdHV0ZSwgQmV0aGVzZGEsIE1h
cnlsYW5kLjwvYXV0aC1hZGRyZXNzPjx0aXRsZXM+PHRpdGxlPkxvd2VyIHJhdGVzIG9mIGNhbmNl
ciBhbmQgYWxsLWNhdXNlIG1vcnRhbGl0eSBpbiBhbiBBZHZlbnRpc3QgY29ob3J0IGNvbXBhcmVk
IHdpdGggYSBVUyBDZW5zdXMgcG9wdWxhdGlvbjwvdGl0bGU+PHNlY29uZGFyeS10aXRsZT5DYW5j
ZXI8L3NlY29uZGFyeS10aXRsZT48L3RpdGxlcz48cGVyaW9kaWNhbD48ZnVsbC10aXRsZT5DYW5j
ZXI8L2Z1bGwtdGl0bGU+PC9wZXJpb2RpY2FsPjxwYWdlcz4xMTAyLTExMTE8L3BhZ2VzPjx2b2x1
bWU+MTI2PC92b2x1bWU+PG51bWJlcj41PC9udW1iZXI+PGVkaXRpb24+MjAxOS8xMS8yNjwvZWRp
dGlvbj48ZGF0ZXM+PHllYXI+MjAyMDwveWVhcj48cHViLWRhdGVzPjxkYXRlPk1hciAxPC9kYXRl
PjwvcHViLWRhdGVzPjwvZGF0ZXM+PGlzYm4+MTA5Ny0wMTQyIChFbGVjdHJvbmljKSYjeEQ7MDAw
OC01NDNYIChMaW5raW5nKTwvaXNibj48YWNjZXNzaW9uLW51bT4zMTc2MjAwOTwvYWNjZXNzaW9u
LW51bT48dXJscz48cmVsYXRlZC11cmxzPjx1cmw+aHR0cHM6Ly9hY3Nqb3VybmFscy5vbmxpbmVs
aWJyYXJ5LndpbGV5LmNvbS9kb2kvZnVsbC8xMC4xMDAyL2NuY3IuMzI1NzE8L3VybD48L3JlbGF0
ZWQtdXJscz48L3VybHM+PGN1c3RvbTM+MVUwMUNBMTUyOTM5L0NBL05DSSBOSUggSEhTL1VuaXRl
ZCBTdGF0ZXMmI3hEOzIwMDkvOTMvV29ybGQgQ2FuY2VyIFJlc2VhcmNoIEZ1bmQgKFVLKSYjeEQ7
TkgvTklIIEhIUy9Vbml0ZWQgU3RhdGVzJiN4RDtDQy9DREMgSEhTL1VuaXRlZCBTdGF0ZXMmI3hE
O1VTIENlbnN1cyBCdXJlYXU8L2N1c3RvbTM+PGN1c3RvbTU+Sm91cm5hbCBBcnRpY2xlPC9jdXN0
b201PjxlbGVjdHJvbmljLXJlc291cmNlLW51bT4xMC4xMDAyL2NuY3IuMzI1NzE8L2VsZWN0cm9u
aWMtcmVzb3VyY2UtbnVtPjxyZW1vdGUtZGF0YWJhc2UtcHJvdmlkZXI+TkxNPC9yZW1vdGUtZGF0
YWJhc2UtcHJvdmlkZXI+PGxhbmd1YWdlPmVuZzwvbGFuZ3VhZ2U+PC9yZWNvcmQ+PC9DaXRlPjxD
aXRlPjxBdXRob3I+QXJhbTwvQXV0aG9yPjxZZWFyPjIwMjA8L1llYXI+PFJlY051bT4xNDc8L1Jl
Y051bT48cmVjb3JkPjxyZWMtbnVtYmVyPjE0NzwvcmVjLW51bWJlcj48Zm9yZWlnbi1rZXlzPjxr
ZXkgYXBwPSJFTiIgZGItaWQ9Ind4YXB6YXIwcHMyNXJjZXB2d2J4dDI1bjkwMmVhZHRycngyZSIg
dGltZXN0YW1wPSIxNjE0MjYwMjExIj4xNDc8L2tleT48L2ZvcmVpZ24ta2V5cz48cmVmLXR5cGUg
bmFtZT0iSm91cm5hbCBBcnRpY2xlIj4xNzwvcmVmLXR5cGU+PGNvbnRyaWJ1dG9ycz48YXV0aG9y
cz48YXV0aG9yPkFyYW0sIEouPC9hdXRob3I+PGF1dGhvcj5Kb2huc29uLCBOLiBKLjwvYXV0aG9y
PjxhdXRob3I+TGVlLCBNLiBULjwvYXV0aG9yPjxhdXRob3I+U2xvcGVuLCBOLjwvYXV0aG9yPjwv
YXV0aG9ycz48L2NvbnRyaWJ1dG9ycz48YXV0aC1hZGRyZXNzPkRlcGFydG1lbnQgb2YgRXBpZGVt
aW9sb2d5ICZhbXA7IEJpb3N0YXRpc3RpY3MsIFVuaXZlcnNpdHkgb2YgTWFyeWxhbmQgU2Nob29s
IG9mIFB1YmxpYyBIZWFsdGggLCBDb2xsZWdlIFBhcmssIE1ELCBVU0EuJiN4RDtNb3J0YWxpdHkg
UmVzZWFyY2ggQnJhbmNoLCBDZW50ZXIgZm9yIEVjb25vbWljIFN0dWRpZXMsIFUuUy4gQnVyZWF1
IG9mIHRoZSBDZW5zdXMgLCBTdWl0bGFuZCwgTUQsIFVTQS48L2F1dGgtYWRkcmVzcz48dGl0bGVz
Pjx0aXRsZT5EcnVnIG92ZXJkb3NlIG1vcnRhbGl0eSBpcyBhc3NvY2lhdGVkIHdpdGggZW1wbG95
bWVudCBzdGF0dXMgYW5kIG9jY3VwYXRpb24gaW4gdGhlIE5hdGlvbmFsIExvbmdpdHVkaW5hbCBN
b3J0YWxpdHkgU3R1ZHk8L3RpdGxlPjxzZWNvbmRhcnktdGl0bGU+QW0gSiBEcnVnIEFsY29ob2wg
QWJ1c2U8L3NlY29uZGFyeS10aXRsZT48L3RpdGxlcz48cGVyaW9kaWNhbD48ZnVsbC10aXRsZT5B
bSBKIERydWcgQWxjb2hvbCBBYnVzZTwvZnVsbC10aXRsZT48L3BlcmlvZGljYWw+PHBhZ2VzPjc2
OS03NzY8L3BhZ2VzPjx2b2x1bWU+NDY8L3ZvbHVtZT48bnVtYmVyPjY8L251bWJlcj48ZWRpdGlv
bj4yMDIwLzA5LzMwPC9lZGl0aW9uPjxkYXRlcz48eWVhcj4yMDIwPC95ZWFyPjxwdWItZGF0ZXM+
PGRhdGU+Tm92IDE8L2RhdGU+PC9wdWItZGF0ZXM+PC9kYXRlcz48aXNibj4xMDk3LTk4OTEgKEVs
ZWN0cm9uaWMpJiN4RDswMDk1LTI5OTAgKExpbmtpbmcpPC9pc2JuPjxhY2Nlc3Npb24tbnVtPjMy
OTkwNDc1PC9hY2Nlc3Npb24tbnVtPjx1cmxzPjxyZWxhdGVkLXVybHM+PHVybD5odHRwczovL3d3
dy50YW5kZm9ubGluZS5jb20vZG9pL3BkZi8xMC4xMDgwLzAwOTUyOTkwLjIwMjAuMTgyMDAxOD9u
ZWVkQWNjZXNzPXRydWU8L3VybD48L3JlbGF0ZWQtdXJscz48L3VybHM+PGN1c3RvbTM+UjAxIEFJ
MTIxMjU5L0FJL05JQUlEIE5JSCBISFMvVW5pdGVkIFN0YXRlcyYjeEQ7UjU2IEFJMTQwOTUzL0FJ
L05JQUlEIE5JSCBISFMvVW5pdGVkIFN0YXRlczwvY3VzdG9tMz48Y3VzdG9tNT5Kb3VybmFsIEFy
dGljbGU8L2N1c3RvbTU+PGVsZWN0cm9uaWMtcmVzb3VyY2UtbnVtPjEwLjEwODAvMDA5NTI5OTAu
MjAyMC4xODIwMDE4PC9lbGVjdHJvbmljLXJlc291cmNlLW51bT48cmVtb3RlLWRhdGFiYXNlLXBy
b3ZpZGVyPk5MTTwvcmVtb3RlLWRhdGFiYXNlLXByb3ZpZGVyPjxsYW5ndWFnZT5lbmc8L2xhbmd1
YWdlPjwvcmVjb3JkPjwvQ2l0ZT48Q2l0ZT48QXV0aG9yPktwb3Nvd2E8L0F1dGhvcj48WWVhcj4y
MDE5PC9ZZWFyPjxSZWNOdW0+MTI5PC9SZWNOdW0+PHJlY29yZD48cmVjLW51bWJlcj4xMjk8L3Jl
Yy1udW1iZXI+PGZvcmVpZ24ta2V5cz48a2V5IGFwcD0iRU4iIGRiLWlkPSJ3eGFwemFyMHBzMjVy
Y2VwdndieHQyNW45MDJlYWR0cnJ4MmUiIHRpbWVzdGFtcD0iMTU4MjY3NDI2NCI+MTI5PC9rZXk+
PC9mb3JlaWduLWtleXM+PHJlZi10eXBlIG5hbWU9IkpvdXJuYWwgQXJ0aWNsZSI+MTc8L3JlZi10
eXBlPjxjb250cmlidXRvcnM+PGF1dGhvcnM+PGF1dGhvcj5LcG9zb3dhLCBBLiBKLjwvYXV0aG9y
PjxhdXRob3I+QWx5IEV6emF0LCBELjwvYXV0aG9yPjxhdXRob3I+QnJlYXVsdCwgSy48L2F1dGhv
cj48L2F1dGhvcnM+PC9jb250cmlidXRvcnM+PGF1dGgtYWRkcmVzcz5EZXBhcnRtZW50IG9mIFNv
Y2lvbG9neSwgVW5pdmVyc2l0eSBvZiBDYWxpZm9ybmlhLCBSaXZlcnNpZGUsIENBLCBVU0EuJiN4
RDtEZXBhcnRtZW50IG9mIFNvY2lvbG9neSBhbmQgQW50aHJvcG9sb2d5LCBNaWRkbGUgVGVubmVz
c2VlIFN0YXRlIFVuaXZlcnNpdHksIE11cmZyZWVzYm9ybywgVE4sIFVTQS48L2F1dGgtYWRkcmVz
cz48dGl0bGVzPjx0aXRsZT5OZXcgRmluZGluZ3MgT24gR2VuZGVyOiBUaGUgRWZmZWN0cyBPZiBF
bXBsb3ltZW50IFN0YXR1cyBPbiBTdWljaWRlPC90aXRsZT48c2Vjb25kYXJ5LXRpdGxlPkludCBK
IFdvbWVucyBIZWFsdGg8L3NlY29uZGFyeS10aXRsZT48L3RpdGxlcz48cGVyaW9kaWNhbD48ZnVs
bC10aXRsZT5JbnQgSiBXb21lbnMgSGVhbHRoPC9mdWxsLXRpdGxlPjwvcGVyaW9kaWNhbD48cGFn
ZXM+NTY5LTU3NTwvcGFnZXM+PHZvbHVtZT4xMTwvdm9sdW1lPjxlZGl0aW9uPjIwMTkvMTIvMDc8
L2VkaXRpb24+PGRhdGVzPjx5ZWFyPjIwMTk8L3llYXI+PC9kYXRlcz48aXNibj4xMTc5LTE0MTEg
KFByaW50KSYjeEQ7MTE3OS0xNDExIChMaW5raW5nKTwvaXNibj48YWNjZXNzaW9uLW51bT4zMTgw
NzA4NDwvYWNjZXNzaW9uLW51bT48dXJscz48cmVsYXRlZC11cmxzPjx1cmw+aHR0cHM6Ly93d3cu
ZG92ZXByZXNzLmNvbS9nZXRmaWxlLnBocD9maWxlSUQ9NTM3MDI8L3VybD48L3JlbGF0ZWQtdXJs
cz48L3VybHM+PGN1c3RvbTU+Sm91cm5hbCBBcnRpY2xlPC9jdXN0b201PjxlbGVjdHJvbmljLXJl
c291cmNlLW51bT4xMC4yMTQ3L2lqd2guUzIxNjUwNDwvZWxlY3Ryb25pYy1yZXNvdXJjZS1udW0+
PHJlbW90ZS1kYXRhYmFzZS1wcm92aWRlcj5OTE08L3JlbW90ZS1kYXRhYmFzZS1wcm92aWRlcj48
bGFuZ3VhZ2U+ZW5nPC9sYW5ndWFnZT48L3JlY29yZD48L0NpdGU+PENpdGU+PEF1dGhvcj5GbGV0
Y2hlcjwvQXV0aG9yPjxZZWFyPjIwMTk8L1llYXI+PFJlY051bT4xNTE8L1JlY051bT48cmVjb3Jk
PjxyZWMtbnVtYmVyPjE1MTwvcmVjLW51bWJlcj48Zm9yZWlnbi1rZXlzPjxrZXkgYXBwPSJFTiIg
ZGItaWQ9Ind4YXB6YXIwcHMyNXJjZXB2d2J4dDI1bjkwMmVhZHRycngyZSIgdGltZXN0YW1wPSIx
NjE0MjYyMTA5Ij4xNTE8L2tleT48L2ZvcmVpZ24ta2V5cz48cmVmLXR5cGUgbmFtZT0iSm91cm5h
bCBBcnRpY2xlIj4xNzwvcmVmLXR5cGU+PGNvbnRyaWJ1dG9ycz48YXV0aG9ycz48YXV0aG9yPkZs
ZXRjaGVyLCBKYXNvbiBNLjwvYXV0aG9yPjwvYXV0aG9ycz48L2NvbnRyaWJ1dG9ycz48dGl0bGVz
Pjx0aXRsZT5FeGFtaW5pbmcgdGhlIGxvbmctdGVybSBtb3J0YWxpdHkgZWZmZWN0cyBvZiBlYXJs
eSBoZWFsdGggc2hvY2tzPC90aXRsZT48c2Vjb25kYXJ5LXRpdGxlPkFwcGxpZWQgRWNvbm9taWNz
IExldHRlcnM8L3NlY29uZGFyeS10aXRsZT48L3RpdGxlcz48cGVyaW9kaWNhbD48ZnVsbC10aXRs
ZT5BcHBsaWVkIEVjb25vbWljcyBMZXR0ZXJzPC9mdWxsLXRpdGxlPjwvcGVyaW9kaWNhbD48cGFn
ZXM+OTAyLTkwODwvcGFnZXM+PHZvbHVtZT4yNjwvdm9sdW1lPjxudW1iZXI+MTE8L251bWJlcj48
ZGF0ZXM+PHllYXI+MjAxOTwveWVhcj48cHViLWRhdGVzPjxkYXRlPkp1biAyNTwvZGF0ZT48L3B1
Yi1kYXRlcz48L2RhdGVzPjxpc2JuPjEzNTAtNDg1MTwvaXNibj48YWNjZXNzaW9uLW51bT5XT1M6
MDAwNDYxODMzOTAwMDA2PC9hY2Nlc3Npb24tbnVtPjx1cmxzPjxyZWxhdGVkLXVybHM+PHVybD4m
bHQ7R28gdG8gSVNJJmd0OzovL1dPUzowMDA0NjE4MzM5MDAwMDY8L3VybD48dXJsPmh0dHBzOi8v
d3d3LnRhbmRmb25saW5lLmNvbS9kb2kvZnVsbC8xMC4xMDgwLzEzNTA0ODUxLjIwMTguMTUyMDk2
MDwvdXJsPjwvcmVsYXRlZC11cmxzPjwvdXJscz48ZWxlY3Ryb25pYy1yZXNvdXJjZS1udW0+MTAu
MTA4MC8xMzUwNDg1MS4yMDE4LjE1MjA5NjA8L2VsZWN0cm9uaWMtcmVzb3VyY2UtbnVtPjwvcmVj
b3JkPjwvQ2l0ZT48Q2l0ZT48QXV0aG9yPkZpc2hlcjwvQXV0aG9yPjxZZWFyPjIwMTk8L1llYXI+
PFJlY051bT4xMjg8L1JlY051bT48cmVjb3JkPjxyZWMtbnVtYmVyPjEyODwvcmVjLW51bWJlcj48
Zm9yZWlnbi1rZXlzPjxrZXkgYXBwPSJFTiIgZGItaWQ9Ind4YXB6YXIwcHMyNXJjZXB2d2J4dDI1
bjkwMmVhZHRycngyZSIgdGltZXN0YW1wPSIxNTYxNDc4MjgwIj4xMjg8L2tleT48L2ZvcmVpZ24t
a2V5cz48cmVmLXR5cGUgbmFtZT0iSm91cm5hbCBBcnRpY2xlIj4xNzwvcmVmLXR5cGU+PGNvbnRy
aWJ1dG9ycz48YXV0aG9ycz48YXV0aG9yPkZpc2hlciwgTS4gVC48L2F1dGhvcj48YXV0aG9yPlRh
bi1Ub3JyZXMsIFMuIE0uPC9hdXRob3I+PGF1dGhvcj5HYXdvcnNraSwgQy4gTC48L2F1dGhvcj48
YXV0aG9yPkJsYWNrLCBSLiBBLjwvYXV0aG9yPjxhdXRob3I+U2Fya2FyLCBNLiBBLjwvYXV0aG9y
PjwvYXV0aG9ycz48L2NvbnRyaWJ1dG9ycz48YXV0aC1hZGRyZXNzPlJlZ3VsYXRvcnkgQWZmYWly
cywgQWx0cmlhIENsaWVudCBTZXJ2aWNlcyBMTEMsIDYwMSBFYXN0IEphY2tzb24gU3RyZWV0LCBS
aWNobW9uZCwgVkEsIDIzMjE5LCBVU0EuIE1pY2hhZWwuVC5GaXNoZXJAYWx0cmlhLmNvbS4mI3hE
O1F1YWxpdHksIEFsdHJpYSBDbGllbnQgU2VydmljZXMgTExDLCA2MDEgRWFzdCBKYWNrc29uIFN0
cmVldCwgUmljaG1vbmQsIFZBLCAyMzIxOSwgVVNBLiYjeEQ7S296bWluIENvbnN1bHRpbmcsIExM
QywgMTAzIEJhcmNsYXkgQ3QsIEZsYXQgUm9jaywgTkMsIDI4NzMyLCBVU0EuJiN4RDtSZWd1bGF0
b3J5IEFmZmFpcnMsIEFsdHJpYSBDbGllbnQgU2VydmljZXMgTExDLCA2MDEgRWFzdCBKYWNrc29u
IFN0cmVldCwgUmljaG1vbmQsIFZBLCAyMzIxOSwgVVNBLjwvYXV0aC1hZGRyZXNzPjx0aXRsZXM+
PHRpdGxlPlNtb2tlbGVzcyB0b2JhY2NvIG1vcnRhbGl0eSByaXNrczogYW4gYW5hbHlzaXMgb2Yg
dHdvIGNvbnRlbXBvcmFyeSBuYXRpb25hbGx5IHJlcHJlc2VudGF0aXZlIGxvbmdpdHVkaW5hbCBt
b3J0YWxpdHkgc3R1ZGllczwvdGl0bGU+PHNlY29uZGFyeS10aXRsZT5IYXJtIFJlZHVjdCBKPC9z
ZWNvbmRhcnktdGl0bGU+PC90aXRsZXM+PHBlcmlvZGljYWw+PGZ1bGwtdGl0bGU+SGFybSBSZWR1
Y3QgSjwvZnVsbC10aXRsZT48L3BlcmlvZGljYWw+PHBhZ2VzPjI3PC9wYWdlcz48dm9sdW1lPjE2
PC92b2x1bWU+PG51bWJlcj4xPC9udW1iZXI+PGVkaXRpb24+MjAxOS8wNC8xMzwvZWRpdGlvbj48
ZGF0ZXM+PHllYXI+MjAxOTwveWVhcj48cHViLWRhdGVzPjxkYXRlPkFwciAxMTwvZGF0ZT48L3B1
Yi1kYXRlcz48L2RhdGVzPjxpc2JuPjE0NzctNzUxNyAoRWxlY3Ryb25pYykmI3hEOzE0NzctNzUx
NyAoTGlua2luZyk8L2lzYm4+PGFjY2Vzc2lvbi1udW0+MzA5NzUxMzc8L2FjY2Vzc2lvbi1udW0+
PHVybHM+PHJlbGF0ZWQtdXJscz48dXJsPmh0dHBzOi8vd3d3Lm5jYmkubmxtLm5paC5nb3YvcG1j
L2FydGljbGVzL1BNQzY0NTg4MzQvcGRmLzEyOTU0XzIwMTlfQXJ0aWNsZV8yOTQucGRmPC91cmw+
PC9yZWxhdGVkLXVybHM+PC91cmxzPjxjdXN0b20zPk5BL0FsdHJpYSBDbGllbnQgU2VydmljZXMs
IExMQzwvY3VzdG9tMz48Y3VzdG9tNT5Kb3VybmFsIEFydGljbGU8L2N1c3RvbTU+PGVsZWN0cm9u
aWMtcmVzb3VyY2UtbnVtPjEwLjExODYvczEyOTU0LTAxOS0wMjk0LTY8L2VsZWN0cm9uaWMtcmVz
b3VyY2UtbnVtPjxyZW1vdGUtZGF0YWJhc2UtcHJvdmlkZXI+TkxNPC9yZW1vdGUtZGF0YWJhc2Ut
cHJvdmlkZXI+PGxhbmd1YWdlPmVuZzwvbGFuZ3VhZ2U+PC9yZWNvcmQ+PC9DaXRlPjxDaXRlPjxB
dXRob3I+Q29vazwvQXV0aG9yPjxZZWFyPjIwMTk8L1llYXI+PFJlY051bT4xNTI8L1JlY051bT48
cmVjb3JkPjxyZWMtbnVtYmVyPjE1MjwvcmVjLW51bWJlcj48Zm9yZWlnbi1rZXlzPjxrZXkgYXBw
PSJFTiIgZGItaWQ9Ind4YXB6YXIwcHMyNXJjZXB2d2J4dDI1bjkwMmVhZHRycngyZSIgdGltZXN0
YW1wPSIxNjE0MjYyMTEwIj4xNTI8L2tleT48L2ZvcmVpZ24ta2V5cz48cmVmLXR5cGUgbmFtZT0i
Sm91cm5hbCBBcnRpY2xlIj4xNzwvcmVmLXR5cGU+PGNvbnRyaWJ1dG9ycz48YXV0aG9ycz48YXV0
aG9yPkNvb2ssIEFkYW08L2F1dGhvcj48L2F1dGhvcnM+PC9jb250cmlidXRvcnM+PHRpdGxlcz48
dGl0bGU+VGhlIGVkdWNhdGlvbi1zdWljaWRlIG1vcnRhbGl0eSBncmFkaWVudDwvdGl0bGU+PHNl
Y29uZGFyeS10aXRsZT5BcHBsaWVkIEVjb25vbWljcyBMZXR0ZXJzPC9zZWNvbmRhcnktdGl0bGU+
PC90aXRsZXM+PHBlcmlvZGljYWw+PGZ1bGwtdGl0bGU+QXBwbGllZCBFY29ub21pY3MgTGV0dGVy
czwvZnVsbC10aXRsZT48L3BlcmlvZGljYWw+PHBhZ2VzPjcxNy03MjE8L3BhZ2VzPjx2b2x1bWU+
MjY8L3ZvbHVtZT48bnVtYmVyPjk8L251bWJlcj48ZGF0ZXM+PHllYXI+MjAxOTwveWVhcj48cHVi
LWRhdGVzPjxkYXRlPk1heSAyMTwvZGF0ZT48L3B1Yi1kYXRlcz48L2RhdGVzPjxpc2JuPjEzNTAt
NDg1MTwvaXNibj48YWNjZXNzaW9uLW51bT5XT1M6MDAwNDU4NTIzMzAwMDAyPC9hY2Nlc3Npb24t
bnVtPjx1cmxzPjxyZWxhdGVkLXVybHM+PHVybD4mbHQ7R28gdG8gSVNJJmd0OzovL1dPUzowMDA0
NTg1MjMzMDAwMDI8L3VybD48dXJsPmh0dHBzOi8vd3d3LnRhbmRmb25saW5lLmNvbS9kb2kvZnVs
bC8xMC4xMDgwLzEzNTA0ODUxLjIwMTguMTQ4OTQ5OTwvdXJsPjwvcmVsYXRlZC11cmxzPjwvdXJs
cz48ZWxlY3Ryb25pYy1yZXNvdXJjZS1udW0+MTAuMTA4MC8xMzUwNDg1MS4yMDE4LjE0ODk0OTk8
L2VsZWN0cm9uaWMtcmVzb3VyY2UtbnVtPjwvcmVjb3JkPjwvQ2l0ZT48Q2l0ZT48QXV0aG9yPkJl
aHJlbmR0PC9BdXRob3I+PFllYXI+MjAxOTwvWWVhcj48UmVjTnVtPjEyNzwvUmVjTnVtPjxyZWNv
cmQ+PHJlYy1udW1iZXI+MTI3PC9yZWMtbnVtYmVyPjxmb3JlaWduLWtleXM+PGtleSBhcHA9IkVO
IiBkYi1pZD0id3hhcHphcjBwczI1cmNlcHZ3Ynh0MjVuOTAyZWFkdHJyeDJlIiB0aW1lc3RhbXA9
IjE1NjE0NzgyODAiPjEyNzwva2V5PjwvZm9yZWlnbi1rZXlzPjxyZWYtdHlwZSBuYW1lPSJKb3Vy
bmFsIEFydGljbGUiPjE3PC9yZWYtdHlwZT48Y29udHJpYnV0b3JzPjxhdXRob3JzPjxhdXRob3I+
QmVocmVuZHQsIEMuIEUuPC9hdXRob3I+PGF1dGhvcj5Db3Nncm92ZSwgQy4gTS48L2F1dGhvcj48
YXV0aG9yPkpvaG5zb24sIE4uIEouPC9hdXRob3I+PGF1dGhvcj5BbHRla3J1c2UsIFMuIEYuPC9h
dXRob3I+PC9hdXRob3JzPjwvY29udHJpYnV0b3JzPjxhdXRoLWFkZHJlc3M+Qmlvc3RhdGlzdGlj
cyBhbmQgRXBpZGVtaW9sb2d5LCBJbmZvcm1hdGlvbiBTY2llbmNlcywgQ2l0eSBvZiBIb3BlIE5h
dGlvbmFsIE1lZGljYWwgQ2VudGVyLCBEdWFydGUsIENhbGlmb3JuaWEsIFVuaXRlZCBTdGF0ZXMg
b2YgQW1lcmljYS4mI3hEO01vcnRhbGl0eSBSZXNlYXJjaCBCcmFuY2gsIFVuaXRlZCBTdGF0ZXMg
Q2Vuc3VzIEJ1cmVhdSwgU3VpdGxhbmQsIE1hcnlsYW5kLCBVbml0ZWQgU3RhdGVzIG9mIEFtZXJp
Y2EuJiN4RDtTdXJ2ZWlsbGFuY2UgUmVzZWFyY2ggUHJvZ3JhbSwgRGl2aXNpb24gb2YgQ2FuY2Vy
IENvbnRyb2wgYW5kIFBvcHVsYXRpb24gU2NpZW5jZXMsIE5hdGlvbmFsIENhbmNlciBJbnN0aXR1
dGUsIFJvY2t2aWxsZSwgTWFyeWxhbmQsIFVuaXRlZCBTdGF0ZXMgb2YgQW1lcmljYS48L2F1dGgt
YWRkcmVzcz48dGl0bGVzPjx0aXRsZT5BcmUgYXNzb2NpYXRpb25zIGJldHdlZW4gcHN5Y2hvc29j
aWFsIHN0cmVzc29ycyBhbmQgaW5jaWRlbnQgbHVuZyBjYW5jZXIgYXR0cmlidXRhYmxlIHRvIHNt
b2tpbmc/PC90aXRsZT48c2Vjb25kYXJ5LXRpdGxlPlBMb1MgT25lPC9zZWNvbmRhcnktdGl0bGU+
PC90aXRsZXM+PHBlcmlvZGljYWw+PGZ1bGwtdGl0bGU+UExvUyBPbmU8L2Z1bGwtdGl0bGU+PC9w
ZXJpb2RpY2FsPjxwYWdlcz5lMDIxODQzOTwvcGFnZXM+PHZvbHVtZT4xNDwvdm9sdW1lPjxudW1i
ZXI+NjwvbnVtYmVyPjxlZGl0aW9uPjIwMTkvMDYvMjE8L2VkaXRpb24+PGRhdGVzPjx5ZWFyPjIw
MTk8L3llYXI+PC9kYXRlcz48aXNibj4xOTMyLTYyMDMgKEVsZWN0cm9uaWMpJiN4RDsxOTMyLTYy
MDMgKExpbmtpbmcpPC9pc2JuPjxhY2Nlc3Npb24tbnVtPjMxMjIwMTI5PC9hY2Nlc3Npb24tbnVt
Pjx1cmxzPjxyZWxhdGVkLXVybHM+PHVybD5odHRwczovL2pvdXJuYWxzLnBsb3Mub3JnL3Bsb3Nv
bmUvYXJ0aWNsZS9maWxlP2lkPTEwLjEzNzEvam91cm5hbC5wb25lLjAyMTg0MzkmYW1wO3R5cGU9
cHJpbnRhYmxlPC91cmw+PC9yZWxhdGVkLXVybHM+PC91cmxzPjxjdXN0b201PkpvdXJuYWwgQXJ0
aWNsZTwvY3VzdG9tNT48ZWxlY3Ryb25pYy1yZXNvdXJjZS1udW0+MTAuMTM3MS9qb3VybmFsLnBv
bmUuMDIxODQzOTwvZWxlY3Ryb25pYy1yZXNvdXJjZS1udW0+PHJlbW90ZS1kYXRhYmFzZS1wcm92
aWRlcj5OTE08L3JlbW90ZS1kYXRhYmFzZS1wcm92aWRlcj48bGFuZ3VhZ2U+ZW5nPC9sYW5ndWFn
ZT48L3JlY29yZD48L0NpdGU+PENpdGU+PEF1dGhvcj5BbCBIdXNzZWluIEFsIEF3YW1saDwvQXV0
aG9yPjxZZWFyPjIwMTk8L1llYXI+PFJlY051bT4xMzE8L1JlY051bT48cmVjb3JkPjxyZWMtbnVt
YmVyPjEzMTwvcmVjLW51bWJlcj48Zm9yZWlnbi1rZXlzPjxrZXkgYXBwPSJFTiIgZGItaWQ9Ind4
YXB6YXIwcHMyNXJjZXB2d2J4dDI1bjkwMmVhZHRycngyZSIgdGltZXN0YW1wPSIxNTgyNjc0MjY0
Ij4xMzE8L2tleT48L2ZvcmVpZ24ta2V5cz48cmVmLXR5cGUgbmFtZT0iSm91cm5hbCBBcnRpY2xl
Ij4xNzwvcmVmLXR5cGU+PGNvbnRyaWJ1dG9ycz48YXV0aG9ycz48YXV0aG9yPkFsIEh1c3NlaW4g
QWwgQXdhbWxoLCBCLjwvYXV0aG9yPjxhdXRob3I+U2hvYWcsIEouIEUuPC9hdXRob3I+PGF1dGhv
cj5SYXZpa3VtYXIsIFYuPC9hdXRob3I+PGF1dGhvcj5Qb3NhZGEsIEwuPC9hdXRob3I+PGF1dGhv
cj5UYXlsb3IsIEIuIEwuPC9hdXRob3I+PGF1dGhvcj52YW4gZGVyIE1pam4sIEouIEMuPC9hdXRo
b3I+PGF1dGhvcj5LaGFuLCBBLiBJLjwvYXV0aG9yPjxhdXRob3I+RmFpbmJlcmcsIEouPC9hdXRo
b3I+PGF1dGhvcj5BbCBIdXNzZWluIEFsYXdhbWxoLCBPLjwvYXV0aG9yPjxhdXRob3I+U2NoZXJy
LCBELiBTLjwvYXV0aG9yPjwvYXV0aG9ycz48L2NvbnRyaWJ1dG9ycz48YXV0aC1hZGRyZXNzPkRl
cGFydG1lbnQgb2YgVXJvbG9neSwgTmV3IFlvcmsgUHJlc2J5dGVyaWFuIEhvc3BpdGFsLCBXZWls
bCBDb3JuZWxsIE1lZGljaW5lLCBOZXcgWW9yaywgTmV3IFlvcmsuJiN4RDtEZXBhcnRtZW50IG9m
IFBoYXJtYWNvbG9neSwgTmV3IFlvcmsgUHJlc2J5dGVyaWFuIEhvc3BpdGFsLCBXZWlsbCBDb3Ju
ZWxsIE1lZGljaW5lLCBOZXcgWW9yaywgTmV3IFlvcmsuPC9hdXRoLWFkZHJlc3M+PHRpdGxlcz48
dGl0bGU+QXNzb2NpYXRpb24gb2YgU21va2luZyBhbmQgRGVhdGggZnJvbSBHZW5pdG91cmluYXJ5
IE1hbGlnbmFuY2llczogQW5hbHlzaXMgb2YgdGhlIE5hdGlvbmFsIExvbmdpdHVkaW5hbCBNb3J0
YWxpdHkgU3R1ZHk8L3RpdGxlPjxzZWNvbmRhcnktdGl0bGU+SiBVcm9sPC9zZWNvbmRhcnktdGl0
bGU+PC90aXRsZXM+PHBlcmlvZGljYWw+PGZ1bGwtdGl0bGU+SiBVcm9sPC9mdWxsLXRpdGxlPjwv
cGVyaW9kaWNhbD48cGFnZXM+MTI0OC0xMjU0PC9wYWdlcz48dm9sdW1lPjIwMjwvdm9sdW1lPjxu
dW1iZXI+NjwvbnVtYmVyPjxlZGl0aW9uPjIwMTkvMDcvMTE8L2VkaXRpb24+PGtleXdvcmRzPjxr
ZXl3b3JkPkFnZSBGYWN0b3JzPC9rZXl3b3JkPjxrZXl3b3JkPkFnZWQ8L2tleXdvcmQ+PGtleXdv
cmQ+RmVtYWxlPC9rZXl3b3JkPjxrZXl3b3JkPkZvbGxvdy1VcCBTdHVkaWVzPC9rZXl3b3JkPjxr
ZXl3b3JkPkh1bWFuczwva2V5d29yZD48a2V5d29yZD5LaWRuZXkgTmVvcGxhc21zL2V0aW9sb2d5
Lyptb3J0YWxpdHk8L2tleXdvcmQ+PGtleXdvcmQ+TG9uZ2l0dWRpbmFsIFN0dWRpZXM8L2tleXdv
cmQ+PGtleXdvcmQ+TWFsZTwva2V5d29yZD48a2V5d29yZD5NaWRkbGUgQWdlZDwva2V5d29yZD48
a2V5d29yZD5Ob24tU21va2Vycy9zdGF0aXN0aWNzICZhbXA7IG51bWVyaWNhbCBkYXRhPC9rZXl3
b3JkPjxrZXl3b3JkPlByb3N0YXRpYyBOZW9wbGFzbXMvZXRpb2xvZ3kvKm1vcnRhbGl0eTwva2V5
d29yZD48a2V5d29yZD5SaXNrIEZhY3RvcnM8L2tleXdvcmQ+PGtleXdvcmQ+U2V4IEZhY3RvcnM8
L2tleXdvcmQ+PGtleXdvcmQ+U21va2Vycy9zdGF0aXN0aWNzICZhbXA7IG51bWVyaWNhbCBkYXRh
PC9rZXl3b3JkPjxrZXl3b3JkPlNtb2tpbmcvYWR2ZXJzZSBlZmZlY3RzLyplcGlkZW1pb2xvZ3k8
L2tleXdvcmQ+PGtleXdvcmQ+VW5pdGVkIFN0YXRlcy9lcGlkZW1pb2xvZ3k8L2tleXdvcmQ+PGtl
eXdvcmQ+VXJpbmFyeSBCbGFkZGVyIE5lb3BsYXNtcy9ldGlvbG9neS8qbW9ydGFsaXR5PC9rZXl3
b3JkPjwva2V5d29yZHM+PGRhdGVzPjx5ZWFyPjIwMTk8L3llYXI+PHB1Yi1kYXRlcz48ZGF0ZT5E
ZWM8L2RhdGU+PC9wdWItZGF0ZXM+PC9kYXRlcz48aXNibj4xNTI3LTM3OTIgKEVsZWN0cm9uaWMp
JiN4RDswMDIyLTUzNDcgKExpbmtpbmcpPC9pc2JuPjxhY2Nlc3Npb24tbnVtPjMxMjkwNzA3PC9h
Y2Nlc3Npb24tbnVtPjx1cmxzPjwvdXJscz48Y3VzdG9tNT5Kb3VybmFsIEFydGljbGU8L2N1c3Rv
bTU+PGN1c3RvbTc+SiBVcm9sLiAyMDE5IERlYzsyMDIoNik6MTI1My4gUE1JRDogMzE0Njk2MTI8
L2N1c3RvbTc+PGVsZWN0cm9uaWMtcmVzb3VyY2UtbnVtPjEwLjEwOTcvanUuMDAwMDAwMDAwMDAw
MDQzMzwvZWxlY3Ryb25pYy1yZXNvdXJjZS1udW0+PHJlbW90ZS1kYXRhYmFzZS1wcm92aWRlcj5O
TE08L3JlbW90ZS1kYXRhYmFzZS1wcm92aWRlcj48bGFuZ3VhZ2U+ZW5nPC9sYW5ndWFnZT48L3Jl
Y29yZD48L0NpdGU+PENpdGU+PEF1dGhvcj5BbCBBd2FtbGg8L0F1dGhvcj48WWVhcj4yMDE5PC9Z
ZWFyPjxSZWNOdW0+MTUwPC9SZWNOdW0+PHJlY29yZD48cmVjLW51bWJlcj4xNTA8L3JlYy1udW1i
ZXI+PGZvcmVpZ24ta2V5cz48a2V5IGFwcD0iRU4iIGRiLWlkPSJ3eGFwemFyMHBzMjVyYz==
</w:fldData>
        </w:fldChar>
      </w:r>
      <w:r>
        <w:instrText xml:space="preserve"> ADDIN EN.CITE.DATA </w:instrText>
      </w:r>
      <w:r>
        <w:fldChar w:fldCharType="end"/>
      </w:r>
      <w:r>
        <w:fldChar w:fldCharType="begin">
          <w:fldData xml:space="preserve">ZXB2d2J4dDI1bjkwMmVhZHRycngyZSIgdGltZXN0YW1wPSIxNjE0MjYyMTA5Ij4xNTA8L2tleT48
L2ZvcmVpZ24ta2V5cz48cmVmLXR5cGUgbmFtZT0iSm91cm5hbCBBcnRpY2xlIj4xNzwvcmVmLXR5
cGU+PGNvbnRyaWJ1dG9ycz48YXV0aG9ycz48YXV0aG9yPkFsIEF3YW1saCwgQmFzaGlyIEFsIEh1
c3NlaW48L2F1dGhvcj48YXV0aG9yPlNob2FnLCBKb25hdGhhbiBFLjwvYXV0aG9yPjxhdXRob3I+
UmF2aWt1bWFyLCBWYWlzaGFsaTwvYXV0aG9yPjxhdXRob3I+UG9zYWRhLCBMaW5hPC9hdXRob3I+
PGF1dGhvcj5UYXlsb3IsIEJlbmphbWluIEwuPC9hdXRob3I+PGF1dGhvcj52YW4gZGVyIE1pam4s
IEpvaGFubmVzIEMuPC9hdXRob3I+PGF1dGhvcj5LaGFuLCBBbGVlbSBJLjwvYXV0aG9yPjxhdXRo
b3I+RmFpbmJlcmcsIEpvbmF0aGFuPC9hdXRob3I+PGF1dGhvcj5BbGF3YW1saCwgT21hciBBbCBI
dXNzZWluPC9hdXRob3I+PGF1dGhvcj5TY2hlcnIsIERvdWdsYXMgUy48L2F1dGhvcj48L2F1dGhv
cnM+PC9jb250cmlidXRvcnM+PHRpdGxlcz48dGl0bGU+QXNzb2NpYXRpb24gb2YgU21va2luZyBh
bmQgRGVhdGggZnJvbSBHZW5pdG91cmluYXJ5IE1hbGlnbmFuY2llczogQW5hbHlzaXMgb2YgdGhl
IE5hdGlvbmFsIExvbmdpdHVkaW5hbCBNb3J0YWxpdHkgU3R1ZHk8L3RpdGxlPjxzZWNvbmRhcnkt
dGl0bGU+Sm91cm5hbCBvZiBVcm9sb2d5PC9zZWNvbmRhcnktdGl0bGU+PC90aXRsZXM+PHBlcmlv
ZGljYWw+PGZ1bGwtdGl0bGU+Sm91cm5hbCBvZiBVcm9sb2d5PC9mdWxsLXRpdGxlPjwvcGVyaW9k
aWNhbD48cGFnZXM+MTI0OC0xMjUzPC9wYWdlcz48dm9sdW1lPjIwMjwvdm9sdW1lPjxudW1iZXI+
NjwvbnVtYmVyPjxkYXRlcz48eWVhcj4yMDE5PC95ZWFyPjxwdWItZGF0ZXM+PGRhdGU+RGVjPC9k
YXRlPjwvcHViLWRhdGVzPjwvZGF0ZXM+PGlzYm4+MDAyMi01MzQ3PC9pc2JuPjxhY2Nlc3Npb24t
bnVtPldPUzowMDA1MDA4MjE0MDAwOTY8L2FjY2Vzc2lvbi1udW0+PHVybHM+PHJlbGF0ZWQtdXJs
cz48dXJsPiZsdDtHbyB0byBJU0kmZ3Q7Oi8vV09TOjAwMDUwMDgyMTQwMDA5NjwvdXJsPjwvcmVs
YXRlZC11cmxzPjwvdXJscz48ZWxlY3Ryb25pYy1yZXNvdXJjZS1udW0+MTAuMTA5Ny9qdS4wMDAw
MDAwMDAwMDAwNDMzPC9lbGVjdHJvbmljLXJlc291cmNlLW51bT48L3JlY29yZD48L0NpdGU+PENp
dGU+PEF1dGhvcj5QZXJjeS1MYXVycnk8L0F1dGhvcj48WWVhcj4yMDE4PC9ZZWFyPjxSZWNOdW0+
MTI0PC9SZWNOdW0+PHJlY29yZD48cmVjLW51bWJlcj4xMjQ8L3JlYy1udW1iZXI+PGZvcmVpZ24t
a2V5cz48a2V5IGFwcD0iRU4iIGRiLWlkPSJ3eGFwemFyMHBzMjVyY2VwdndieHQyNW45MDJlYWR0
cnJ4MmUiIHRpbWVzdGFtcD0iMTUyMTE5NzExOCI+MTI0PC9rZXk+PC9mb3JlaWduLWtleXM+PHJl
Zi10eXBlIG5hbWU9IkpvdXJuYWwgQXJ0aWNsZSI+MTc8L3JlZi10eXBlPjxjb250cmlidXRvcnM+
PGF1dGhvcnM+PGF1dGhvcj5QZXJjeS1MYXVycnksIEEuPC9hdXRob3I+PGF1dGhvcj5BbHRla3J1
c2UsIFMuIEYuPC9hdXRob3I+PGF1dGhvcj5Ib3NzYWluLCBNLiBCLjwvYXV0aG9yPjxhdXRob3I+
TyZhcG9zO0tlZWZlLCBBLiBNLjwvYXV0aG9yPjxhdXRob3I+Sm9obnNvbiwgTi4gSi48L2F1dGhv
cj48YXV0aG9yPkthbWFuZ2FyLCBGLjwvYXV0aG9yPjwvYXV0aG9ycz48L2NvbnRyaWJ1dG9ycz48
YXV0aC1hZGRyZXNzPkRpdmlzaW9uIG9mIENhbmNlciBDb250cm9sIGFuZCBQb3B1bGF0aW9uIFNj
aWVuY2VzLCBOYXRpb25hbCBDYW5jZXIgSW5zdGl0dXRlLCBOYXRpb25hbCBJbnN0aXR1dGVzIG9m
IEhlYWx0aCwgUm9ja3ZpbGxlLCBNRCwgVVNBLiBFbGVjdHJvbmljIGFkZHJlc3M6IHBlcmN5TEBt
YWlMLm5paC5nb3YuJiN4RDtEaXZpc2lvbiBvZiBDYW5jZXIgQ29udHJvbCBhbmQgUG9wdWxhdGlv
biBTY2llbmNlcywgTmF0aW9uYWwgQ2FuY2VyIEluc3RpdHV0ZSwgTmF0aW9uYWwgSW5zdGl0dXRl
cyBvZiBIZWFsdGgsIFJvY2t2aWxsZSwgTUQsIFVTQS4mI3hEO01vcmdhbiBTdGF0ZSBVbml2ZXJz
aXR5LCBTY2hvb2wgb2YgQ29tbXVuaXR5IEhlYWx0aCBhbmQgUG9saWN5LCBCYWx0aW1vcmUsIE1E
LCBVU0EuJiN4RDtVLlMuIENlbnN1cyBCdXJlYXUsIFN1aXRsYW5kLCBNRCwgVVNBLjwvYXV0aC1h
ZGRyZXNzPjx0aXRsZXM+PHRpdGxlPkFzc29jaWF0aW9uIEJldHdlZW4gU29jaW9lY29ub21pYyBT
dGF0dXMgYW5kIFR1bW9yIEdyYWRlIEFtb25nIEJsYWNrIE1lbiB3aXRoIFByb3N0YXRlIENhbmNl
cjwvdGl0bGU+PHNlY29uZGFyeS10aXRsZT5KIE5hdGwgTWVkIEFzc29jPC9zZWNvbmRhcnktdGl0
bGU+PC90aXRsZXM+PHBlcmlvZGljYWw+PGZ1bGwtdGl0bGU+SiBOYXRsIE1lZCBBc3NvYzwvZnVs
bC10aXRsZT48L3BlcmlvZGljYWw+PHBhZ2VzPjUzLTU3PC9wYWdlcz48dm9sdW1lPjExMDwvdm9s
dW1lPjxudW1iZXI+MTwvbnVtYmVyPjxlZGl0aW9uPjIwMTgvMDMvMDg8L2VkaXRpb24+PGRhdGVz
Pjx5ZWFyPjIwMTg8L3llYXI+PHB1Yi1kYXRlcz48ZGF0ZT5GZWI8L2RhdGU+PC9wdWItZGF0ZXM+
PC9kYXRlcz48aXNibj4wMDI3LTk2ODQgKFByaW50KSYjeEQ7MDAyNy05Njg0IChMaW5raW5nKTwv
aXNibj48YWNjZXNzaW9uLW51bT4yOTUxMDg0NDwvYWNjZXNzaW9uLW51bT48dXJscz48cmVsYXRl
ZC11cmxzPjx1cmw+aHR0cHM6Ly93d3cuc2NpZW5jZWRpcmVjdC5jb20vc2NpZW5jZS9hcnRpY2xl
L3BpaS9TMDAyNzk2ODQxNzMwMTE4OT92aWElM0RpaHViPC91cmw+PHVybD5odHRwczovL2FjLmVs
cy1jZG4uY29tL1MwMDI3OTY4NDE3MzAxMTg5LzEtczIuMC1TMDAyNzk2ODQxNzMwMTE4OS1tYWlu
LnBkZj9fdGlkPWFkMDY1ZDYwLWE3MjktNDU1YS1iZmFmLWZhNGMyMWZmZWYzYyZhbXA7YWNkbmF0
PTE1Mzc0NzcwNzNfYjE1MTRmOTEyZGU1MjJiYTU4NWE4ZTJhNDkyODNmZDU8L3VybD48L3JlbGF0
ZWQtdXJscz48L3VybHM+PGN1c3RvbTM+Wjk5IENBOTk5OTk5L0ludHJhbXVyYWwgTklIIEhIUy9V
bml0ZWQgU3RhdGVzPC9jdXN0b20zPjxjdXN0b200PlBNQzU4NDYxMTc8L2N1c3RvbTQ+PGN1c3Rv
bTU+Sm91cm5hbCBBcnRpY2xlPC9jdXN0b201PjxlbGVjdHJvbmljLXJlc291cmNlLW51bT4xMC4x
MDE2L2ouam5tYS4yMDE3LjA2LjAxOTwvZWxlY3Ryb25pYy1yZXNvdXJjZS1udW0+PHJlbW90ZS1k
YXRhYmFzZS1wcm92aWRlcj5OTE08L3JlbW90ZS1kYXRhYmFzZS1wcm92aWRlcj48bGFuZ3VhZ2U+
ZW5nPC9sYW5ndWFnZT48L3JlY29yZD48L0NpdGU+PENpdGU+PEF1dGhvcj5Ob2xhbmQ8L0F1dGhv
cj48WWVhcj4yMDE4PC9ZZWFyPjxSZWNOdW0+MTI1PC9SZWNOdW0+PHJlY29yZD48cmVjLW51bWJl
cj4xMjU8L3JlYy1udW1iZXI+PGZvcmVpZ24ta2V5cz48a2V5IGFwcD0iRU4iIGRiLWlkPSJ3eGFw
emFyMHBzMjVyY2VwdndieHQyNW45MDJlYWR0cnJ4MmUiIHRpbWVzdGFtcD0iMTUzNzQ3NjE3NyI+
MTI1PC9rZXk+PC9mb3JlaWduLWtleXM+PHJlZi10eXBlIG5hbWU9IkpvdXJuYWwgQXJ0aWNsZSI+
MTc8L3JlZi10eXBlPjxjb250cmlidXRvcnM+PGF1dGhvcnM+PGF1dGhvcj5Ob2xhbmQsIFIuIEIu
PC9hdXRob3I+PGF1dGhvcj5MYWhhbSwgTS4gTC48L2F1dGhvcj48L2F1dGhvcnM+PC9jb250cmli
dXRvcnM+PGF1dGgtYWRkcmVzcz5BbGFuIE0uIFZvb3JoZWVzIFRyYW5zcG9ydGF0aW9uIENlbnRl
ciwgRWR3YXJkIEouIEJsb3VzdGVpbiBTY2hvb2wgb2YgUGxhbm5pbmcgYW5kIFB1YmxpYyBQb2xp
Y3ksIFJ1dGdlcnMgVW5pdmVyc2l0eSwgTmV3IEJydW5zd2ljaywgTkosIDA4OTAxLCBVbml0ZWQg
U3RhdGVzLiBFbGVjdHJvbmljIGFkZHJlc3M6IHJub2xhbmRAcnV0Z2Vycy5lZHUuJiN4RDtBbGFu
IE0uIFZvb3JoZWVzIFRyYW5zcG9ydGF0aW9uIENlbnRlciwgRWR3YXJkIEouIEJsb3VzdGVpbiBT
Y2hvb2wgb2YgUGxhbm5pbmcgYW5kIFB1YmxpYyBQb2xpY3ksIFJ1dGdlcnMgVW5pdmVyc2l0eSwg
TmV3IEJydW5zd2ljaywgTkosIDA4OTAxLCBVbml0ZWQgU3RhdGVzLjwvYXV0aC1hZGRyZXNzPjx0
aXRsZXM+PHRpdGxlPkFyZSBsb3cgaW5jb21lIGFuZCBtaW5vcml0eSBob3VzZWhvbGRzIG1vcmUg
bGlrZWx5IHRvIGRpZSBmcm9tIHRyYWZmaWMtcmVsYXRlZCBjcmFzaGVzPzwvdGl0bGU+PHNlY29u
ZGFyeS10aXRsZT5BY2NpZCBBbmFsIFByZXY8L3NlY29uZGFyeS10aXRsZT48L3RpdGxlcz48cGVy
aW9kaWNhbD48ZnVsbC10aXRsZT5BY2NpZCBBbmFsIFByZXY8L2Z1bGwtdGl0bGU+PC9wZXJpb2Rp
Y2FsPjxwYWdlcz4yMzMtMjM4PC9wYWdlcz48dm9sdW1lPjEyMDwvdm9sdW1lPjxlZGl0aW9uPjIw
MTgvMDkvMDI8L2VkaXRpb24+PGRhdGVzPjx5ZWFyPjIwMTg8L3llYXI+PHB1Yi1kYXRlcz48ZGF0
ZT5Ob3Y8L2RhdGU+PC9wdWItZGF0ZXM+PC9kYXRlcz48aXNibj4xODc5LTIwNTcgKEVsZWN0cm9u
aWMpJiN4RDswMDAxLTQ1NzUgKExpbmtpbmcpPC9pc2JuPjxhY2Nlc3Npb24tbnVtPjMwMTcyMTA4
PC9hY2Nlc3Npb24tbnVtPjx1cmxzPjxyZWxhdGVkLXVybHM+PHVybD5odHRwczovL2FjLmVscy1j
ZG4uY29tL1MwMDAxNDU3NTE4MzAzNjcxLzEtczIuMC1TMDAwMTQ1NzUxODMwMzY3MS1tYWluLnBk
Zj9fdGlkPTc2NGExNTE3LTBkMDQtNDk1MS05NGY0LTYzNGM4MWNmNzFmOSZhbXA7YWNkbmF0PTE1
Mzc0NzcwODFfYzBiZTY3ZWJhMTFhNDY0NjIzMjM4ZTQ5YmI3ODQ5MTM8L3VybD48L3JlbGF0ZWQt
dXJscz48L3VybHM+PGN1c3RvbTU+Sm91cm5hbCBBcnRpY2xlPC9jdXN0b201PjxlbGVjdHJvbmlj
LXJlc291cmNlLW51bT4xMC4xMDE2L2ouYWFwLjIwMTguMDcuMDMzPC9lbGVjdHJvbmljLXJlc291
cmNlLW51bT48cmVtb3RlLWRhdGFiYXNlLXByb3ZpZGVyPk5MTTwvcmVtb3RlLWRhdGFiYXNlLXBy
b3ZpZGVyPjxsYW5ndWFnZT5lbmc8L2xhbmd1YWdlPjwvcmVjb3JkPjwvQ2l0ZT48Q2l0ZT48QXV0
aG9yPkZsZXRjaGVyPC9BdXRob3I+PFllYXI+MjAxODwvWWVhcj48UmVjTnVtPjEzMjwvUmVjTnVt
PjxyZWNvcmQ+PHJlYy1udW1iZXI+MTMyPC9yZWMtbnVtYmVyPjxmb3JlaWduLWtleXM+PGtleSBh
cHA9IkVOIiBkYi1pZD0id3hhcHphcjBwczI1cmNlcHZ3Ynh0MjVuOTAyZWFkdHJyeDJlIiB0aW1l
c3RhbXA9IjE1ODI2NzQyNjQiPjEzMjwva2V5PjwvZm9yZWlnbi1rZXlzPjxyZWYtdHlwZSBuYW1l
PSJKb3VybmFsIEFydGljbGUiPjE3PC9yZWYtdHlwZT48Y29udHJpYnV0b3JzPjxhdXRob3JzPjxh
dXRob3I+RmxldGNoZXIsIEouIE0uPC9hdXRob3I+PC9hdXRob3JzPjwvY29udHJpYnV0b3JzPjxh
dXRoLWFkZHJlc3M+YSBMYSBGb2xsZXR0ZSBTY2hvb2wgb2YgUHVibGljIEFmZmFpcnMsIERlcGFy
dG1lbnQgb2YgU29jaW9sb2d5LCBDZW50ZXIgZm9yIERlbW9ncmFwaHkgb2YgSGVhbHRoIGFuZCBB
Z2luZyAsIFVuaXZlcnNpdHkgb2YgV2lzY29uc2luLU1hZGlzb24gLCBNYWRpc29uICwgV0kgLCBV
U0EuPC9hdXRoLWFkZHJlc3M+PHRpdGxlcz48dGl0bGU+TmV3IGV2aWRlbmNlIG9uIHRoZSBpbXBh
Y3RzIG9mIGVhcmx5IGV4cG9zdXJlIHRvIHRoZSAxOTE4IGluZmx1ZW56YSBwYW5kZW1pYyBvbiBv
bGQtYWdlIG1vcnRhbGl0eTwvdGl0bGU+PHNlY29uZGFyeS10aXRsZT5CaW9kZW1vZ3JhcGh5IFNv
YyBCaW9sPC9zZWNvbmRhcnktdGl0bGU+PC90aXRsZXM+PHBlcmlvZGljYWw+PGZ1bGwtdGl0bGU+
QmlvZGVtb2dyYXBoeSBTb2MgQmlvbDwvZnVsbC10aXRsZT48L3BlcmlvZGljYWw+PHBhZ2VzPjEy
My0xMjY8L3BhZ2VzPjx2b2x1bWU+NjQ8L3ZvbHVtZT48bnVtYmVyPjI8L251bWJlcj48ZWRpdGlv
bj4yMDE4LzA0LzAxPC9lZGl0aW9uPjxrZXl3b3Jkcz48a2V5d29yZD5BZHVsdDwva2V5d29yZD48
a2V5d29yZD5BZ2VkLCA4MCBhbmQgb3Zlcjwva2V5d29yZD48a2V5d29yZD5Db2hvcnQgU3R1ZGll
czwva2V5d29yZD48a2V5d29yZD5GZW1hbGU8L2tleXdvcmQ+PGtleXdvcmQ+SHVtYW5zPC9rZXl3
b3JkPjxrZXl3b3JkPkluZmx1ZW56YSBQYW5kZW1pYywgMTkxOC0xOTE5Lyptb3J0YWxpdHkvc3Rh
dGlzdGljcyAmYW1wOyBudW1lcmljYWwgZGF0YTwva2V5d29yZD48a2V5d29yZD5Mb25naXR1ZGlu
YWwgU3R1ZGllczwva2V5d29yZD48a2V5d29yZD5NYWxlPC9rZXl3b3JkPjxrZXl3b3JkPlByb3Bv
cnRpb25hbCBIYXphcmRzIE1vZGVsczwva2V5d29yZD48L2tleXdvcmRzPjxkYXRlcz48eWVhcj4y
MDE4PC95ZWFyPjxwdWItZGF0ZXM+PGRhdGU+QXByLUp1bjwvZGF0ZT48L3B1Yi1kYXRlcz48L2Rh
dGVzPjxpc2JuPjE5NDgtNTU3MyAoRWxlY3Ryb25pYykmI3hEOzE5NDgtNTU2NSAoTGlua2luZyk8
L2lzYm4+PGFjY2Vzc2lvbi1udW0+MzEyNzQzNDc8L2FjY2Vzc2lvbi1udW0+PHVybHM+PHJlbGF0
ZWQtdXJscz48dXJsPmh0dHBzOi8vd3d3LnRhbmRmb25saW5lLmNvbS9kb2kvcGRmLzEwLjEwODAv
MTk0ODU1NjUuMjAxOC4xNTAxMjY3P25lZWRBY2Nlc3M9dHJ1ZTwvdXJsPjwvcmVsYXRlZC11cmxz
PjwvdXJscz48Y3VzdG9tMz5QMzAgQUcwMTcyNjYvQUcvTklBIE5JSCBISFMvVW5pdGVkIFN0YXRl
cyYjeEQ7UjAxIEFHMDYwMTA5L0FHL05JQSBOSUggSEhTL1VuaXRlZCBTdGF0ZXM8L2N1c3RvbTM+
PGN1c3RvbTU+Sm91cm5hbCBBcnRpY2xlJiN4RDtSZXNlYXJjaCBTdXBwb3J0LCBOLkkuSC4sIEV4
dHJhbXVyYWw8L2N1c3RvbTU+PGVsZWN0cm9uaWMtcmVzb3VyY2UtbnVtPjEwLjEwODAvMTk0ODU1
NjUuMjAxOC4xNTAxMjY3PC9lbGVjdHJvbmljLXJlc291cmNlLW51bT48cmVtb3RlLWRhdGFiYXNl
LXByb3ZpZGVyPk5MTTwvcmVtb3RlLWRhdGFiYXNlLXByb3ZpZGVyPjxsYW5ndWFnZT5lbmc8L2xh
bmd1YWdlPjwvcmVjb3JkPjwvQ2l0ZT48Q2l0ZT48QXV0aG9yPkNocmlzdGVuc2VuPC9BdXRob3I+
PFllYXI+MjAxODwvWWVhcj48UmVjTnVtPjEyMzwvUmVjTnVtPjxyZWNvcmQ+PHJlYy1udW1iZXI+
MTIzPC9yZWMtbnVtYmVyPjxmb3JlaWduLWtleXM+PGtleSBhcHA9IkVOIiBkYi1pZD0id3hhcHph
cjBwczI1cmNlcHZ3Ynh0MjVuOTAyZWFkdHJyeDJlIiB0aW1lc3RhbXA9IjE1MjExOTcxMTciPjEy
Mzwva2V5PjwvZm9yZWlnbi1rZXlzPjxyZWYtdHlwZSBuYW1lPSJKb3VybmFsIEFydGljbGUiPjE3
PC9yZWYtdHlwZT48Y29udHJpYnV0b3JzPjxhdXRob3JzPjxhdXRob3I+Q2hyaXN0ZW5zZW4sIEMu
IEguPC9hdXRob3I+PGF1dGhvcj5Sb3N0cm9uLCBCLjwvYXV0aG9yPjxhdXRob3I+Q29zZ3JvdmUs
IEMuPC9hdXRob3I+PGF1dGhvcj5BbHRla3J1c2UsIFMuIEYuPC9hdXRob3I+PGF1dGhvcj5IYXJ0
bWFuLCBBLiBNLjwvYXV0aG9yPjxhdXRob3I+R2lic29uLCBKLiBULjwvYXV0aG9yPjxhdXRob3I+
QXBlbGJlcmcsIEIuPC9hdXRob3I+PGF1dGhvcj5Jbm91ZS1DaG9pLCBNLjwvYXV0aG9yPjxhdXRo
b3I+RnJlZWRtYW4sIE4uIEQuPC9hdXRob3I+PC9hdXRob3JzPjwvY29udHJpYnV0b3JzPjxhdXRo
LWFkZHJlc3M+T2ZmaWNlIG9mIFNjaWVuY2UsIENlbnRlciBmb3IgVG9iYWNjbyBQcm9kdWN0cywg
Rm9vZCBhbmQgRHJ1ZyBBZG1pbmlzdHJhdGlvbiwgU2lsdmVyIFNwcmluZywgTWFyeWxhbmQuJiN4
RDtVbml0ZWQgU3RhdGVzIENlbnN1cyBCdXJlYXUsIFN1aXRsYW5kLCBNYXJ5bGFuZC4mI3hEO05h
dGlvbmFsIEhlYXJ0LCBMdW5nLCBhbmQgQmxvb2QgSW5zdGl0dXRlLCBOYXRpb25hbCBJbnN0aXR1
dGVzIG9mIEhlYWx0aCwgQmV0aGVzZGEsIE1hcnlsYW5kLiYjeEQ7VG9iYWNjbyBDb250cm9sIFJl
c2VhcmNoIEJyYW5jaCwgQmVoYXZpb3JhbCBSZXNlYXJjaCBQcm9ncmFtLCBEaXZpc2lvbiBvZiBD
YW5jZXIgQ29udHJvbCBhbmQgUG9wdWxhdGlvbiBTY2llbmNlcywgTmF0aW9uYWwgQ2FuY2VyIElu
c3RpdHV0ZSwgTmF0aW9uYWwgSW5zdGl0dXRlcyBvZiBIZWFsdGgsIEJldGhlc2RhLCBNYXJ5bGFu
ZC4mI3hEO0luZm9ybWF0aW9uIE1hbmFnZW1lbnQgU2VydmljZXMsIEluYy4mI3hEO01ldGFib2xp
YyBFcGlkZW1pb2xvZ3kgQnJhbmNoLCBEaXZpc2lvbiBvZiBDYW5jZXIgRXBpZGVtaW9sb2d5IGFu
ZCBHZW5ldGljcywgTmF0aW9uYWwgQ2FuY2VyIEluc3RpdHV0ZSwgTmF0aW9uYWwgSW5zdGl0dXRl
cyBvZiBIZWFsdGgsIFJvY2t2aWxsZSwgTWFyeWxhbmQuPC9hdXRoLWFkZHJlc3M+PHRpdGxlcz48
dGl0bGU+QXNzb2NpYXRpb24gb2YgQ2lnYXJldHRlLCBDaWdhciwgYW5kIFBpcGUgVXNlIFdpdGgg
TW9ydGFsaXR5IFJpc2sgaW4gdGhlIFVTIFBvcHVsYXRpb248L3RpdGxlPjxzZWNvbmRhcnktdGl0
bGU+SkFNQSBJbnRlcm4gTWVkPC9zZWNvbmRhcnktdGl0bGU+PC90aXRsZXM+PHBlcmlvZGljYWw+
PGZ1bGwtdGl0bGU+SkFNQSBJbnRlcm4gTWVkPC9mdWxsLXRpdGxlPjwvcGVyaW9kaWNhbD48ZWRp
dGlvbj4yMDE4LzAyLzIxPC9lZGl0aW9uPjxkYXRlcz48eWVhcj4yMDE4PC95ZWFyPjxwdWItZGF0
ZXM+PGRhdGU+RmViIDE5PC9kYXRlPjwvcHViLWRhdGVzPjwvZGF0ZXM+PGlzYm4+MjE2OC02MTE0
IChFbGVjdHJvbmljKSYjeEQ7MjE2OC02MTA2IChMaW5raW5nKTwvaXNibj48YWNjZXNzaW9uLW51
bT4yOTQ1OTkzNTwvYWNjZXNzaW9uLW51bT48dXJscz48cmVsYXRlZC11cmxzPjx1cmw+aHR0cHM6
Ly9qYW1hbmV0d29yay5jb20vam91cm5hbHMvamFtYWludGVybmFsbWVkaWNpbmUvYXJ0aWNsZXBk
Zi8yNjcyNTc2L2phbWFpbnRlcm5hbF9DaHJpc3RlbnNlbl8yMDE4X29pXzE3MDEzMy5wZGY8L3Vy
bD48L3JlbGF0ZWQtdXJscz48L3VybHM+PGN1c3RvbTU+Sm91cm5hbCBBcnRpY2xlPC9jdXN0b201
PjxlbGVjdHJvbmljLXJlc291cmNlLW51bT4xMC4xMDAxL2phbWFpbnRlcm5tZWQuMjAxNy44NjI1
PC9lbGVjdHJvbmljLXJlc291cmNlLW51bT48cmVtb3RlLWRhdGFiYXNlLXByb3ZpZGVyPk5MTTwv
cmVtb3RlLWRhdGFiYXNlLXByb3ZpZGVyPjxsYW5ndWFnZT5lbmc8L2xhbmd1YWdlPjwvcmVjb3Jk
PjwvQ2l0ZT48Q2l0ZT48QXV0aG9yPlRpbWJlcmxha2U8L0F1dGhvcj48WWVhcj4yMDE3PC9ZZWFy
PjxSZWNOdW0+MTIyPC9SZWNOdW0+PHJlY29yZD48cmVjLW51bWJlcj4xMjI8L3JlYy1udW1iZXI+
PGZvcmVpZ24ta2V5cz48a2V5IGFwcD0iRU4iIGRiLWlkPSJ3eGFwemFyMHBzMjVyY2VwdndieHQy
NW45MDJlYWR0cnJ4MmUiIHRpbWVzdGFtcD0iMTUwNTkyMTQ1NyI+MTIyPC9rZXk+PC9mb3JlaWdu
LWtleXM+PHJlZi10eXBlIG5hbWU9IkpvdXJuYWwgQXJ0aWNsZSI+MTc8L3JlZi10eXBlPjxjb250
cmlidXRvcnM+PGF1dGhvcnM+PGF1dGhvcj5UaW1iZXJsYWtlLCBELiBTLjwvYXV0aG9yPjxhdXRo
b3I+TmlraXRpbiwgRC48L2F1dGhvcj48YXV0aG9yPkpvaG5zb24sIE4uIEouPC9hdXRob3I+PGF1
dGhvcj5BbHRla3J1c2UsIFMuIEYuPC9hdXRob3I+PC9hdXRob3JzPjwvY29udHJpYnV0b3JzPjxh
dXRoLWFkZHJlc3M+UHJvZ3JhbSBpbiBQdWJsaWMgSGVhbHRoLCBVbml2ZXJzaXR5IG9mIENhbGlm
b3JuaWEsIElydmluZSwgSXJ2aW5lLCBDQS4mI3hEO1NjaG9vbCBvZiBQdWJsaWMgSGVhbHRoLCBV
bml2ZXJzaXR5IG9mIE5vcnRoIENhcm9saW5hIGF0IENoYXBlbCBIaWxsLCBDaGFwZWwgSGlsbCwg
TkMuJiN4RDtUaGUgVW5pdGVkIFN0YXRlcyBDZW5zdXMgQnVyZWF1LCBTdWl0bGFuZCwgTUQuJiN4
RDtEaXZpc2lvbiBvZiBDYW5jZXIgQ29udHJvbCBhbmQgUG9wdWxhdGlvbiBTY2llbmNlcywgTmF0
aW9uYWwgQ2FuY2VyIEluc3RpdHV0ZSwgQmV0aGVzZGEsIE1ELjwvYXV0aC1hZGRyZXNzPjx0aXRs
ZXM+PHRpdGxlPkEgbG9uZ2l0dWRpbmFsIHN0dWR5IG9mIHNtb2tlbGVzcyB0b2JhY2NvIHVzZSBh
bmQgbW9ydGFsaXR5IGluIHRoZSBVbml0ZWQgU3RhdGVzPC90aXRsZT48c2Vjb25kYXJ5LXRpdGxl
PkludCBKIENhbmNlcjwvc2Vjb25kYXJ5LXRpdGxlPjwvdGl0bGVzPjxwZXJpb2RpY2FsPjxmdWxs
LXRpdGxlPkludCBKIENhbmNlcjwvZnVsbC10aXRsZT48L3BlcmlvZGljYWw+PHBhZ2VzPjI2NC0y
NzA8L3BhZ2VzPjx2b2x1bWU+MTQxPC92b2x1bWU+PG51bWJlcj4yPC9udW1iZXI+PGVkaXRpb24+
MjAxNy8wNC8xNjwvZWRpdGlvbj48a2V5d29yZHM+PGtleXdvcmQ+QWR1bHQ8L2tleXdvcmQ+PGtl
eXdvcmQ+QWdlZDwva2V5d29yZD48a2V5d29yZD5DZXJlYnJvdmFzY3VsYXIgRGlzb3JkZXJzLypt
b3J0YWxpdHk8L2tleXdvcmQ+PGtleXdvcmQ+Q29yb25hcnkgQXJ0ZXJ5IERpc2Vhc2UvKm1vcnRh
bGl0eTwva2V5d29yZD48a2V5d29yZD5GZW1hbGU8L2tleXdvcmQ+PGtleXdvcmQ+SHVtYW5zPC9r
ZXl3b3JkPjxrZXl3b3JkPkxvbmdpdHVkaW5hbCBTdHVkaWVzPC9rZXl3b3JkPjxrZXl3b3JkPk1h
bGU8L2tleXdvcmQ+PGtleXdvcmQ+TWlkZGxlIEFnZWQ8L2tleXdvcmQ+PGtleXdvcmQ+TmVvcGxh
c21zLyptb3J0YWxpdHk8L2tleXdvcmQ+PGtleXdvcmQ+U3Vydml2YWwgQW5hbHlzaXM8L2tleXdv
cmQ+PGtleXdvcmQ+VG9iYWNjbywgU21va2VsZXNzLyphZHZlcnNlIGVmZmVjdHM8L2tleXdvcmQ+
PGtleXdvcmQ+VW5pdGVkIFN0YXRlcy9lcGlkZW1pb2xvZ3k8L2tleXdvcmQ+PGtleXdvcmQ+WW91
bmcgQWR1bHQ8L2tleXdvcmQ+PC9rZXl3b3Jkcz48ZGF0ZXM+PHllYXI+MjAxNzwveWVhcj48cHVi
LWRhdGVzPjxkYXRlPkp1bCAxNTwvZGF0ZT48L3B1Yi1kYXRlcz48L2RhdGVzPjxpc2JuPjEwOTct
MDIxNSAoRWxlY3Ryb25pYykmI3hEOzAwMjAtNzEzNiAoTGlua2luZyk8L2lzYm4+PGFjY2Vzc2lv
bi1udW0+Mjg0MTEzOTU8L2FjY2Vzc2lvbi1udW0+PHVybHM+PHJlbGF0ZWQtdXJscz48dXJsPmh0
dHA6Ly9vbmxpbmVsaWJyYXJ5LndpbGV5LmNvbS9zdG9yZS8xMC4xMDAyL2lqYy4zMDczNi9hc3Nl
dC9pamMzMDczNi5wZGY/dj0xJmFtcDt0PWo3dDZyajVvJmFtcDtzPWFkZWU5ZDllNTA3MTU1NDcw
ODdkZDRjMzA0YzQ2ZjIwMTI5NTZhMjQ8L3VybD48L3JlbGF0ZWQtdXJscz48L3VybHM+PGN1c3Rv
bTU+Sm91cm5hbCBBcnRpY2xlPC9jdXN0b201PjxjdXN0b202PjIwMTcwNDE1PC9jdXN0b202Pjxl
bGVjdHJvbmljLXJlc291cmNlLW51bT4xMC4xMDAyL2lqYy4zMDczNjwvZWxlY3Ryb25pYy1yZXNv
dXJjZS1udW0+PHJlbW90ZS1kYXRhYmFzZS1wcm92aWRlcj5OTE08L3JlbW90ZS1kYXRhYmFzZS1w
cm92aWRlcj48bGFuZ3VhZ2U+ZW5nPC9sYW5ndWFnZT48L3JlY29yZD48L0NpdGU+PENpdGU+PEF1
dGhvcj5TaW5naDwvQXV0aG9yPjxZZWFyPjIwMTc8L1llYXI+PFJlY051bT4xNTM8L1JlY051bT48
cmVjb3JkPjxyZWMtbnVtYmVyPjE1MzwvcmVjLW51bWJlcj48Zm9yZWlnbi1rZXlzPjxrZXkgYXBw
PSJFTiIgZGItaWQ9Ind4YXB6YXIwcHMyNXJjZXB2d2J4dDI1bjkwMmVhZHRycngyZSIgdGltZXN0
YW1wPSIxNjE0MjYyMTEwIj4xNTM8L2tleT48L2ZvcmVpZ24ta2V5cz48cmVmLXR5cGUgbmFtZT0i
Sm91cm5hbCBBcnRpY2xlIj4xNzwvcmVmLXR5cGU+PGNvbnRyaWJ1dG9ycz48YXV0aG9ycz48YXV0
aG9yPlNpbmdoLCBHb3BhbCBLLjwvYXV0aG9yPjxhdXRob3I+SmVtYWwsIEFobWVkaW48L2F1dGhv
cj48L2F1dGhvcnM+PC9jb250cmlidXRvcnM+PHRpdGxlcz48dGl0bGU+U29jaW9lY29ub21pYyBh
bmQgUmFjaWFsL0V0aG5pYyBEaXNwYXJpdGllcyBpbiBDYW5jZXIgTW9ydGFsaXR5LCBJbmNpZGVu
Y2UsIGFuZCBTdXJ2aXZhbCBpbiB0aGUgVW5pdGVkIFN0YXRlcywgMTk1MC0yMDE0OiBPdmVyIFNp
eCBEZWNhZGVzIG9mIENoYW5naW5nIFBhdHRlcm5zIGFuZCBXaWRlbmluZyBJbmVxdWFsaXRpZXM8
L3RpdGxlPjxzZWNvbmRhcnktdGl0bGU+Sm91cm5hbCBvZiBFbnZpcm9ubWVudGFsIGFuZCBQdWJs
aWMgSGVhbHRoPC9zZWNvbmRhcnktdGl0bGU+PC90aXRsZXM+PHBlcmlvZGljYWw+PGZ1bGwtdGl0
bGU+Sm91cm5hbCBvZiBFbnZpcm9ubWVudGFsIGFuZCBQdWJsaWMgSGVhbHRoPC9mdWxsLXRpdGxl
PjwvcGVyaW9kaWNhbD48cGFnZXM+MS0xOTwvcGFnZXM+PHZvbHVtZT4yMDE3PC92b2x1bWU+PGRh
dGVzPjx5ZWFyPjIwMTc8L3llYXI+PHB1Yi1kYXRlcz48ZGF0ZT4yMDE3PC9kYXRlPjwvcHViLWRh
dGVzPjwvZGF0ZXM+PGlzYm4+MTY4Ny05ODA1PC9pc2JuPjxhY2Nlc3Npb24tbnVtPldPUzowMDAz
OTgxNDQxMDAwMDE8L2FjY2Vzc2lvbi1udW0+PHVybHM+PHJlbGF0ZWQtdXJscz48dXJsPiZsdDtH
byB0byBJU0kmZ3Q7Oi8vV09TOjAwMDM5ODE0NDEwMDAwMTwvdXJsPjx1cmw+aHR0cHM6Ly9kb3du
bG9hZHMuaGluZGF3aS5jb20vam91cm5hbHMvamVwaC8yMDE3LzI4MTkzNzIucGRmPC91cmw+PC9y
ZWxhdGVkLXVybHM+PC91cmxzPjxjdXN0b203PjI4MTkzNzI8L2N1c3RvbTc+PGVsZWN0cm9uaWMt
cmVzb3VyY2UtbnVtPjEwLjExNTUvMjAxNy8yODE5MzcyPC9lbGVjdHJvbmljLXJlc291cmNlLW51
bT48L3JlY29yZD48L0NpdGU+PENpdGU+PEF1dGhvcj5TYWhpbjwvQXV0aG9yPjxZZWFyPjIwMTc8
L1llYXI+PFJlY051bT4xMjE8L1JlY051bT48cmVjb3JkPjxyZWMtbnVtYmVyPjEyMTwvcmVjLW51
bWJlcj48Zm9yZWlnbi1rZXlzPjxrZXkgYXBwPSJFTiIgZGItaWQ9Ind4YXB6YXIwcHMyNXJjZXB2
d2J4dDI1bjkwMmVhZHRycngyZSIgdGltZXN0YW1wPSIxNTAyMjEyMTEyIj4xMjE8L2tleT48L2Zv
cmVpZ24ta2V5cz48cmVmLXR5cGUgbmFtZT0iQm9vayBTZWN0aW9uIj41PC9yZWYtdHlwZT48Y29u
dHJpYnV0b3JzPjxhdXRob3JzPjxhdXRob3I+U2FoaW4sIEQuQi48L2F1dGhvcj48YXV0aG9yPkhl
aWxhbmQsIEYuVy48L2F1dGhvcj48L2F1dGhvcnM+PC9jb250cmlidXRvcnM+PHRpdGxlcz48dGl0
bGU+QmxhY2stV2hpdGUgTW9ydGFsaXR5IERpZmZlcmVudGlhbHMgYXQgT2xkLUFnZTogTmV3IEV2
aWRlbmNlIGZyb20gdGhlIE5hdGlvbmFsIExvbmdpdHVkaW5hbCBNb3J0YWxpdHkgU3R1ZHk8L3Rp
dGxlPjxzZWNvbmRhcnktdGl0bGU+QXBwbGllZCBEZW1vZ3JhcGh5IGFuZCBQdWJsaWMgSGVhbHRo
IGluIHRoZSAyMXN0IENlbnR1cnk8L3NlY29uZGFyeS10aXRsZT48dGVydGlhcnktdGl0bGU+QXBw
bGllZCBEZW1vZ3JhcGh5PC90ZXJ0aWFyeS10aXRsZT48L3RpdGxlcz48bnVtYmVyPlNlcmllcyA4
PC9udW1iZXI+PHNlY3Rpb24+OTwvc2VjdGlvbj48ZGF0ZXM+PHllYXI+MjAxNzwveWVhcj48L2Rh
dGVzPjxwdWItbG9jYXRpb24+U3dpdHplcmxhbmQ8L3B1Yi1sb2NhdGlvbj48cHVibGlzaGVyPlNw
cmluZ2VyIEludGVybmF0aW9uYWwgUHVibGlzaGluZzwvcHVibGlzaGVyPjx1cmxzPjxyZWxhdGVk
LXVybHM+PHVybD5odHRwczovL2xpbmsuc3ByaW5nZXIuY29tL2NoYXB0ZXIvMTAuMTAwNyUyRjk3
OC0zLTMxOS00MzY4OC0zXzk8L3VybD48L3JlbGF0ZWQtdXJscz48L3VybHM+PGVsZWN0cm9uaWMt
cmVzb3VyY2UtbnVtPjEwLjEwMDcvOTc4LTMtMzE5LTQzNjg4LTNfOTwvZWxlY3Ryb25pYy1yZXNv
dXJjZS1udW0+PC9yZWNvcmQ+PC9DaXRlPjxDaXRlPjxBdXRob3I+TWE8L0F1dGhvcj48WWVhcj4y
MDE3PC9ZZWFyPjxSZWNOdW0+MTE1PC9SZWNOdW0+PHJlY29yZD48cmVjLW51bWJlcj4xMTU8L3Jl
Yy1udW1iZXI+PGZvcmVpZ24ta2V5cz48a2V5IGFwcD0iRU4iIGRiLWlkPSJ3eGFwemFyMHBzMjVy
Y2VwdndieHQyNW45MDJlYWR0cnJ4MmUiIHRpbWVzdGFtcD0iMTQ5MDg3MzgyMCI+MTE1PC9rZXk+
PC9mb3JlaWduLWtleXM+PHJlZi10eXBlIG5hbWU9IkpvdXJuYWwgQXJ0aWNsZSI+MTc8L3JlZi10
eXBlPjxjb250cmlidXRvcnM+PGF1dGhvcnM+PGF1dGhvcj5NYSwgSi48L2F1dGhvcj48YXV0aG9y
PkFsdGVrcnVzZSwgUy48L2F1dGhvcj48YXV0aG9yPkNvc2dyb3ZlLCBDLjwvYXV0aG9yPjxhdXRo
b3I+SXNsYW1pLCBGLjwvYXV0aG9yPjxhdXRob3I+SmVtYWwsIEEuPC9hdXRob3I+PC9hdXRob3Jz
PjwvY29udHJpYnV0b3JzPjxhdXRoLWFkZHJlc3M+U3VydmVpbGxhbmNlIGFuZCBIZWFsdGggU2Vy
dmljZXMgUmVzZWFyY2ggUHJvZ3JhbSwgSW50cmFtdXJhbCBSZXNlYXJjaCBEZXBhcnRtZW50LCBB
bWVyaWNhbiBDYW5jZXIgU29jaWV0eSwgQXRsYW50YSwgR2VvcmdpYS4gRWxlY3Ryb25pYyBhZGRy
ZXNzOiBqaWVtaW4ubWFAY2FuY2VyLm9yZy4mI3hEO0RpdmlzaW9uIG9mIENhbmNlciBDb250cm9s
IGFuZCBQb3B1bGF0aW9uIFNjaWVuY2VzLCBOYXRpb25hbCBDYW5jZXIgSW5zdGl0dXRlLCBSb2Nr
dmlsbGUsIE1hcnlsYW5kLiYjeEQ7TmF0aW9uYWwgTG9uZ2l0dWRpbmFsIE1vcnRhbGl0eSBTdHVk
eSwgVS5TLiBDZW5zdXMgQnVyZWF1LCBTdWl0bGFuZCwgTWFyeWxhbmQuJiN4RDtTdXJ2ZWlsbGFu
Y2UgYW5kIEhlYWx0aCBTZXJ2aWNlcyBSZXNlYXJjaCBQcm9ncmFtLCBJbnRyYW11cmFsIFJlc2Vh
cmNoIERlcGFydG1lbnQsIEFtZXJpY2FuIENhbmNlciBTb2NpZXR5LCBBdGxhbnRhLCBHZW9yZ2lh
LjwvYXV0aC1hZGRyZXNzPjx0aXRsZXM+PHRpdGxlPkVkdWNhdGlvbmFsIERpc3Bhcml0aWVzIGlu
IE1vcnRhbGl0eSBCZXR3ZWVuIEFkdWx0cyBBZ2VkIDUwLTY0IGFuZCA2Ni03OSBZZWFycywgVS5T
PC90aXRsZT48c2Vjb25kYXJ5LXRpdGxlPkFtIEogUHJldiBNZWQ8L3NlY29uZGFyeS10aXRsZT48
L3RpdGxlcz48cGVyaW9kaWNhbD48ZnVsbC10aXRsZT5BbSBKIFByZXYgTWVkPC9mdWxsLXRpdGxl
PjwvcGVyaW9kaWNhbD48ZWRpdGlvbj4yMDE3LzAzLzI1PC9lZGl0aW9uPjxkYXRlcz48eWVhcj4y
MDE3PC95ZWFyPjxwdWItZGF0ZXM+PGRhdGU+TWFyIDIwPC9kYXRlPjwvcHViLWRhdGVzPjwvZGF0
ZXM+PGlzYm4+MTg3My0yNjA3IChFbGVjdHJvbmljKSYjeEQ7MDc0OS0zNzk3IChMaW5raW5nKTwv
aXNibj48YWNjZXNzaW9uLW51bT4yODMzNjM1NDwvYWNjZXNzaW9uLW51bT48dXJscz48cmVsYXRl
ZC11cmxzPjx1cmw+aHR0cDovL2FjLmVscy1jZG4uY29tL1MwNzQ5Mzc5NzE3MzAxNDExLzEtczIu
MC1TMDc0OTM3OTcxNzMwMTQxMS1tYWluLnBkZj9fdGlkPTNjMTVmMWI4LTE1M2QtMTFlNy05ZjVl
LTAwMDAwYWFjYjM1ZCZhbXA7YWNkbmF0PTE0OTA4NzQwMjBfNGJhOTZmYWUwNTIyZTUzNTVhY2Nh
Y2JmNTcyMDgwOWQ8L3VybD48L3JlbGF0ZWQtdXJscz48L3VybHM+PGN1c3RvbTU+Sm91cm5hbCBB
cnRpY2xlPC9jdXN0b201PjxjdXN0b202PjIwMTcwMzI0PC9jdXN0b202PjxlbGVjdHJvbmljLXJl
c291cmNlLW51bT4xMC4xMDE2L2ouYW1lcHJlLjIwMTcuMDIuMDA4PC9lbGVjdHJvbmljLXJlc291
cmNlLW51bT48cmVtb3RlLWRhdGFiYXNlLXByb3ZpZGVyPk5MTTwvcmVtb3RlLWRhdGFiYXNlLXBy
b3ZpZGVyPjxsYW5ndWFnZT5lbmc8L2xhbmd1YWdlPjwvcmVjb3JkPjwvQ2l0ZT48Q2l0ZT48QXV0
aG9yPkthdmFuYWdoPC9BdXRob3I+PFllYXI+MjAxNzwvWWVhcj48UmVjTnVtPjExOTwvUmVjTnVt
PjxyZWNvcmQ+PHJlYy1udW1iZXI+MTE5PC9yZWMtbnVtYmVyPjxmb3JlaWduLWtleXM+PGtleSBh
cHA9IkVOIiBkYi1pZD0id3hhcHphcjBwczI1cmNlcHZ3Ynh0MjVuOTAyZWFkdHJyeDJlIiB0aW1l
c3RhbXA9IjE0OTE4MzM3OTciPjExOTwva2V5PjwvZm9yZWlnbi1rZXlzPjxyZWYtdHlwZSBuYW1l
PSJKb3VybmFsIEFydGljbGUiPjE3PC9yZWYtdHlwZT48Y29udHJpYnV0b3JzPjxhdXRob3JzPjxh
dXRob3I+S2F2YW5hZ2gsIFNoYW5lIEEuPC9hdXRob3I+PGF1dGhvcj5TaGVsbGV5LCBKdWxpYSBN
LjwvYXV0aG9yPjxhdXRob3I+U3RldmVuc29uLCBDaHJpc3RvcGhlcjwvYXV0aG9yPjwvYXV0aG9y
cz48L2NvbnRyaWJ1dG9ycz48dGl0bGVzPjx0aXRsZT5Eb2VzIGdlbmRlciBpbmVxdWl0eSBpbmNy
ZWFzZSBtZW4mYXBvcztzIG1vcnRhbGl0eSByaXNrIGluIHRoZSBVbml0ZWQgU3RhdGVzPyBBIG11
bHRpbGV2ZWwgYW5hbHlzaXMgb2YgZGF0YSBmcm9tIHRoZSBOYXRpb25hbCBMb25naXR1ZGluYWwg
TW9ydGFsaXR5IFN0dWR5PC90aXRsZT48c2Vjb25kYXJ5LXRpdGxlPlNTTSBQb3B1bCBIZWFsdGg8
L3NlY29uZGFyeS10aXRsZT48L3RpdGxlcz48cGVyaW9kaWNhbD48ZnVsbC10aXRsZT5TU00gUG9w
dWwgSGVhbHRoPC9mdWxsLXRpdGxlPjwvcGVyaW9kaWNhbD48cGFnZXM+MzU4LTM2NTwvcGFnZXM+
PHZvbHVtZT4zPC92b2x1bWU+PGVkaXRpb24+MjAxNy8wMy8yNDwvZWRpdGlvbj48c2VjdGlvbj4z
NTg8L3NlY3Rpb24+PGRhdGVzPjx5ZWFyPjIwMTc8L3llYXI+PC9kYXRlcz48dXJscz48cmVsYXRl
ZC11cmxzPjx1cmw+aHR0cHM6Ly93d3cubmNiaS5ubG0ubmloLmdvdi9wbWMvYXJ0aWNsZXMvUE1D
NTc2OTA2MS9wZGYvbWFpbi5wZGY8L3VybD48L3JlbGF0ZWQtdXJscz48L3VybHM+PGVsZWN0cm9u
aWMtcmVzb3VyY2UtbnVtPjEwLjEwMTYvai5zc21waC4yMDE3LjAzLjAwMzwvZWxlY3Ryb25pYy1y
ZXNvdXJjZS1udW0+PC9yZWNvcmQ+PC9DaXRlPjxDaXRlPjxBdXRob3I+QXRla3J1c2U8L0F1dGhv
cj48WWVhcj4yMDE3PC9ZZWFyPjxSZWNOdW0+MTI2PC9SZWNOdW0+PHJlY29yZD48cmVjLW51bWJl
cj4xMjY8L3JlYy1udW1iZXI+PGZvcmVpZ24ta2V5cz48a2V5IGFwcD0iRU4iIGRiLWlkPSJ3eGFw
emFyMHBzMjVyY2VwdndieHQyNW45MDJlYWR0cnJ4MmUiIHRpbWVzdGFtcD0iMTUzNzQ3NjE3NyI+
MTI2PC9rZXk+PC9mb3JlaWduLWtleXM+PHJlZi10eXBlIG5hbWU9IkpvdXJuYWwgQXJ0aWNsZSI+
MTc8L3JlZi10eXBlPjxjb250cmlidXRvcnM+PGF1dGhvcnM+PGF1dGhvcj5BdGVrcnVzZSwgUy4g
Ri48L2F1dGhvcj48YXV0aG9yPkNvc2dyb3ZlLCBDLjwvYXV0aG9yPjxhdXRob3I+Q3JvbmluLCBL
LjwvYXV0aG9yPjxhdXRob3I+WXUsIE0uPC9hdXRob3I+PC9hdXRob3JzPjwvY29udHJpYnV0b3Jz
Pjx0aXRsZXM+PHRpdGxlPkNvbXBhcmluZyBDYW5jZXIgUmVnaXN0cnkgQWJzdHJhY3RlZCBhbmQg
U2VsZi1SZXBvcnRlZCBEYXRhIG9uIFJhY2UgYW5kIEV0aG5pY2l0eTwvdGl0bGU+PHNlY29uZGFy
eS10aXRsZT5KIFJlZ2lzdHJ5IE1hbmFnPC9zZWNvbmRhcnktdGl0bGU+PC90aXRsZXM+PHBlcmlv
ZGljYWw+PGZ1bGwtdGl0bGU+SiBSZWdpc3RyeSBNYW5hZzwvZnVsbC10aXRsZT48L3BlcmlvZGlj
YWw+PHBhZ2VzPjMwLTM8L3BhZ2VzPjx2b2x1bWU+NDQ8L3ZvbHVtZT48bnVtYmVyPjE8L251bWJl
cj48ZWRpdGlvbj4yMDE4LzAzLzMwPC9lZGl0aW9uPjxrZXl3b3Jkcz48a2V5d29yZD5FdGhuaWMg
R3JvdXBzLypzdGF0aXN0aWNzICZhbXA7IG51bWVyaWNhbCBkYXRhPC9rZXl3b3JkPjxrZXl3b3Jk
PkZlbWFsZTwva2V5d29yZD48a2V5d29yZD5IdW1hbnM8L2tleXdvcmQ+PGtleXdvcmQ+SW5jaWRl
bmNlPC9rZXl3b3JkPjxrZXl3b3JkPk1hbGU8L2tleXdvcmQ+PGtleXdvcmQ+TmVvcGxhc21zL2Vw
aWRlbWlvbG9neS8qZXRobm9sb2d5L21vcnRhbGl0eTwva2V5d29yZD48a2V5d29yZD4qUmVnaXN0
cmllczwva2V5d29yZD48a2V5d29yZD5TRUVSIFByb2dyYW08L2tleXdvcmQ+PGtleXdvcmQ+KlNl
bGYgUmVwb3J0PC9rZXl3b3JkPjxrZXl3b3JkPlVuaXRlZCBTdGF0ZXMvZXBpZGVtaW9sb2d5PC9r
ZXl3b3JkPjwva2V5d29yZHM+PGRhdGVzPjx5ZWFyPjIwMTc8L3llYXI+PHB1Yi1kYXRlcz48ZGF0
ZT5TcHJpbmc8L2RhdGU+PC9wdWItZGF0ZXM+PC9kYXRlcz48aXNibj4xOTQ1LTYxMjMgKFByaW50
KSYjeEQ7MTk0NS02MTMxIChMaW5raW5nKTwvaXNibj48YWNjZXNzaW9uLW51bT4yOTU5NTk0Mjwv
YWNjZXNzaW9uLW51bT48dXJscz48L3VybHM+PGN1c3RvbTU+Q29tcGFyYXRpdmUgU3R1ZHkmI3hE
O0pvdXJuYWwgQXJ0aWNsZSYjeEQ7UmVzZWFyY2ggU3VwcG9ydCwgTi5JLkguLCBFeHRyYW11cmFs
PC9jdXN0b201PjxyZW1vdGUtZGF0YWJhc2UtcHJvdmlkZXI+TkxNPC9yZW1vdGUtZGF0YWJhc2Ut
cHJvdmlkZXI+PGxhbmd1YWdlPmVuZzwvbGFuZ3VhZ2U+PC9yZWNvcmQ+PC9DaXRlPjxDaXRlPjxB
dXRob3I+Um9iZXJ0czwvQXV0aG9yPjxZZWFyPjIwMTY8L1llYXI+PFJlY051bT4xMTQ8L1JlY051
bT48cmVjb3JkPjxyZWMtbnVtYmVyPjExNDwvcmVjLW51bWJlcj48Zm9yZWlnbi1rZXlzPjxrZXkg
YXBwPSJFTiIgZGItaWQ9Ind4YXB6YXIwcHMyNXJjZXB2d2J4dDI1bjkwMmVhZHRycngyZSIgdGlt
ZXN0YW1wPSIxNDgwNDM5NDE2Ij4xMTQ8L2tleT48L2ZvcmVpZ24ta2V5cz48cmVmLXR5cGUgbmFt
ZT0iSm91cm5hbCBBcnRpY2xlIj4xNzwvcmVmLXR5cGU+PGNvbnRyaWJ1dG9ycz48YXV0aG9ycz48
YXV0aG9yPlJvYmVydHMsIEEuIEwuPC9hdXRob3I+PGF1dGhvcj5Kb2huc29uLCBOLiBKLjwvYXV0
aG9yPjxhdXRob3I+Q2hlbiwgSi4gVC48L2F1dGhvcj48YXV0aG9yPkN1ZGtvd2ljeiwgTS4gRS48
L2F1dGhvcj48YXV0aG9yPldlaXNza29wZiwgTS4gRy48L2F1dGhvcj48L2F1dGhvcnM+PC9jb250
cmlidXRvcnM+PGF1dGgtYWRkcmVzcz5Gcm9tIHRoZSBEZXBhcnRtZW50cyBvZiBTb2NpYWwgYW5k
IEJlaGF2aW9yYWwgU2NpZW5jZXMgKEEuTC5SLiwgSi5ULkMuKSwgRW52aXJvbm1lbnRhbCBIZWFs
dGggKE0uRy5XLiksIGFuZCBFcGlkZW1pb2xvZ3kgKE0uRy5XLiksIEhhcnZhcmQgVC5ILiBDaGFu
IFNjaG9vbCBvZiBQdWJsaWMgSGVhbHRoLCBCb3N0b24sIE1BOyBVbml0ZWQgU3RhdGVzIENlbnN1
cyBCdXJlYXUgKE4uSi5KLiksIFdhc2hpbmd0b24sIERDOyBIYXJ2YXJkIE1lZGljYWwgU2Nob29s
IChNLkUuQy4pOyBhbmQgTUdIIE5ldXJvbG9naWNhbCBDbGluaWNhbCBSZXNlYXJjaCBJbnN0aXR1
dGUgKE0uRS5DLiksIERlcGFydG1lbnQgb2YgTmV1cm9sb2d5LCBNYXNzYWNodXNldHRzIEdlbmVy
YWwgSG9zcGl0YWwsIEJvc3Rvbi4gYXJvYmVydHNAaHNwaC5oYXJ2YXJkLmVkdS4mI3hEO0Zyb20g
dGhlIERlcGFydG1lbnRzIG9mIFNvY2lhbCBhbmQgQmVoYXZpb3JhbCBTY2llbmNlcyAoQS5MLlIu
LCBKLlQuQy4pLCBFbnZpcm9ubWVudGFsIEhlYWx0aCAoTS5HLlcuKSwgYW5kIEVwaWRlbWlvbG9n
eSAoTS5HLlcuKSwgSGFydmFyZCBULkguIENoYW4gU2Nob29sIG9mIFB1YmxpYyBIZWFsdGgsIEJv
c3RvbiwgTUE7IFVuaXRlZCBTdGF0ZXMgQ2Vuc3VzIEJ1cmVhdSAoTi5KLkouKSwgV2FzaGluZ3Rv
biwgREM7IEhhcnZhcmQgTWVkaWNhbCBTY2hvb2wgKE0uRS5DLik7IGFuZCBNR0ggTmV1cm9sb2dp
Y2FsIENsaW5pY2FsIFJlc2VhcmNoIEluc3RpdHV0ZSAoTS5FLkMuKSwgRGVwYXJ0bWVudCBvZiBO
ZXVyb2xvZ3ksIE1hc3NhY2h1c2V0dHMgR2VuZXJhbCBIb3NwaXRhbCwgQm9zdG9uLjwvYXV0aC1h
ZGRyZXNzPjx0aXRsZXM+PHRpdGxlPlJhY2UvZXRobmljaXR5LCBzb2Npb2Vjb25vbWljIHN0YXR1
cywgYW5kIEFMUyBtb3J0YWxpdHkgaW4gdGhlIFVuaXRlZCBTdGF0ZXM8L3RpdGxlPjxzZWNvbmRh
cnktdGl0bGU+TmV1cm9sb2d5PC9zZWNvbmRhcnktdGl0bGU+PC90aXRsZXM+PHBlcmlvZGljYWw+
PGZ1bGwtdGl0bGU+TmV1cm9sb2d5PC9mdWxsLXRpdGxlPjwvcGVyaW9kaWNhbD48ZWRpdGlvbj4y
MDE2LzEwLzE2PC9lZGl0aW9uPjxkYXRlcz48eWVhcj4yMDE2PC95ZWFyPjxwdWItZGF0ZXM+PGRh
dGU+T2N0IDE0PC9kYXRlPjwvcHViLWRhdGVzPjwvZGF0ZXM+PGlzYm4+MTUyNi02MzJYIChFbGVj
dHJvbmljKSYjeEQ7MDAyOC0zODc4IChMaW5raW5nKTwvaXNibj48YWNjZXNzaW9uLW51bT4yNzc0
MjgxNzwvYWNjZXNzaW9uLW51bT48dXJscz48cmVsYXRlZC11cmxzPjx1cmw+aHR0cDovL3d3dy5u
ZXVyb2xvZ3kub3JnL2NvbnRlbnQvODcvMjIvMjMwMC5mdWxsLnBkZjwvdXJsPjwvcmVsYXRlZC11
cmxzPjwvdXJscz48Y3VzdG9tNT5Kb3VybmFsIGFydGljbGU8L2N1c3RvbTU+PGN1c3RvbTY+MjAx
NjEwMTU8L2N1c3RvbTY+PGVsZWN0cm9uaWMtcmVzb3VyY2UtbnVtPjEwLjEyMTIvd25sLjAwMDAw
MDAwMDAwMDMyOTg8L2VsZWN0cm9uaWMtcmVzb3VyY2UtbnVtPjxyZW1vdGUtZGF0YWJhc2UtcHJv
dmlkZXI+TkxNPC9yZW1vdGUtZGF0YWJhc2UtcHJvdmlkZXI+PGxhbmd1YWdlPkVuZzwvbGFuZ3Vh
Z2U+PC9yZWNvcmQ+PC9DaXRlPjxDaXRlPjxBdXRob3I+TXVlbm5pZzwvQXV0aG9yPjxZZWFyPjIw
MTY8L1llYXI+PFJlY051bT4xMjA8L1JlY051bT48cmVjb3JkPjxyZWMtbnVtYmVyPjEyMDwvcmVj
LW51bWJlcj48Zm9yZWlnbi1rZXlzPjxrZXkgYXBwPSJFTiIgZGItaWQ9Ind4YXB6YXIwcHMyNXJj
ZXB2d2J4dDI1bjkwMmVhZHRycngyZSIgdGltZXN0YW1wPSIxNDkyNTI1MTY0Ij4xMjA8L2tleT48
L2ZvcmVpZ24ta2V5cz48cmVmLXR5cGUgbmFtZT0iSm91cm5hbCBBcnRpY2xlIj4xNzwvcmVmLXR5
cGU+PGNvbnRyaWJ1dG9ycz48YXV0aG9ycz48YXV0aG9yPk11ZW5uaWcsIFAuPC9hdXRob3I+PGF1
dGhvcj5NYXN0ZXJzLCBSLjwvYXV0aG9yPjxhdXRob3I+VmFpbCwgRC48L2F1dGhvcj48YXV0aG9y
Pkhha2VzLCBKLjwvYXV0aG9yPjwvYXV0aG9ycz48L2NvbnRyaWJ1dG9ycz48YXV0aC1hZGRyZXNz
Pk1haWxtYW4gU2Nob29sIG9mIFB1YmxpYyBIZWFsdGggYXQgQ29sdW1iaWEgVW5pdmVyc2l0eSwg
SGVhbHRoIFBvbGljeSBhbmQgTWFuYWdlbWVudCBwbTEyNEBjb2x1bWJpYS5lZHUuJiN4RDtTb2Np
b2xvZ3kgRGVwYXJ0bWVudCwgVW5pdmVyc2l0eSBvZiBDb2xvcmFkbyBCb3VsZGVyLiYjeEQ7U3Rh
bmZvcmQgbWVkaWNhbCBzY2hvb2wsIDI5MSBjYW1wdXMgZHJpdmUgU3RhbmZvcmQgQ0EgOTQzMDUg
YW5kLiYjeEQ7VVMgQnVyZWF1IG9mIHRoZSBDZW5zdXMuPC9hdXRoLWFkZHJlc3M+PHRpdGxlcz48
dGl0bGU+VGhlIGVmZmVjdHMgb2YgTmV3IFlvcmsgQ2l0eSZhcG9zO3MgY29vcmRpbmF0ZWQgcHVi
bGljIGhlYWx0aCBwcm9ncmFtbWVzIG9uIG1vcnRhbGl0eSB0aHJvdWdoIDIwMTE8L3RpdGxlPjxz
ZWNvbmRhcnktdGl0bGU+SW50IEogRXBpZGVtaW9sPC9zZWNvbmRhcnktdGl0bGU+PC90aXRsZXM+
PHBlcmlvZGljYWw+PGZ1bGwtdGl0bGU+SW50IEogRXBpZGVtaW9sPC9mdWxsLXRpdGxlPjwvcGVy
aW9kaWNhbD48ZWRpdGlvbj4yMDE2LzEyLzMwPC9lZGl0aW9uPjxkYXRlcz48eWVhcj4yMDE2PC95
ZWFyPjxwdWItZGF0ZXM+PGRhdGU+RGVjIDI4PC9kYXRlPjwvcHViLWRhdGVzPjwvZGF0ZXM+PGlz
Ym4+MTQ2NC0zNjg1IChFbGVjdHJvbmljKSYjeEQ7MDMwMC01NzcxIChMaW5raW5nKTwvaXNibj48
YWNjZXNzaW9uLW51bT4yODAzMTMxMDwvYWNjZXNzaW9uLW51bT48dXJscz48cmVsYXRlZC11cmxz
Pjx1cmw+aHR0cHM6Ly9vdXAuc2lsdmVyY2hhaXItY2RuLmNvbS9vdXAvYmFja2ZpbGUvQ29udGVu
dF9wdWJsaWMvSm91cm5hbC9pamUvUEFQLzEwLjEwOTNfaWplX2R5dzI5MC8yL2R5dzI5MC5wZGY/
RXhwaXJlcz0xNTAyMzA1ODc4JmFtcDtTaWduYXR1cmU9Ym04R2NsY0w5cUVNMXI2MXBIVEpZMFd1
Umc4OEdEZWZibTNqbUd2VVFVZUZ3elF1aDE2OE01bWF+T01JWEI2WFM3T2tBeGNmNm1CZms4c2dt
VWYzZjB3d3dadmdBdjFQOFRBa2JYSWxMS0p1V3doejc5N29BWFRnRG5zMFJHS2d0OFp2LThkMXpQ
a1laS2VRY0xPZmNTZzAxb29JVElpYWZuby0yd0NaOTBBVS1ES0RYVFdRU2ZuTXVDQXRoQVhZZllC
OE1CZkZ+dmNibUdRaVpJZ2MwYVlsYmJObXZPRU5BY3BNdGhSUVYxcGJUbUxZdFhYM3Y3NDhMTmdp
YXN1bXhwcWNKUUotZjVKUkl5fkV4R280fjBYbFU3YXQ3THd5MmNHS0NoZ2ZyWXVLcVQ4VDF0Y1No
fnUydmtNODNrNnQ5MmJET1pOV0V2eHU2bkdFcXlXN1NnX18mYW1wO0tleS1QYWlyLUlkPUFQS0FJ
VUNaQklBNExWUEFWVzNRPC91cmw+PC9yZWxhdGVkLXVybHM+PC91cmxzPjxjdXN0b201PkpvdXJu
YWwgQXJ0aWNsZTwvY3VzdG9tNT48Y3VzdG9tNj4yMDE2MTIyOTwvY3VzdG9tNj48ZWxlY3Ryb25p
Yy1yZXNvdXJjZS1udW0+MTAuMTA5My9pamUvZHl3MjkwPC9lbGVjdHJvbmljLXJlc291cmNlLW51
bT48cmVtb3RlLWRhdGFiYXNlLXByb3ZpZGVyPk5MTTwvcmVtb3RlLWRhdGFiYXNlLXByb3ZpZGVy
PjxsYW5ndWFnZT5lbmc8L2xhbmd1YWdlPjwvcmVjb3JkPjwvQ2l0ZT48Q2l0ZT48QXV0aG9yPk1v
bnRlejwvQXV0aG9yPjxZZWFyPjIwMTY8L1llYXI+PFJlY051bT4xMTM8L1JlY051bT48cmVjb3Jk
PjxyZWMtbnVtYmVyPjExMzwvcmVjLW51bWJlcj48Zm9yZWlnbi1rZXlzPjxrZXkgYXBwPSJFTiIg
ZGItaWQ9Ind4YXB6YXIwcHMyNXJjZXB2d2J4dDI1bjkwMmVhZHRycngyZSIgdGltZXN0YW1wPSIx
NDgwNDM5NDE2Ij4xMTM8L2tleT48L2ZvcmVpZ24ta2V5cz48cmVmLXR5cGUgbmFtZT0iSm91cm5h
bCBBcnRpY2xlIj4xNzwvcmVmLXR5cGU+PGNvbnRyaWJ1dG9ycz48YXV0aG9ycz48YXV0aG9yPk1v
bnRleiwgSi4gSy48L2F1dGhvcj48YXV0aG9yPlphamFjb3ZhLCBBLjwvYXV0aG9yPjxhdXRob3I+
SGF5d2FyZCwgTS4gRC48L2F1dGhvcj48L2F1dGhvcnM+PC9jb250cmlidXRvcnM+PGF1dGgtYWRk
cmVzcz5TeXJhY3VzZSBVbml2ZXJzaXR5LiYjeEQ7VW5pdmVyc2l0eSBvZiBXeW9taW5nLiYjeEQ7
VW5pdmVyc2l0eSBvZiBUZXhhcyBhdCBBdXN0aW4uPC9hdXRoLWFkZHJlc3M+PHRpdGxlcz48dGl0
bGU+RXhwbGFpbmluZyBJbmVxdWFsaXRpZXMgaW4gV29tZW4mYXBvcztzIE1vcnRhbGl0eSBiZXR3
ZWVuIFUuUy4gU3RhdGVzPC90aXRsZT48c2Vjb25kYXJ5LXRpdGxlPlNTTSBQb3B1bCBIZWFsdGg8
L3NlY29uZGFyeS10aXRsZT48L3RpdGxlcz48cGVyaW9kaWNhbD48ZnVsbC10aXRsZT5TU00gUG9w
dWwgSGVhbHRoPC9mdWxsLXRpdGxlPjwvcGVyaW9kaWNhbD48cGFnZXM+NTYxLTU3MTwvcGFnZXM+
PHZvbHVtZT4yPC92b2x1bWU+PGVkaXRpb24+MjAxNi8xMC8xMTwvZWRpdGlvbj48ZGF0ZXM+PHll
YXI+MjAxNjwveWVhcj48cHViLWRhdGVzPjxkYXRlPkRlYzwvZGF0ZT48L3B1Yi1kYXRlcz48L2Rh
dGVzPjxpc2JuPjIzNTItODI3MyAoTGlua2luZyk8L2lzYm4+PGFjY2Vzc2lvbi1udW0+Mjc3MjIx
OTI8L2FjY2Vzc2lvbi1udW0+PHVybHM+PHJlbGF0ZWQtdXJscz48dXJsPmh0dHA6Ly9hYy5lbHMt
Y2RuLmNvbS9TMjM1MjgyNzMxNjMwMDQ2NS8xLXMyLjAtUzIzNTI4MjczMTYzMDA0NjUtbWFpbi5w
ZGY/X3RpZD1jMDdjZTJhNC1iNjU2LTExZTYtOGE1YS0wMDAwMGFhYjBmNmMmYW1wO2FjZG5hdD0x
NDgwNDM5NjE5Xzc5NTY5YWUyNzBlOWI4ODYxZTUwOWY5MDZjMTIyNjQwPC91cmw+PC9yZWxhdGVk
LXVybHM+PC91cmxzPjxjdXN0b20zPlIyNCBBRzA0NTA2MS9BRy9OSUEgTklIIEhIUy9Vbml0ZWQg
U3RhdGVzJiN4RDtVbml0ZWQgU3RhdGVzIE5JQS9Vbml0ZWQgU3RhdGVzJiN4RDtSMjQgSEQwNDI4
NDkvSEQvTklDSEQgTklIIEhIUy9Vbml0ZWQgU3RhdGVzJiN4RDtSMDEgQUcwNDAyNDgvQUcvTklB
IE5JSCBISFMvVW5pdGVkIFN0YXRlcyYjeEQ7VW5pdGVkIFN0YXRlcyBOSUNIRC9Vbml0ZWQgU3Rh
dGVzPC9jdXN0b20zPjxjdXN0b200PlBNQzUwNDk4ODE8L2N1c3RvbTQ+PGN1c3RvbTU+Sm91cm5h
bCBhcnRpY2xlPC9jdXN0b201PjxjdXN0b202PjIwMTYxMDEwPC9jdXN0b202PjxlbGVjdHJvbmlj
LXJlc291cmNlLW51bT4xMC4xMDE2L2ouc3NtcGguMjAxNi4wNy4wMDQ8L2VsZWN0cm9uaWMtcmVz
b3VyY2UtbnVtPjxyZW1vdGUtZGF0YWJhc2UtcHJvdmlkZXI+TkxNPC9yZW1vdGUtZGF0YWJhc2Ut
cHJvdmlkZXI+PGxhbmd1YWdlPkVuZzwvbGFuZ3VhZ2U+PC9yZWNvcmQ+PC9DaXRlPjxDaXRlPjxB
dXRob3I+S3Bvc293YTwvQXV0aG9yPjxZZWFyPjIwMTY8L1llYXI+PFJlY051bT45ODwvUmVjTnVt
PjxyZWNvcmQ+PHJlYy1udW1iZXI+OTg8L3JlYy1udW1iZXI+PGZvcmVpZ24ta2V5cz48a2V5IGFw
cD0iRU4iIGRiLWlkPSJ3eGFwemFyMHBzMjVyY2VwdndieHQyNW45MDJlYWR0cnJ4MmUiIHRpbWVz
dGFtcD0iMTQ1Nzk1OTM5OSI+OTg8L2tleT48L2ZvcmVpZ24ta2V5cz48cmVmLXR5cGUgbmFtZT0i
Sm91cm5hbCBBcnRpY2xlIj4xNzwvcmVmLXR5cGU+PGNvbnRyaWJ1dG9ycz48YXV0aG9ycz48YXV0
aG9yPktwb3Nvd2EsIEF1Z3VzdGluZSBKLjwvYXV0aG9yPjxhdXRob3I+Sm9obnNvbiwgS2FyaW4g
QS4gQy48L2F1dGhvcj48L2F1dGhvcnM+PC9jb250cmlidXRvcnM+PHRpdGxlcz48dGl0bGU+QSBj
b2hvcnQgYW5hbHlzaXMgb2YgZW1wbG95bWVudCBzdGF0dXMgYW5kIGhvbWljaWRlIHZpY3RpbWl6
YXRpb24gaW4gdGhlIFVuaXRlZCBTdGF0ZXM8L3RpdGxlPjxzZWNvbmRhcnktdGl0bGU+U29jaW9s
b2dpY2FsIFNwZWN0cnVtPC9zZWNvbmRhcnktdGl0bGU+PC90aXRsZXM+PHBlcmlvZGljYWw+PGZ1
bGwtdGl0bGU+U29jaW9sb2dpY2FsIFNwZWN0cnVtPC9mdWxsLXRpdGxlPjwvcGVyaW9kaWNhbD48
cGFnZXM+OTMtMTA4PC9wYWdlcz48dm9sdW1lPjM2PC92b2x1bWU+PG51bWJlcj4yPC9udW1iZXI+
PGRhdGVzPjx5ZWFyPjIwMTY8L3llYXI+PHB1Yi1kYXRlcz48ZGF0ZT5NYXIgMzwvZGF0ZT48L3B1
Yi1kYXRlcz48L2RhdGVzPjxpc2JuPjAyNzMtMjE3MzwvaXNibj48YWNjZXNzaW9uLW51bT5XT1M6
MDAwMzY5NzY3NzAwMDAzPC9hY2Nlc3Npb24tbnVtPjx1cmxzPjxyZWxhdGVkLXVybHM+PHVybD4m
bHQ7R28gdG8gSVNJJmd0OzovL1dPUzowMDAzNjk3Njc3MDAwMDM8L3VybD48dXJsPmh0dHBzOi8v
d3d3LnRhbmRmb25saW5lLmNvbS9kb2kvZnVsbC8xMC4xMDgwLzAyNzMyMTczLjIwMTUuMTA5MTc1
NzwvdXJsPjwvcmVsYXRlZC11cmxzPjwvdXJscz48ZWxlY3Ryb25pYy1yZXNvdXJjZS1udW0+MTAu
MTA4MC8wMjczMjE3My4yMDE1LjEwOTE3NTc8L2VsZWN0cm9uaWMtcmVzb3VyY2UtbnVtPjwvcmVj
b3JkPjwvQ2l0ZT48Q2l0ZT48QXV0aG9yPktpbTwvQXV0aG9yPjxZZWFyPjIwMTY8L1llYXI+PFJl
Y051bT4xMDE8L1JlY051bT48cmVjb3JkPjxyZWMtbnVtYmVyPjEwMTwvcmVjLW51bWJlcj48Zm9y
ZWlnbi1rZXlzPjxrZXkgYXBwPSJFTiIgZGItaWQ9Ind4YXB6YXIwcHMyNXJjZXB2d2J4dDI1bjkw
MmVhZHRycngyZSIgdGltZXN0YW1wPSIxNDU3OTU5OTUwIj4xMDE8L2tleT48L2ZvcmVpZ24ta2V5
cz48cmVmLXR5cGUgbmFtZT0iSm91cm5hbCBBcnRpY2xlIj4xNzwvcmVmLXR5cGU+PGNvbnRyaWJ1
dG9ycz48YXV0aG9ycz48YXV0aG9yPktpbSwgRC48L2F1dGhvcj48L2F1dGhvcnM+PC9jb250cmli
dXRvcnM+PGF1dGgtYWRkcmVzcz5EZXBhcnRtZW50IG9mIEhlYWx0aCBTY2llbmNlcywgQm91dmUg
Q29sbGVnZSBvZiBIZWFsdGggU2NpZW5jZXMsIE5vcnRoZWFzdGVybiBVbml2ZXJzaXR5LCBCb3N0
b24sIFVuaXRlZCBTdGF0ZXM7IERlcGFydG1lbnQgb2YgU29jaWFsIGFuZCBCZWhhdmlvcmFsIFNj
aWVuY2VzLCBIYXJ2YXJkIFQuSC4gQ2hhbiBTY2hvb2wgb2YgUHVibGljIEhlYWx0aCwgQm9zdG9u
LCBVbml0ZWQgU3RhdGVzOyBFSEVTUCBTY2hvb2wgb2YgUHVibGljIEhlYWx0aCwgU29yYm9ubmUg
UGFyaXMgQ2l0ZSwgUGFyaXMgRGVzY2FydGVzIFVuaXZlcnNpdHksIFBhcmlzLCBGcmFuY2UuIEVs
ZWN0cm9uaWMgYWRkcmVzczogZGtpbUBuZXUuZWR1LjwvYXV0aC1hZGRyZXNzPjx0aXRsZXM+PHRp
dGxlPlRoZSBhc3NvY2lhdGlvbnMgYmV0d2VlbiBVUyBzdGF0ZSBhbmQgbG9jYWwgc29jaWFsIHNw
ZW5kaW5nLCBpbmNvbWUgaW5lcXVhbGl0eSwgYW5kIGluZGl2aWR1YWwgYWxsLWNhdXNlIGFuZCBj
YXVzZS1zcGVjaWZpYyBtb3J0YWxpdHk6IFRoZSBOYXRpb25hbCBMb25naXR1ZGluYWwgTW9ydGFs
aXR5IFN0dWR5PC90aXRsZT48c2Vjb25kYXJ5LXRpdGxlPlByZXYgTWVkPC9zZWNvbmRhcnktdGl0
bGU+PC90aXRsZXM+PHBlcmlvZGljYWw+PGZ1bGwtdGl0bGU+UHJldiBNZWQ8L2Z1bGwtdGl0bGU+
PC9wZXJpb2RpY2FsPjxwYWdlcz42Mi04PC9wYWdlcz48dm9sdW1lPjg0PC92b2x1bWU+PGVkaXRp
b24+MjAxNS8xMS8yNzwvZWRpdGlvbj48ZGF0ZXM+PHllYXI+MjAxNjwveWVhcj48cHViLWRhdGVz
PjxkYXRlPk1hcjwvZGF0ZT48L3B1Yi1kYXRlcz48L2RhdGVzPjxpc2JuPjEwOTYtMDI2MCAoRWxl
Y3Ryb25pYykmI3hEOzAwOTEtNzQzNSAoTGlua2luZyk8L2lzYm4+PGFjY2Vzc2lvbi1udW0+MjY2
MDc4Njg8L2FjY2Vzc2lvbi1udW0+PHVybHM+PHJlbGF0ZWQtdXJscz48dXJsPmh0dHA6Ly9hYy5l
bHMtY2RuLmNvbS9TMDA5MTc0MzUxNTAwMzQwMC8xLXMyLjAtUzAwOTE3NDM1MTUwMDM0MDAtbWFp
bi5wZGY/X3RpZD05ZTc4OTkzNi1lOWUzLTExZTUtYmI5Yi0wMDAwMGFhYjBmMDImYW1wO2FjZG5h
dD0xNDU3OTYwMTMzXzM0NTY5NGY3MDljYzUxNzI0ZThkZmI0MDk5NTkxMDY0PC91cmw+PC9yZWxh
dGVkLXVybHM+PC91cmxzPjxjdXN0b20zPlIwMCBITDA4OTQ1OS9ITC9OSExCSSBOSUggSEhTL1Vu
aXRlZCBTdGF0ZXM8L2N1c3RvbTM+PGN1c3RvbTU+Sm91cm5hbCBBcnRpY2xlPC9jdXN0b201Pjxj
dXN0b202PjIwMTYwMjE3PC9jdXN0b202PjxlbGVjdHJvbmljLXJlc291cmNlLW51bT4xMC4xMDE2
L2oueXBtZWQuMjAxNS4xMS4wMTM8L2VsZWN0cm9uaWMtcmVzb3VyY2UtbnVtPjxyZW1vdGUtZGF0
YWJhc2UtcHJvdmlkZXI+TkxNPC9yZW1vdGUtZGF0YWJhc2UtcHJvdmlkZXI+PGxhbmd1YWdlPmVu
ZzwvbGFuZ3VhZ2U+PC9yZWNvcmQ+PC9DaXRlPjxDaXRlPjxBdXRob3I+R29sZHJpbmc8L0F1dGhv
cj48WWVhcj4yMDE2PC9ZZWFyPjxSZWNOdW0+MTA4PC9SZWNOdW0+PHJlY29yZD48cmVjLW51bWJl
cj4xMDg8L3JlYy1udW1iZXI+PGZvcmVpZ24ta2V5cz48a2V5IGFwcD0iRU4iIGRiLWlkPSJ3eGFw
emFyMHBzMjVyY2VwdndieHQyNW45MDJlYWR0cnJ4MmUiIHRpbWVzdGFtcD0iMTQ1OTc5MTg5NiI+
MTA4PC9rZXk+PC9mb3JlaWduLWtleXM+PHJlZi10eXBlIG5hbWU9IkpvdXJuYWwgQXJ0aWNsZSI+
MTc8L3JlZi10eXBlPjxjb250cmlidXRvcnM+PGF1dGhvcnM+PGF1dGhvcj5Hb2xkcmluZywgVC48
L2F1dGhvcj48YXV0aG9yPkxhbmdlLCBGLjwvYXV0aG9yPjxhdXRob3I+UmljaGFyZHMtU2h1Ymlr
LCBTLjwvYXV0aG9yPjwvYXV0aG9ycz48L2NvbnRyaWJ1dG9ycz48YXV0aC1hZGRyZXNzPkNhcm5l
Z2llIE1lbGxvbiBVbml2ZXJzaXR5LCBVbml0ZWQgU3RhdGVzLiYjeEQ7TWNHaWxsIFVuaXZlcnNp
dHksIENhbmFkYSBhbmQgSVpBLCBHZXJtYW55LiYjeEQ7TGVoaWdoIFVuaXZlcnNpdHkgYW5kIE5C
RVIsIFVuaXRlZCBTdGF0ZXMuIEVsZWN0cm9uaWMgYWRkcmVzczogc2V0aHJzQGxlaGlnaC5lZHUu
PC9hdXRoLWFkZHJlc3M+PHRpdGxlcz48dGl0bGU+VGVzdGluZyBmb3IgY2hhbmdlcyBpbiB0aGUg
U0VTLW1vcnRhbGl0eSBncmFkaWVudCB3aGVuIHRoZSBkaXN0cmlidXRpb24gb2YgZWR1Y2F0aW9u
IGNoYW5nZXMgdG9vPC90aXRsZT48c2Vjb25kYXJ5LXRpdGxlPkogSGVhbHRoIEVjb248L3NlY29u
ZGFyeS10aXRsZT48L3RpdGxlcz48cGVyaW9kaWNhbD48ZnVsbC10aXRsZT5KIEhlYWx0aCBFY29u
PC9mdWxsLXRpdGxlPjwvcGVyaW9kaWNhbD48cGFnZXM+MTIwLTMwPC9wYWdlcz48dm9sdW1lPjQ2
PC92b2x1bWU+PGVkaXRpb24+MjAxNi8wMi8wMzwvZWRpdGlvbj48ZGF0ZXM+PHllYXI+MjAxNjwv
eWVhcj48cHViLWRhdGVzPjxkYXRlPk1hcjwvZGF0ZT48L3B1Yi1kYXRlcz48L2RhdGVzPjxpc2Ju
PjE4NzktMTY0NiAoRWxlY3Ryb25pYykmI3hEOzAxNjctNjI5NiAoTGlua2luZyk8L2lzYm4+PGFj
Y2Vzc2lvbi1udW0+MjY4MzAyMjU8L2FjY2Vzc2lvbi1udW0+PHVybHM+PHJlbGF0ZWQtdXJscz48
dXJsPmh0dHBzOi8vYWMuZWxzLWNkbi5jb20vUzAxNjc2Mjk2MTUwMDEzOTMvMS1zMi4wLVMwMTY3
NjI5NjE1MDAxMzkzLW1haW4ucGRmP190aWQ9NjIyMDI3NzctNzdmYi00NjYzLWJjZjctMWI4YTUy
MTA3MzA4JmFtcDthY2RuYXQ9MTUzNzQ3NzExM183ZTliMzVjMzNkYWM0ZjBmYmRjOWZkOTFjNzU2
MTlkYTwvdXJsPjwvcmVsYXRlZC11cmxzPjwvdXJscz48Y3VzdG9tNT5Kb3VybmFsIEFydGljbGU8
L2N1c3RvbTU+PGN1c3RvbTY+MjAxNjAzMDc8L2N1c3RvbTY+PGVsZWN0cm9uaWMtcmVzb3VyY2Ut
bnVtPjEwLjEwMTYvai5qaGVhbGVjby4yMDE1LjEyLjAwMjwvZWxlY3Ryb25pYy1yZXNvdXJjZS1u
dW0+PHJlbW90ZS1kYXRhYmFzZS1wcm92aWRlcj5OTE08L3JlbW90ZS1kYXRhYmFzZS1wcm92aWRl
cj48bGFuZ3VhZ2U+ZW5nPC9sYW5ndWFnZT48L3JlY29yZD48L0NpdGU+PENpdGU+PEF1dGhvcj5D
aGV0dHk8L0F1dGhvcj48WWVhcj4yMDE2PC9ZZWFyPjxSZWNOdW0+MTA5PC9SZWNOdW0+PHJlY29y
ZD48cmVjLW51bWJlcj4xMDk8L3JlYy1udW1iZXI+PGZvcmVpZ24ta2V5cz48a2V5IGFwcD0iRU4i
IGRiLWlkPSJ3eGFwemFyMHBzMjVyY2VwdndieHQyNW45MDJlYWR0cnJ4MmUiIHRpbWVzdGFtcD0i
MTQ2NTE1ODY2NyI+MTA5PC9rZXk+PC9mb3JlaWduLWtleXM+PHJlZi10eXBlIG5hbWU9IkpvdXJu
YWwgQXJ0aWNsZSI+MTc8L3JlZi10eXBlPjxjb250cmlidXRvcnM+PGF1dGhvcnM+PGF1dGhvcj5D
aGV0dHksIFIuPC9hdXRob3I+PGF1dGhvcj5TdGVwbmVyLCBNLjwvYXV0aG9yPjxhdXRob3I+QWJy
YWhhbSwgUy48L2F1dGhvcj48YXV0aG9yPkxpbiwgUy48L2F1dGhvcj48YXV0aG9yPlNjdWRlcmks
IEIuPC9hdXRob3I+PGF1dGhvcj5UdXJuZXIsIE4uPC9hdXRob3I+PGF1dGhvcj5CZXJnZXJvbiwg
QS48L2F1dGhvcj48YXV0aG9yPkN1dGxlciwgRC48L2F1dGhvcj48L2F1dGhvcnM+PC9jb250cmli
dXRvcnM+PGF1dGgtYWRkcmVzcz5EZXBhcnRtZW50IG9mIEVjb25vbWljcywgU3RhbmZvcmQgVW5p
dmVyc2l0eSwgU3RhbmZvcmQsIENhbGlmb3JuaWEuJiN4RDtEZXBhcnRtZW50IG9mIEVjb25vbWlj
cywgTWFzc2FjaHVzZXR0cyBJbnN0aXR1dGUgb2YgVGVjaG5vbG9neSwgQ2FtYnJpZGdlLCBNYXNz
YWNodXNldHRzLiYjeEQ7TWNLaW5zZXkgYW5kIENvbXBhbnksIE5ldyBZb3JrLCBOZXcgWW9yay4m
I3hEO0RlcGFydG1lbnQgb2YgRWNvbm9taWNzLCBIYXJ2YXJkIFVuaXZlcnNpdHksIENhbWJyaWRn
ZSwgTWFzc2FjaHVzZXR0cy4mI3hEO09mZmljZSBvZiBUYXggQW5hbHlzaXMsIFVTIFRyZWFzdXJ5
LCBXYXNoaW5ndG9uLCBEQy48L2F1dGgtYWRkcmVzcz48dGl0bGVzPjx0aXRsZT5UaGUgQXNzb2Np
YXRpb24gQmV0d2VlbiBJbmNvbWUgYW5kIExpZmUgRXhwZWN0YW5jeSBpbiB0aGUgVW5pdGVkIFN0
YXRlcywgMjAwMS0yMDE0PC90aXRsZT48c2Vjb25kYXJ5LXRpdGxlPkpBTUE8L3NlY29uZGFyeS10
aXRsZT48L3RpdGxlcz48cGVyaW9kaWNhbD48ZnVsbC10aXRsZT5KQU1BPC9mdWxsLXRpdGxlPjwv
cGVyaW9kaWNhbD48cGFnZXM+MTc1MC02NjwvcGFnZXM+PHZvbHVtZT4zMTU8L3ZvbHVtZT48bnVt
YmVyPjE2PC9udW1iZXI+PGVkaXRpb24+MjAxNi8wNC8xMjwvZWRpdGlvbj48a2V5d29yZHM+PGtl
eXdvcmQ+QWdlIEZhY3RvcnM8L2tleXdvcmQ+PGtleXdvcmQ+QWdlZDwva2V5d29yZD48a2V5d29y
ZD5FZHVjYXRpb25hbCBTdGF0dXM8L2tleXdvcmQ+PGtleXdvcmQ+RW1pZ3JhbnRzIGFuZCBJbW1p
Z3JhbnRzL3N0YXRpc3RpY3MgJmFtcDsgbnVtZXJpY2FsIGRhdGE8L2tleXdvcmQ+PGtleXdvcmQ+
RW1wbG95bWVudC9zdGF0aXN0aWNzICZhbXA7IG51bWVyaWNhbCBkYXRhPC9rZXl3b3JkPjxrZXl3
b3JkPkVudmlyb25tZW50PC9rZXl3b3JkPjxrZXl3b3JkPkZlbWFsZTwva2V5d29yZD48a2V5d29y
ZD5IZWFsdGggU2VydmljZXMgQWNjZXNzaWJpbGl0eTwva2V5d29yZD48a2V5d29yZD5IdW1hbnM8
L2tleXdvcmQ+PGtleXdvcmQ+KkluY29tZTwva2V5d29yZD48a2V5d29yZD5MaWZlIEV4cGVjdGFu
Y3kvKnRyZW5kczwva2V5d29yZD48a2V5d29yZD5Mb25nZXZpdHk8L2tleXdvcmQ+PGtleXdvcmQ+
TWFsZTwva2V5d29yZD48a2V5d29yZD5NaWRkbGUgQWdlZDwva2V5d29yZD48a2V5d29yZD5Nb3J0
YWxpdHkvdHJlbmRzPC9rZXl3b3JkPjxrZXl3b3JkPlBvdmVydHkvc3RhdGlzdGljcyAmYW1wOyBu
dW1lcmljYWwgZGF0YS90cmVuZHM8L2tleXdvcmQ+PGtleXdvcmQ+U2V4IEZhY3RvcnM8L2tleXdv
cmQ+PGtleXdvcmQ+U2V4IFJhdGlvPC9rZXl3b3JkPjxrZXl3b3JkPlNvY2lvZWNvbm9taWMgRmFj
dG9yczwva2V5d29yZD48a2V5d29yZD5UaW1lIEZhY3RvcnM8L2tleXdvcmQ+PGtleXdvcmQ+VW5p
dGVkIFN0YXRlcy9ldGhub2xvZ3k8L2tleXdvcmQ+PC9rZXl3b3Jkcz48ZGF0ZXM+PHllYXI+MjAx
NjwveWVhcj48cHViLWRhdGVzPjxkYXRlPkFwciAyNjwvZGF0ZT48L3B1Yi1kYXRlcz48L2RhdGVz
Pjxpc2JuPjE1MzgtMzU5OCAoRWxlY3Ryb25pYykmI3hEOzAwOTgtNzQ4NCAoTGlua2luZyk8L2lz
Ym4+PGFjY2Vzc2lvbi1udW0+MjcwNjM5OTc8L2FjY2Vzc2lvbi1udW0+PHVybHM+PHJlbGF0ZWQt
dXJscz48dXJsPmh0dHA6Ly9qYW1hLmphbWFuZXR3b3JrLmNvbS9kYXRhL2pvdXJuYWxzL2phbWEv
OTM1MjM3L2pzYzE2MDAwNi5wZGY8L3VybD48L3JlbGF0ZWQtdXJscz48L3VybHM+PGN1c3RvbTM+
UDAxIEFHMDA1ODQyL0FHL05JQSBOSUggSEhTL1VuaXRlZCBTdGF0ZXMmI3hEO1AwMUFHMDA1ODQy
L0FHL05JQSBOSUggSEhTL1VuaXRlZCBTdGF0ZXM8L2N1c3RvbTM+PGN1c3RvbTQ+UE1DNDg2NjU4
NjwvY3VzdG9tND48Y3VzdG9tNT5Kb3VybmFsIEFydGljbGUmI3hEO1Jlc2VhcmNoIFN1cHBvcnQs
IE4uSS5ILiwgRXh0cmFtdXJhbCYjeEQ7UmVzZWFyY2ggU3VwcG9ydCwgTm9uLVUuUy4gR292JmFw
b3M7dCYjeEQ7UmVzZWFyY2ggU3VwcG9ydCwgVS5TLiBHb3YmYXBvczt0LCBOb24tUC5ILlMuPC9j
dXN0b201PjxjdXN0b202PjIwMTYwNDI3PC9jdXN0b202PjxjdXN0b203PkpBTUEuIDIwMTYgQXBy
IDI2OzMxNSgxNik6MTcwMy01LiBQTUlEOiAyNzA2MzQyMSYjeEQ7SkFNQS4gMjAxNiBBcHIgMjY7
MzE1KDE2KToxNzA2LTguIFBNSUQ6IDI3MDYzNjM5JiN4RDtKQU1BLiAyMDE2IEFwciAyNjszMTUo
MTYpOjE3MDktMTAuIFBNSUQ6IDI3MDYzODQwPC9jdXN0b203PjxlbGVjdHJvbmljLXJlc291cmNl
LW51bT4xMC4xMDAxL2phbWEuMjAxNi40MjI2PC9lbGVjdHJvbmljLXJlc291cmNlLW51bT48cmVt
b3RlLWRhdGFiYXNlLXByb3ZpZGVyPk5MTTwvcmVtb3RlLWRhdGFiYXNlLXByb3ZpZGVyPjxsYW5n
dWFnZT5lbmc8L2xhbmd1YWdlPjwvcmVjb3JkPjwvQ2l0ZT48Q2l0ZT48QXV0aG9yPkJyb2Rpc2g8
L0F1dGhvcj48WWVhcj4yMDE2PC9ZZWFyPjxSZWNOdW0+MTEyPC9SZWNOdW0+PHJlY29yZD48cmVj
LW51bWJlcj4xMTI8L3JlYy1udW1iZXI+PGZvcmVpZ24ta2V5cz48a2V5IGFwcD0iRU4iIGRiLWlk
PSJ3eGFwemFyMHBzMjVyY2VwdndieHQyNW45MDJlYWR0cnJ4MmUiIHRpbWVzdGFtcD0iMTQ4MDQz
OTQxNiI+MTEyPC9rZXk+PC9mb3JlaWduLWtleXM+PHJlZi10eXBlIG5hbWU9IkpvdXJuYWwgQXJ0
aWNsZSI+MTc8L3JlZi10eXBlPjxjb250cmlidXRvcnM+PGF1dGhvcnM+PGF1dGhvcj5Ccm9kaXNo
LCBQLiBILjwvYXV0aG9yPjxhdXRob3I+SGFrZXMsIEouIEsuPC9hdXRob3I+PC9hdXRob3JzPjwv
Y29udHJpYnV0b3JzPjxhdXRoLWFkZHJlc3M+TUVBU1VSRSBFdmFsdWF0aW9uLCBDYXJvbGluYSBQ
b3B1bGF0aW9uIENlbnRlciwgVGhlIFVuaXZlcnNpdHkgb2YgTm9ydGggQ2Fyb2xpbmEgYXQgQ2hh
cGVsIEhpbGwsIFVuaXRlZCBTdGF0ZXMuIEVsZWN0cm9uaWMgYWRkcmVzczogYnJvZGlzaEB1bmMu
ZWR1LiYjeEQ7TmF0aW9uYWwgTG9uZ2l0dWRpbmFsIE1vcnRhbGl0eSBTdHVkeSBhbmQgQ2VudGVy
IGZvciBBZG1pbmlzdHJhdGl2ZSBSZWNvcmRzIFJlc2VhcmNoIGFuZCBBcHBsaWNhdGlvbnMsIFUu
Uy4gQ2Vuc3VzIEJ1cmVhdSwgVW5pdGVkIFN0YXRlcy48L2F1dGgtYWRkcmVzcz48dGl0bGVzPjx0
aXRsZT5RdWFudGlmeWluZyB0aGUgaW5kaXZpZHVhbC1sZXZlbCBhc3NvY2lhdGlvbiBiZXR3ZWVu
IGluY29tZSBhbmQgbW9ydGFsaXR5IHJpc2sgaW4gdGhlIFVuaXRlZCBTdGF0ZXMgdXNpbn==
</w:fldData>
        </w:fldChar>
      </w:r>
      <w:r>
        <w:instrText xml:space="preserve"> ADDIN EN.CITE.DATA </w:instrText>
      </w:r>
      <w:r>
        <w:fldChar w:fldCharType="end"/>
      </w:r>
      <w:r>
        <w:fldChar w:fldCharType="begin">
          <w:fldData xml:space="preserve">ZyB0aGUgTmF0aW9uYWwgTG9uZ2l0dWRpbmFsIE1vcnRhbGl0eSBTdHVkeTwvdGl0bGU+PHNlY29u
ZGFyeS10aXRsZT5Tb2MgU2NpIE1lZDwvc2Vjb25kYXJ5LXRpdGxlPjwvdGl0bGVzPjxwZXJpb2Rp
Y2FsPjxmdWxsLXRpdGxlPlNvYyBTY2kgTWVkPC9mdWxsLXRpdGxlPjwvcGVyaW9kaWNhbD48cGFn
ZXM+MTgwLTE4NzwvcGFnZXM+PHZvbHVtZT4xNzA8L3ZvbHVtZT48ZWRpdGlvbj4yMDE2LzExLzA5
PC9lZGl0aW9uPjxkYXRlcz48eWVhcj4yMDE2PC95ZWFyPjxwdWItZGF0ZXM+PGRhdGU+RGVjPC9k
YXRlPjwvcHViLWRhdGVzPjwvZGF0ZXM+PGlzYm4+MTg3My01MzQ3IChFbGVjdHJvbmljKSYjeEQ7
MDI3Ny05NTM2IChMaW5raW5nKTwvaXNibj48YWNjZXNzaW9uLW51bT4yNzgyMTMwMTwvYWNjZXNz
aW9uLW51bT48dXJscz48cmVsYXRlZC11cmxzPjx1cmw+aHR0cDovL2FjLmVscy1jZG4uY29tL1Mw
Mjc3OTUzNjE2MzA1OTQ5LzEtczIuMC1TMDI3Nzk1MzYxNjMwNTk0OS1tYWluLnBkZj9fdGlkPWJk
ODY1NzYwLWI2NTYtMTFlNi05MzY3LTAwMDAwYWFjYjM2MiZhbXA7YWNkbmF0PTE0ODA0Mzk2MTRf
OTI3Yzc1ZmI2ODM1ZjlkODAxMmJiNDY1NmMwNTg3MDI8L3VybD48L3JlbGF0ZWQtdXJscz48L3Vy
bHM+PGN1c3RvbTU+Sm91cm5hbCBBcnRpY2xlPC9jdXN0b201PjxjdXN0b202PjIwMTYxMTA4PC9j
dXN0b202PjxlbGVjdHJvbmljLXJlc291cmNlLW51bT4xMC4xMDE2L2ouc29jc2NpbWVkLjIwMTYu
MTAuMDI2PC9lbGVjdHJvbmljLXJlc291cmNlLW51bT48cmVtb3RlLWRhdGFiYXNlLXByb3ZpZGVy
Pk5MTTwvcmVtb3RlLWRhdGFiYXNlLXByb3ZpZGVyPjxsYW5ndWFnZT5Fbmc8L2xhbmd1YWdlPjwv
cmVjb3JkPjwvQ2l0ZT48Q2l0ZT48QXV0aG9yPkJsZWNrZXI8L0F1dGhvcj48WWVhcj4yMDE2PC9Z
ZWFyPjxSZWNOdW0+OTc8L1JlY051bT48cmVjb3JkPjxyZWMtbnVtYmVyPjk3PC9yZWMtbnVtYmVy
Pjxmb3JlaWduLWtleXM+PGtleSBhcHA9IkVOIiBkYi1pZD0id3hhcHphcjBwczI1cmNlcHZ3Ynh0
MjVuOTAyZWFkdHJyeDJlIiB0aW1lc3RhbXA9IjE0NTYxNTc3NTEiPjk3PC9rZXk+PC9mb3JlaWdu
LWtleXM+PHJlZi10eXBlIG5hbWU9IkpvdXJuYWwgQXJ0aWNsZSI+MTc8L3JlZi10eXBlPjxjb250
cmlidXRvcnM+PGF1dGhvcnM+PGF1dGhvcj5CbGVja2VyLCBTLjwvYXV0aG9yPjxhdXRob3I+Sm9o
bnNvbiwgTi4gSi48L2F1dGhvcj48YXV0aG9yPkFsdGVrcnVzZSwgUy48L2F1dGhvcj48YXV0aG9y
PkhvcndpdHosIEwuIEkuPC9hdXRob3I+PC9hdXRob3JzPjwvY29udHJpYnV0b3JzPjxhdXRoLWFk
ZHJlc3M+RGVwYXJ0bWVudCBvZiBQb3B1bGF0aW9uIEhlYWx0aCwgTmV3IFlvcmsgVW5pdmVyc2l0
eSBTY2hvb2wgb2YgTWVkaWNpbmUsIE5ldyBZb3JrLCBOZXcgWW9yay4mI3hEO05hdGlvbmFsIExv
bmdpdHVkaW5hbCBNb3J0YWxpdHkgU3R1ZHkgQnJhbmNoLCBVUyBDZW5zdXMgQnVyZWF1LCBTdWl0
bGFuZCwgTWFyeWxhbmQuJiN4RDtEaXZpc2lvbiBvZiBDYW5jZXIgQ29udHJvbCBhbmQgUG9wdWxh
dGlvbiBTY2llbmNlcywgTmF0aW9uYWwgQ2FuY2VyIEluc3RpdHV0ZSwgUm9ja3ZpbGxlLCBNYXJ5
bGFuZC48L2F1dGgtYWRkcmVzcz48dGl0bGVzPjx0aXRsZT5Bc3NvY2lhdGlvbiBvZiBPY2N1cGF0
aW9uIGFzIGEgUGh5c2ljaWFuIFdpdGggTGlrZWxpaG9vZCBvZiBEeWluZyBpbiBhIEhvc3BpdGFs
PC90aXRsZT48c2Vjb25kYXJ5LXRpdGxlPkpBTUE8L3NlY29uZGFyeS10aXRsZT48L3RpdGxlcz48
cGVyaW9kaWNhbD48ZnVsbC10aXRsZT5KQU1BPC9mdWxsLXRpdGxlPjwvcGVyaW9kaWNhbD48cGFn
ZXM+MzAxLTM8L3BhZ2VzPjx2b2x1bWU+MzE1PC92b2x1bWU+PG51bWJlcj4zPC9udW1iZXI+PGVk
aXRpb24+MjAxNi8wMS8yMDwvZWRpdGlvbj48a2V5d29yZHM+PGtleXdvcmQ+QWR1bHQ8L2tleXdv
cmQ+PGtleXdvcmQ+QWdlZDwva2V5d29yZD48a2V5d29yZD5BZ2VkLCA4MCBhbmQgb3Zlcjwva2V5
d29yZD48a2V5d29yZD5DYXVzZSBvZiBEZWF0aDwva2V5d29yZD48a2V5d29yZD5GZW1hbGU8L2tl
eXdvcmQ+PGtleXdvcmQ+SGVhbHRoIFBlcnNvbm5lbC9zdGF0aXN0aWNzICZhbXA7IG51bWVyaWNh
bCBkYXRhPC9rZXl3b3JkPjxrZXl3b3JkPipIb3NwaXRhbCBNb3J0YWxpdHk8L2tleXdvcmQ+PGtl
eXdvcmQ+SHVtYW5zPC9rZXl3b3JkPjxrZXl3b3JkPkxvbmdpdHVkaW5hbCBTdHVkaWVzPC9rZXl3
b3JkPjxrZXl3b3JkPk1hbGU8L2tleXdvcmQ+PGtleXdvcmQ+TWlkZGxlIEFnZWQ8L2tleXdvcmQ+
PGtleXdvcmQ+TnVyc2luZyBIb21lcy9zdGF0aXN0aWNzICZhbXA7IG51bWVyaWNhbCBkYXRhPC9r
ZXl3b3JkPjxrZXl3b3JkPk9jY3VwYXRpb25zLypjbGFzc2lmaWNhdGlvbi9zdGF0aXN0aWNzICZh
bXA7IG51bWVyaWNhbCBkYXRhPC9rZXl3b3JkPjxrZXl3b3JkPipQYXRpZW50IFByZWZlcmVuY2U8
L2tleXdvcmQ+PGtleXdvcmQ+KlBoeXNpY2lhbnM8L2tleXdvcmQ+PGtleXdvcmQ+UGh5c2ljaWFu
cyZhcG9zOyBPZmZpY2VzL3N0YXRpc3RpY3MgJmFtcDsgbnVtZXJpY2FsIGRhdGE8L2tleXdvcmQ+
PGtleXdvcmQ+UHJvZmVzc2lvbmFsIFByYWN0aWNlL3N0YXRpc3RpY3MgJmFtcDsgbnVtZXJpY2Fs
IGRhdGE8L2tleXdvcmQ+PGtleXdvcmQ+KlRlcm1pbmFsIENhcmU8L2tleXdvcmQ+PC9rZXl3b3Jk
cz48ZGF0ZXM+PHllYXI+MjAxNjwveWVhcj48cHViLWRhdGVzPjxkYXRlPkphbiAxOTwvZGF0ZT48
L3B1Yi1kYXRlcz48L2RhdGVzPjxpc2JuPjE1MzgtMzU5OCAoRWxlY3Ryb25pYykmI3hEOzAwOTgt
NzQ4NCAoTGlua2luZyk8L2lzYm4+PGFjY2Vzc2lvbi1udW0+MjY3ODQ3ODE8L2FjY2Vzc2lvbi1u
dW0+PHVybHM+PC91cmxzPjxjdXN0b20zPkswOEhTMjM2ODMvSFMvQUhSUSBISFMvVW5pdGVkIFN0
YXRlczwvY3VzdG9tMz48Y3VzdG9tNT5Db21wYXJhdGl2ZSBTdHVkeSYjeEQ7Sm91cm5hbCBBcnRp
Y2xlJiN4RDtSZXNlYXJjaCBTdXBwb3J0LCBVLlMuIEdvdiZhcG9zO3QsIFAuSC5TLjwvY3VzdG9t
NT48Y3VzdG9tNj4yMDE2MDEyMDwvY3VzdG9tNj48ZWxlY3Ryb25pYy1yZXNvdXJjZS1udW0+MTAu
MTAwMS9qYW1hLjIwMTUuMTY5NzY8L2VsZWN0cm9uaWMtcmVzb3VyY2UtbnVtPjxyZW1vdGUtZGF0
YWJhc2UtcHJvdmlkZXI+TkxNPC9yZW1vdGUtZGF0YWJhc2UtcHJvdmlkZXI+PGxhbmd1YWdlPmVu
ZzwvbGFuZ3VhZ2U+PC9yZWNvcmQ+PC9DaXRlPjxDaXRlPjxBdXRob3I+QXJpYXM8L0F1dGhvcj48
WWVhcj4yMDE2PC9ZZWFyPjxSZWNOdW0+MTExPC9SZWNOdW0+PHJlY29yZD48cmVjLW51bWJlcj4x
MTE8L3JlYy1udW1iZXI+PGZvcmVpZ24ta2V5cz48a2V5IGFwcD0iRU4iIGRiLWlkPSJ3eGFwemFy
MHBzMjVyY2VwdndieHQyNW45MDJlYWR0cnJ4MmUiIHRpbWVzdGFtcD0iMTQ3MTI3NjQxNiI+MTEx
PC9rZXk+PC9mb3JlaWduLWtleXM+PHJlZi10eXBlIG5hbWU9IkdvdmVybm1lbnQgRG9jdW1lbnQi
PjQ2PC9yZWYtdHlwZT48Y29udHJpYnV0b3JzPjxhdXRob3JzPjxhdXRob3I+QXJpYXMsIEUuPC9h
dXRob3I+PGF1dGhvcj5IZXJvbiwgTS48L2F1dGhvcj48YXV0aG9yPkhha2VzLCBKLksuPC9hdXRo
b3I+PC9hdXRob3JzPjwvY29udHJpYnV0b3JzPjx0aXRsZXM+PHRpdGxlPlRoZSB2YWxpZGl0eSBv
ZiByYWNlIGFuZCBIaXNwYW5pYy1vcmlnaW4gcmVwb3J0aW5nIG9uIGRlYXRoIGNlcnRpZmljYXRl
cyBpbiB0aGUgVW5pdGVkIFN0YXRlczogQW4gdXBkYXRlPC90aXRsZT48dGVydGlhcnktdGl0bGU+
Vml0YWwgSGVhbHRoIFN0YXQuPC90ZXJ0aWFyeS10aXRsZT48L3RpdGxlcz48ZWRpdGlvbj4xNzI8
L2VkaXRpb24+PGRhdGVzPjx5ZWFyPjIwMTY8L3llYXI+PC9kYXRlcz48cHViLWxvY2F0aW9uPldh
c2hpbmd0b24sIERDPC9wdWItbG9jYXRpb24+PHVybHM+PC91cmxzPjxjdXN0b20xPk5hdGlvbmFs
IENlbnRlciBmb3IgSGVhbHRoIFN0YXRpc3RpY3M8L2N1c3RvbTE+PGN1c3RvbTI+MzA0LjYmYXBv
czs0MDg5NjgtZGMyMjwvY3VzdG9tMj48L3JlY29yZD48L0NpdGU+PENpdGU+PEF1dGhvcj5XZWlz
c2tvcGY8L0F1dGhvcj48WWVhcj4yMDE1PC9ZZWFyPjxSZWNOdW0+OTU8L1JlY051bT48cmVjb3Jk
PjxyZWMtbnVtYmVyPjk1PC9yZWMtbnVtYmVyPjxmb3JlaWduLWtleXM+PGtleSBhcHA9IkVOIiBk
Yi1pZD0id3hhcHphcjBwczI1cmNlcHZ3Ynh0MjVuOTAyZWFkdHJyeDJlIiB0aW1lc3RhbXA9IjE0
NDU0NDM3MjYiPjk1PC9rZXk+PC9mb3JlaWduLWtleXM+PHJlZi10eXBlIG5hbWU9IkpvdXJuYWwg
QXJ0aWNsZSI+MTc8L3JlZi10eXBlPjxjb250cmlidXRvcnM+PGF1dGhvcnM+PGF1dGhvcj5XZWlz
c2tvcGYsIE0uIEcuPC9hdXRob3I+PGF1dGhvcj5DdWRrb3dpY3osIE0uIEUuPC9hdXRob3I+PGF1
dGhvcj5Kb2huc29uLCBOLjwvYXV0aG9yPjwvYXV0aG9ycz48L2NvbnRyaWJ1dG9ycz48YXV0aC1h
ZGRyZXNzPkZyb20gdGhlIGFEZXBhcnRtZW50IG9mIEVwaWRlbWlvbG9neSwgSGFydmFyZCBULkgu
IENoYW4gU2Nob29sIG9mIFB1YmxpYyBIZWFsdGgsIEJvc3RvbiwgTUE7IGJEZXBhcnRtZW50IG9m
IEVudmlyb25tZW50YWwgSGVhbHRoLCBIYXJ2YXJkIFQuSC4gQ2hhbiBTY2hvb2wgb2YgUHVibGlj
IEhlYWx0aCwgQm9zdG9uLCBNQTsgY0RlcGFydG1lbnQgb2YgTmV1cm9sb2d5LCBNYXNzYWNodXNl
dHRzIEdlbmVyYWwgSG9zcGl0YWwsIEJvc3RvbiwgTUE7IGFuZCBkQ2VudGVyIGZvciBBZG1pbmlz
dHJhdGl2ZSBSZWNvcmRzIGFuZCBBcHBsaWNhdGlvbnMsIFVTIEJ1cmVhdSBvZiB0aGUgQ2Vuc3Vz
LCBXYXNoaW5ndG9uLCBEQy48L2F1dGgtYWRkcmVzcz48dGl0bGVzPjx0aXRsZT5NaWxpdGFyeSBT
ZXJ2aWNlIGFuZCBBbXlvdHJvcGhpYyBMYXRlcmFsIFNjbGVyb3NpcyBpbiBhIFBvcHVsYXRpb24t
YmFzZWQgQ29ob3J0PC90aXRsZT48c2Vjb25kYXJ5LXRpdGxlPkVwaWRlbWlvbG9neTwvc2Vjb25k
YXJ5LXRpdGxlPjwvdGl0bGVzPjxwZXJpb2RpY2FsPjxmdWxsLXRpdGxlPkVwaWRlbWlvbG9neTwv
ZnVsbC10aXRsZT48L3BlcmlvZGljYWw+PHBhZ2VzPjgzMS04PC9wYWdlcz48dm9sdW1lPjI2PC92
b2x1bWU+PG51bWJlcj42PC9udW1iZXI+PGVkaXRpb24+MjAxNS8wOS8yOTwvZWRpdGlvbj48ZGF0
ZXM+PHllYXI+MjAxNTwveWVhcj48cHViLWRhdGVzPjxkYXRlPk5vdjwvZGF0ZT48L3B1Yi1kYXRl
cz48L2RhdGVzPjxpc2JuPjE1MzEtNTQ4NyAoRWxlY3Ryb25pYykmI3hEOzEwNDQtMzk4MyAoTGlu
a2luZyk8L2lzYm4+PGFjY2Vzc2lvbi1udW0+MjY0MTQ4NTQ8L2FjY2Vzc2lvbi1udW0+PHVybHM+
PC91cmxzPjxjdXN0b20zPlI1NiBOUzA4MjEwNS9OUy9OSU5EUyBOSUggSEhTL1VuaXRlZCBTdGF0
ZXM8L2N1c3RvbTM+PGN1c3RvbTQ+UE1DIC0gUE1DNDYwNDExNjwvY3VzdG9tND48Y3VzdG9tNT5K
b3VybmFsIEFydGljbGU8L2N1c3RvbTU+PGN1c3RvbTY+MjAxNTA5Mjk8L2N1c3RvbTY+PGVsZWN0
cm9uaWMtcmVzb3VyY2UtbnVtPjEwLjEwOTcvZWRlLjAwMDAwMDAwMDAwMDAzNzY8L2VsZWN0cm9u
aWMtcmVzb3VyY2UtbnVtPjxyZW1vdGUtZGF0YWJhc2UtcHJvdmlkZXI+TkxNPC9yZW1vdGUtZGF0
YWJhc2UtcHJvdmlkZXI+PGxhbmd1YWdlPmVuZzwvbGFuZ3VhZ2U+PC9yZWNvcmQ+PC9DaXRlPjxD
aXRlPjxBdXRob3I+U2luZ2g8L0F1dGhvcj48WWVhcj4yMDE1PC9ZZWFyPjxSZWNOdW0+MTE4PC9S
ZWNOdW0+PHJlY29yZD48cmVjLW51bWJlcj4xMTg8L3JlYy1udW1iZXI+PGZvcmVpZ24ta2V5cz48
a2V5IGFwcD0iRU4iIGRiLWlkPSJ3eGFwemFyMHBzMjVyY2VwdndieHQyNW45MDJlYWR0cnJ4MmUi
IHRpbWVzdGFtcD0iMTQ5MDg3MzgyMCI+MTE4PC9rZXk+PC9mb3JlaWduLWtleXM+PHJlZi10eXBl
IG5hbWU9IkpvdXJuYWwgQXJ0aWNsZSI+MTc8L3JlZi10eXBlPjxjb250cmlidXRvcnM+PGF1dGhv
cnM+PGF1dGhvcj5TaW5naCwgRy4gSy48L2F1dGhvcj48YXV0aG9yPlNpYWhwdXNoLCBNLjwvYXV0
aG9yPjxhdXRob3I+QXp1aW5lLCBSLiBFLjwvYXV0aG9yPjxhdXRob3I+V2lsbGlhbXMsIFMuIEQu
PC9hdXRob3I+PC9hdXRob3JzPjwvY29udHJpYnV0b3JzPjxhdXRoLWFkZHJlc3M+VGhlIENlbnRl
ciBmb3IgR2xvYmFsIEhlYWx0aCBhbmQgSGVhbHRoIFBvbGljeSwgR2xvYmFsIEhlYWx0aCBhbmQg
RWR1Y2F0aW9uIFByb2plY3RzLCBSaXZlcmRhbGUsIE1hcnlsYW5kIDIwNzM4LCBVU0EuJiN4RDtV
bml2ZXJzaXR5IG9mIE5lYnJhc2thIE1lZGljYWwgQ2VudGVyLCBEZXBhcnRtZW50IG9mIEhlYWx0
aCBQcm9tb3Rpb24sIFNvY2lhbCBhbmQgQmVoYXZpb3JhbCBIZWFsdGgsIE9tYWhhLCBORSA2ODE5
OC00MzY1LCBVU0EuJiN4RDtVUyBEZXBhcnRtZW50IG9mIEhlYWx0aCBhbmQgSHVtYW4gU2Vydmlj
ZXMsIFJvY2t2aWxsZSwgTWFyeWxhbmQgMjA4NTcsIFVTQS48L2F1dGgtYWRkcmVzcz48dGl0bGVz
Pjx0aXRsZT5XaWRlbmluZyBTb2Npb2Vjb25vbWljIGFuZCBSYWNpYWwgRGlzcGFyaXRpZXMgaW4g
Q2FyZGlvdmFzY3VsYXIgRGlzZWFzZSBNb3J0YWxpdHkgaW4gdGhlIFVuaXRlZCBTdGF0ZXMsIDE5
NjktMjAxMzwvdGl0bGU+PHNlY29uZGFyeS10aXRsZT5JbnQgSiBNQ0ggQUlEUzwvc2Vjb25kYXJ5
LXRpdGxlPjwvdGl0bGVzPjxwZXJpb2RpY2FsPjxmdWxsLXRpdGxlPkludCBKIE1DSCBBSURTPC9m
dWxsLXRpdGxlPjwvcGVyaW9kaWNhbD48cGFnZXM+MTA2LTE4PC9wYWdlcz48dm9sdW1lPjM8L3Zv
bHVtZT48bnVtYmVyPjI8L251bWJlcj48ZWRpdGlvbj4yMDE1LzAxLzAxPC9lZGl0aW9uPjxkYXRl
cz48eWVhcj4yMDE1PC95ZWFyPjwvZGF0ZXM+PGlzYm4+MjE2MS04Njc0IChQcmludCkmI3hEOzIx
NjEtODY0WCAoTGlua2luZyk8L2lzYm4+PGFjY2Vzc2lvbi1udW0+Mjc2MjE5OTE8L2FjY2Vzc2lv
bi1udW0+PHVybHM+PHJlbGF0ZWQtdXJscz48dXJsPmh0dHBzOi8vd3d3Lm5jYmkubmxtLm5paC5n
b3YvcG1jL2FydGljbGVzL1BNQzUwMDU5ODYvcGRmL0lKTUEtMy0xMDYucGRmPC91cmw+PC9yZWxh
dGVkLXVybHM+PC91cmxzPjxjdXN0b200PlBNQzUwMDU5ODY8L2N1c3RvbTQ+PGN1c3RvbTU+Sm91
cm5hbCBBcnRpY2xlPC9jdXN0b201PjxjdXN0b202PjIwMTYwOTEzPC9jdXN0b202PjxyZW1vdGUt
ZGF0YWJhc2UtcHJvdmlkZXI+TkxNPC9yZW1vdGUtZGF0YWJhc2UtcHJvdmlkZXI+PGxhbmd1YWdl
PmVuZzwvbGFuZ3VhZ2U+PC9yZWNvcmQ+PC9DaXRlPjxDaXRlPjxBdXRob3I+U2luZ2g8L0F1dGhv
cj48WWVhcj4yMDE1PC9ZZWFyPjxSZWNOdW0+MTE3PC9SZWNOdW0+PHJlY29yZD48cmVjLW51bWJl
cj4xMTc8L3JlYy1udW1iZXI+PGZvcmVpZ24ta2V5cz48a2V5IGFwcD0iRU4iIGRiLWlkPSJ3eGFw
emFyMHBzMjVyY2VwdndieHQyNW45MDJlYWR0cnJ4MmUiIHRpbWVzdGFtcD0iMTQ5MDg3MzgyMCI+
MTE3PC9rZXk+PC9mb3JlaWduLWtleXM+PHJlZi10eXBlIG5hbWU9IkpvdXJuYWwgQXJ0aWNsZSI+
MTc8L3JlZi10eXBlPjxjb250cmlidXRvcnM+PGF1dGhvcnM+PGF1dGhvcj5TaW5naCwgRy4gSy48
L2F1dGhvcj48YXV0aG9yPlNpYWhwdXNoLCBNLjwvYXV0aG9yPjxhdXRob3I+QXp1aW5lLCBSLiBF
LjwvYXV0aG9yPjxhdXRob3I+V2lsbGlhbXMsIFMuIEQuPC9hdXRob3I+PC9hdXRob3JzPjwvY29u
dHJpYnV0b3JzPjxhdXRoLWFkZHJlc3M+VGhlIENlbnRlciBmb3IgR2xvYmFsIEhlYWx0aCBhbmQg
SGVhbHRoIFBvbGljeSwgR2xvYmFsIEhlYWx0aCBhbmQgRWR1Y2F0aW9uIFByb2plY3RzLCBSaXZl
cmRhbGUsIE1hcnlsYW5kIDIwNzM4LCBVU0EuJiN4RDtVbml2ZXJzaXR5IG9mIE5lYnJhc2thIE1l
ZGljYWwgQ2VudGVyLCBEZXBhcnRtZW50IG9mIEhlYWx0aCBQcm9tb3Rpb24sIFNvY2lhbCBhbmQg
QmVoYXZpb3JhbCBIZWFsdGgsIE9tYWhhLCBORSA2ODE5OC00MzY1LCBVU0EuJiN4RDtVUyBEZXBh
cnRtZW50IG9mIEhlYWx0aCBhbmQgSHVtYW4gU2VydmljZXMsIFJvY2t2aWxsZSwgTWFyeWxhbmQg
MjA4NTcsIFVTQS48L2F1dGgtYWRkcmVzcz48dGl0bGVzPjx0aXRsZT5JbmNyZWFzaW5nIEFyZWEg
RGVwcml2YXRpb24gYW5kIFNvY2lvZWNvbm9taWMgSW5lcXVhbGl0aWVzIGluIEhlYXJ0IERpc2Vh
c2UsIFN0cm9rZSwgYW5kIENhcmRpb3Zhc2N1bGFyIERpc2Vhc2UgTW9ydGFsaXR5IEFtb25nIFdv
cmtpbmcgQWdlIFBvcHVsYXRpb25zLCBVbml0ZWQgU3RhdGVzLCAxOTY5LTIwMTE8L3RpdGxlPjxz
ZWNvbmRhcnktdGl0bGU+SW50IEogTUNIIEFJRFM8L3NlY29uZGFyeS10aXRsZT48L3RpdGxlcz48
cGVyaW9kaWNhbD48ZnVsbC10aXRsZT5JbnQgSiBNQ0ggQUlEUzwvZnVsbC10aXRsZT48L3Blcmlv
ZGljYWw+PHBhZ2VzPjExOS0zMzwvcGFnZXM+PHZvbHVtZT4zPC92b2x1bWU+PG51bWJlcj4yPC9u
dW1iZXI+PGVkaXRpb24+MjAxNS8wMS8wMTwvZWRpdGlvbj48ZGF0ZXM+PHllYXI+MjAxNTwveWVh
cj48L2RhdGVzPjxpc2JuPjIxNjEtODY3NCAoUHJpbnQpJiN4RDsyMTYxLTg2NFggKExpbmtpbmcp
PC9pc2JuPjxhY2Nlc3Npb24tbnVtPjI3NjIxOTkyPC9hY2Nlc3Npb24tbnVtPjx1cmxzPjxyZWxh
dGVkLXVybHM+PHVybD5odHRwczovL3d3dy5uY2JpLm5sbS5uaWguZ292L3BtYy9hcnRpY2xlcy9Q
TUM1MDA1OTg3L3BkZi9JSk1BLTMtMTE5LnBkZjwvdXJsPjwvcmVsYXRlZC11cmxzPjwvdXJscz48
Y3VzdG9tND5QTUM1MDA1OTg3PC9jdXN0b200PjxjdXN0b201PkpvdXJuYWwgQXJ0aWNsZTwvY3Vz
dG9tNT48Y3VzdG9tNj4yMDE2MDkxMzwvY3VzdG9tNj48cmVtb3RlLWRhdGFiYXNlLXByb3ZpZGVy
Pk5MTTwvcmVtb3RlLWRhdGFiYXNlLXByb3ZpZGVyPjxsYW5ndWFnZT5lbmc8L2xhbmd1YWdlPjwv
cmVjb3JkPjwvQ2l0ZT48Q2l0ZT48QXV0aG9yPlNpbmdoPC9BdXRob3I+PFllYXI+MjAxNTwvWWVh
cj48UmVjTnVtPjExNjwvUmVjTnVtPjxyZWNvcmQ+PHJlYy1udW1iZXI+MTE2PC9yZWMtbnVtYmVy
Pjxmb3JlaWduLWtleXM+PGtleSBhcHA9IkVOIiBkYi1pZD0id3hhcHphcjBwczI1cmNlcHZ3Ynh0
MjVuOTAyZWFkdHJyeDJlIiB0aW1lc3RhbXA9IjE0OTA4NzM4MjAiPjExNjwva2V5PjwvZm9yZWln
bi1rZXlzPjxyZWYtdHlwZSBuYW1lPSJKb3VybmFsIEFydGljbGUiPjE3PC9yZWYtdHlwZT48Y29u
dHJpYnV0b3JzPjxhdXRob3JzPjxhdXRob3I+U2luZ2gsIEcuIEsuPC9hdXRob3I+PGF1dGhvcj5B
enVpbmUsIFIuIEUuPC9hdXRob3I+PGF1dGhvcj5TaWFocHVzaCwgTS48L2F1dGhvcj48YXV0aG9y
PldpbGxpYW1zLCBTLiBELjwvYXV0aG9yPjwvYXV0aG9ycz48L2NvbnRyaWJ1dG9ycz48YXV0aC1h
ZGRyZXNzPlRoZSBDZW50ZXIgZm9yIEdsb2JhbCBIZWFsdGggYW5kIEhlYWx0aCBQb2xpY3ksIEds
b2JhbCBIZWFsdGggYW5kIEVkdWNhdGlvbiBQcm9qZWN0cywgUml2ZXJkYWxlLCBNYXJ5bGFuZCAy
MDczOCwgVVNBLiYjeEQ7VW5pdmVyc2l0eSBvZiBOZWJyYXNrYSBNZWRpY2FsIENlbnRlciwgRGVw
YXJ0bWVudCBvZiBIZWFsdGggUHJvbW90aW9uLCBTb2NpYWwgYW5kIEJlaGF2aW9yYWwgSGVhbHRo
LCBPbWFoYSwgTkUgNjgxOTgtNDM2NSwgVVNBLiYjeEQ7VVMgRGVwYXJ0bWVudCBvZiBIZWFsdGgg
YW5kIEh1bWFuIFNlcnZpY2VzLCBSb2NrdmlsbGUsIE1hcnlsYW5kIDIwODU3LCBVU0EuPC9hdXRo
LWFkZHJlc3M+PHRpdGxlcz48dGl0bGU+V2lkZW5pbmcgR2VvZ3JhcGhpY2FsIERpc3Bhcml0aWVz
IGluIENhcmRpb3Zhc2N1bGFyIERpc2Vhc2UgTW9ydGFsaXR5IGluIHRoZSBVbml0ZWQgU3RhdGVz
LCAxOTY5LTIwMTE8L3RpdGxlPjxzZWNvbmRhcnktdGl0bGU+SW50IEogTUNIIEFJRFM8L3NlY29u
ZGFyeS10aXRsZT48L3RpdGxlcz48cGVyaW9kaWNhbD48ZnVsbC10aXRsZT5JbnQgSiBNQ0ggQUlE
UzwvZnVsbC10aXRsZT48L3BlcmlvZGljYWw+PHBhZ2VzPjEzNC00OTwvcGFnZXM+PHZvbHVtZT4z
PC92b2x1bWU+PG51bWJlcj4yPC9udW1iZXI+PGVkaXRpb24+MjAxNS8wMS8wMTwvZWRpdGlvbj48
ZGF0ZXM+PHllYXI+MjAxNTwveWVhcj48L2RhdGVzPjxpc2JuPjIxNjEtODY3NCAoUHJpbnQpJiN4
RDsyMTYxLTg2NFggKExpbmtpbmcpPC9pc2JuPjxhY2Nlc3Npb24tbnVtPjI3NjIxOTkzPC9hY2Nl
c3Npb24tbnVtPjx1cmxzPjxyZWxhdGVkLXVybHM+PHVybD5odHRwczovL3d3dy5uY2JpLm5sbS5u
aWguZ292L3BtYy9hcnRpY2xlcy9QTUM1MDA1OTg4L3BkZi9JSk1BLTMtMTM0LnBkZjwvdXJsPjwv
cmVsYXRlZC11cmxzPjwvdXJscz48Y3VzdG9tND5QTUM1MDA1OTg4PC9jdXN0b200PjxjdXN0b201
PkpvdXJuYWwgQXJ0aWNsZTwvY3VzdG9tNT48Y3VzdG9tNj4yMDE2MDkxMzwvY3VzdG9tNj48cmVt
b3RlLWRhdGFiYXNlLXByb3ZpZGVyPk5MTTwvcmVtb3RlLWRhdGFiYXNlLXByb3ZpZGVyPjxsYW5n
dWFnZT5lbmc8L2xhbmd1YWdlPjwvcmVjb3JkPjwvQ2l0ZT48Q2l0ZT48QXV0aG9yPlJvYmVydHM8
L0F1dGhvcj48WWVhcj4yMDE1PC9ZZWFyPjxSZWNOdW0+OTQ8L1JlY051bT48cmVjb3JkPjxyZWMt
bnVtYmVyPjk0PC9yZWMtbnVtYmVyPjxmb3JlaWduLWtleXM+PGtleSBhcHA9IkVOIiBkYi1pZD0i
d3hhcHphcjBwczI1cmNlcHZ3Ynh0MjVuOTAyZWFkdHJyeDJlIiB0aW1lc3RhbXA9IjE0MzY5ODE1
MzgiPjk0PC9rZXk+PC9mb3JlaWduLWtleXM+PHJlZi10eXBlIG5hbWU9IkpvdXJuYWwgQXJ0aWNs
ZSI+MTc8L3JlZi10eXBlPjxjb250cmlidXRvcnM+PGF1dGhvcnM+PGF1dGhvcj5Sb2JlcnRzLCBB
LiBMLjwvYXV0aG9yPjxhdXRob3I+Sm9obnNvbiwgTi4gSi48L2F1dGhvcj48YXV0aG9yPkN1ZGtv
d2ljeiwgTS4gRS48L2F1dGhvcj48YXV0aG9yPkV1bSwgSy4gRC48L2F1dGhvcj48YXV0aG9yPldl
aXNza29wZiwgTS4gRy48L2F1dGhvcj48L2F1dGhvcnM+PC9jb250cmlidXRvcnM+PGF1dGgtYWRk
cmVzcz5EZXBhcnRtZW50IG9mIFNvY2lhbCBhbmQgQmVoYXZpb3JhbCBTY2llbmNlcywgSGFydmFy
ZCBULkguIENoYW4gU2Nob29sIG9mIFB1YmxpYyBIZWFsdGgsIEJvc3RvbiwgTWFzc2FjaHVzZXR0
cywgVVNBLiYjeEQ7VW5pdGVkIFN0YXRlcyBDZW5zdXMgQnVyZWF1LCBXYXNoaW5ndG9uIERDLCBV
U0EuJiN4RDtIYXJ2YXJkIE1lZGljYWwgU2Nob29sLCBCb3N0b24sIE1hc3NhY2h1c2V0dHMsIFVT
QSBEZXBhcnRtZW50IG9mIE5ldXJvbG9neSwgTUdIIE1EQSBBTFMgQ2xpbmljLCBNYXNzYWNodXNl
dHRzIEdlbmVyYWwgSG9zcGl0YWwsIEJvc3RvbiwgTWFzc2FjaHVzZXR0cywgVVNBLiYjeEQ7RGVw
YXJ0bWVudCBvZiBFbnZpcm9ubWVudGFsIEhlYWx0aCwgSGFydmFyZCBULkguIENoYW4gU2Nob29s
IG9mIFB1YmxpYyBIZWFsdGgsIEJvc3RvbiwgTWFzc2FjaHVzZXR0cywgVVNBLiYjeEQ7RGVwYXJ0
bWVudCBvZiBFbnZpcm9ubWVudGFsIEhlYWx0aCwgSGFydmFyZCBULkguIENoYW4gU2Nob29sIG9m
IFB1YmxpYyBIZWFsdGgsIEJvc3RvbiwgTWFzc2FjaHVzZXR0cywgVVNBIERlcGFydG1lbnQgb2Yg
RXBpZGVtaW9sb2d5LCBIYXJ2YXJkIFQuSC4gQ2hhbiBTY2hvb2wgb2YgUHVibGljIEhlYWx0aCwg
Qm9zdG9uLCBNYXNzYWNodXNldHRzLCBVU0EuPC9hdXRoLWFkZHJlc3M+PHRpdGxlcz48dGl0bGU+
Sm9iLXJlbGF0ZWQgZm9ybWFsZGVoeWRlIGV4cG9zdXJlIGFuZCBBTFMgbW9ydGFsaXR5IGluIHRo
ZSBVU0E8L3RpdGxlPjxzZWNvbmRhcnktdGl0bGU+SiBOZXVyb2wgTmV1cm9zdXJnIFBzeWNoaWF0
cnk8L3NlY29uZGFyeS10aXRsZT48L3RpdGxlcz48cGVyaW9kaWNhbD48ZnVsbC10aXRsZT5KIE5l
dXJvbCBOZXVyb3N1cmcgUHN5Y2hpYXRyeTwvZnVsbC10aXRsZT48L3BlcmlvZGljYWw+PGVkaXRp
b24+MjAxNS8wNy8xNTwvZWRpdGlvbj48ZGF0ZXM+PHllYXI+MjAxNTwveWVhcj48cHViLWRhdGVz
PjxkYXRlPkp1bCAxMzwvZGF0ZT48L3B1Yi1kYXRlcz48L2RhdGVzPjxpc2JuPjE0NjgtMzMwWCAo
RWxlY3Ryb25pYykmI3hEOzAwMjItMzA1MCAoTGlua2luZyk8L2lzYm4+PGFjY2Vzc2lvbi1udW0+
MjYxNjkzMDY8L2FjY2Vzc2lvbi1udW0+PHVybHM+PC91cmxzPjxlbGVjdHJvbmljLXJlc291cmNl
LW51bT4xMC4xMTM2L2pubnAtMjAxNS0zMTA3NTA8L2VsZWN0cm9uaWMtcmVzb3VyY2UtbnVtPjxy
ZW1vdGUtZGF0YWJhc2UtcHJvdmlkZXI+TkxNPC9yZW1vdGUtZGF0YWJhc2UtcHJvdmlkZXI+PGxh
bmd1YWdlPkVuZzwvbGFuZ3VhZ2U+PC9yZWNvcmQ+PC9DaXRlPjxDaXRlPjxBdXRob3I+UGF0ZWw8
L0F1dGhvcj48WWVhcj4yMDE1PC9ZZWFyPjxSZWNOdW0+OTk8L1JlY051bT48cmVjb3JkPjxyZWMt
bnVtYmVyPjk5PC9yZWMtbnVtYmVyPjxmb3JlaWduLWtleXM+PGtleSBhcHA9IkVOIiBkYi1pZD0i
d3hhcHphcjBwczI1cmNlcHZ3Ynh0MjVuOTAyZWFkdHJyeDJlIiB0aW1lc3RhbXA9IjE0NTc5NTk0
MDAiPjk5PC9rZXk+PC9mb3JlaWduLWtleXM+PHJlZi10eXBlIG5hbWU9IkNvbmZlcmVuY2UgUGFw
ZXIiPjQ3PC9yZWYtdHlwZT48Y29udHJpYnV0b3JzPjxhdXRob3JzPjxhdXRob3I+UGF0ZWwsIE1h
bmFsaSBJLjwvYXV0aG9yPjxhdXRob3I+Sm9obnNvbiwgTm9ybWFuPC9hdXRob3I+PGF1dGhvcj5B
bHRla3J1c2UsIFNlYW48L2F1dGhvcj48YXV0aG9yPlJob2FkcywgS2ltPC9hdXRob3I+PC9hdXRo
b3JzPjwvY29udHJpYnV0b3JzPjx0aXRsZXM+PHRpdGxlPkFyZSBSYWNpYWwgYW5kIEV0aG5pYyBE
aXNwYXJpdGllcyBpbiBNb3J0YWxpdHkgZnJvbSBBY3V0ZSBMZXVrZW1pYSBEdWUgdG8gU29jaW9l
Y29ub21pYyBTdGF0dXMgRmFjdG9ycz8gRGF0YSBmcm9tIHRoZSBTdXJ2ZWlsbGFuY2UgRXBpZGVt
aW9sb2d5IGFuZCBFbmQgUmVzdWx0cyBEYXRhYmFzZSBMaW5rZWQgdG8gdGhlIE5hdGlvbmFsIExv
bmdpdHVkaW5hbCBNb3J0YWxpdHkgU3R1ZHk8L3RpdGxlPjxzZWNvbmRhcnktdGl0bGU+Qmxvb2Q8
L3NlY29uZGFyeS10aXRsZT48L3RpdGxlcz48cGVyaW9kaWNhbD48ZnVsbC10aXRsZT5CbG9vZDwv
ZnVsbC10aXRsZT48L3BlcmlvZGljYWw+PHZvbHVtZT4xMjY8L3ZvbHVtZT48bnVtYmVyPjIzPC9u
dW1iZXI+PGRhdGVzPjx5ZWFyPjIwMTU8L3llYXI+PHB1Yi1kYXRlcz48ZGF0ZT5EZWMgMzwvZGF0
ZT48L3B1Yi1kYXRlcz48L2RhdGVzPjxpc2JuPjAwMDYtNDk3MTwvaXNibj48YWNjZXNzaW9uLW51
bT5XT1M6MDAwMzY4MDIwMTAwMjY2PC9hY2Nlc3Npb24tbnVtPjx1cmxzPjxyZWxhdGVkLXVybHM+
PHVybD4mbHQ7R28gdG8gSVNJJmd0OzovL1dPUzowMDAzNjgwMjAxMDAyNjY8L3VybD48L3JlbGF0
ZWQtdXJscz48L3VybHM+PC9yZWNvcmQ+PC9DaXRlPjxDaXRlPjxBdXRob3I+SG88L0F1dGhvcj48
WWVhcj4yMDE1PC9ZZWFyPjxSZWNOdW0+OTY8L1JlY051bT48cmVjb3JkPjxyZWMtbnVtYmVyPjk2
PC9yZWMtbnVtYmVyPjxmb3JlaWduLWtleXM+PGtleSBhcHA9IkVOIiBkYi1pZD0id3hhcHphcjBw
czI1cmNlcHZ3Ynh0MjVuOTAyZWFkdHJyeDJlIiB0aW1lc3RhbXA9IjE0NDU0NDM5NDYiPjk2PC9r
ZXk+PC9mb3JlaWduLWtleXM+PHJlZi10eXBlIG5hbWU9IkpvdXJuYWwgQXJ0aWNsZSI+MTc8L3Jl
Zi10eXBlPjxjb250cmlidXRvcnM+PGF1dGhvcnM+PGF1dGhvcj5IbywgSi4gWS48L2F1dGhvcj48
YXV0aG9yPkZlbmVsb24sIEEuPC9hdXRob3I+PC9hdXRob3JzPjwvY29udHJpYnV0b3JzPjxhdXRo
LWFkZHJlc3M+RHVrZSBVbml2ZXJzaXR5LCBEdXJoYW0sIE5DLCBVU0EgamVzc2ljYS5ob0BkdWtl
LmVkdS4mI3hEO05hdGlvbmFsIENlbnRlciBmb3IgSGVhbHRoIFN0YXRpc3RpY3MsIEh5YXR0c3Zp
bGxlLCBNRCwgVVNBLjwvYXV0aC1hZGRyZXNzPjx0aXRsZXM+PHRpdGxlPlRoZSBDb250cmlidXRp
b24gb2YgU21va2luZyB0byBFZHVjYXRpb25hbCBHcmFkaWVudHMgaW4gVS5TLiBMaWZlIEV4cGVj
dGFuY3k8L3RpdGxlPjxzZWNvbmRhcnktdGl0bGU+SiBIZWFsdGggU29jIEJlaGF2PC9zZWNvbmRh
cnktdGl0bGU+PC90aXRsZXM+PHBlcmlvZGljYWw+PGZ1bGwtdGl0bGU+SiBIZWFsdGggU29jIEJl
aGF2PC9mdWxsLXRpdGxlPjwvcGVyaW9kaWNhbD48cGFnZXM+MzA3LTIyPC9wYWdlcz48dm9sdW1l
PjU2PC92b2x1bWU+PG51bWJlcj4zPC9udW1iZXI+PGVkaXRpb24+MjAxNS8wNy8yMzwvZWRpdGlv
bj48ZGF0ZXM+PHllYXI+MjAxNTwveWVhcj48cHViLWRhdGVzPjxkYXRlPlNlcDwvZGF0ZT48L3B1
Yi1kYXRlcz48L2RhdGVzPjxpc2JuPjIxNTAtNjAwMCAoRWxlY3Ryb25pYykmI3hEOzAwMjItMTQ2
NSAoTGlua2luZyk8L2lzYm4+PGFjY2Vzc2lvbi1udW0+MjYxOTkyODc8L2FjY2Vzc2lvbi1udW0+
PHVybHM+PC91cmxzPjxjdXN0b20zPlQzMiBBRzAwMDEzOS9BRy9OSUEgTklIIEhIUy9Vbml0ZWQg
U3RhdGVzJiN4RDtUMzIgSEQwMDczMzgvSEQvTklDSEQgTklIIEhIUy9Vbml0ZWQgU3RhdGVzPC9j
dXN0b20zPjxjdXN0b200PlBNQyAtIFBNQzQ1NTMwNzk8L2N1c3RvbTQ+PGN1c3RvbTU+Sm91cm5h
bCBBcnRpY2xlPC9jdXN0b201PjxjdXN0b202PjIwMTUwODI4PC9jdXN0b202PjxlbGVjdHJvbmlj
LXJlc291cmNlLW51bT4xMC4xMTc3LzAwMjIxNDY1MTU1OTI3MzE8L2VsZWN0cm9uaWMtcmVzb3Vy
Y2UtbnVtPjxyZW1vdGUtZGF0YWJhc2UtcHJvdmlkZXI+TkxNPC9yZW1vdGUtZGF0YWJhc2UtcHJv
dmlkZXI+PGxhbmd1YWdlPmVuZzwvbGFuZ3VhZ2U+PC9yZWNvcmQ+PC9DaXRlPjxDaXRlPjxBdXRo
b3I+SmltPC9BdXRob3I+PFllYXI+MjAxNDwvWWVhcj48UmVjTnVtPjcyPC9SZWNOdW0+PHJlY29y
ZD48cmVjLW51bWJlcj43MjwvcmVjLW51bWJlcj48Zm9yZWlnbi1rZXlzPjxrZXkgYXBwPSJFTiIg
ZGItaWQ9Ind4YXB6YXIwcHMyNXJjZXB2d2J4dDI1bjkwMmVhZHRycngyZSIgdGltZXN0YW1wPSIx
NDAxNzI1MjgwIj43Mjwva2V5PjwvZm9yZWlnbi1rZXlzPjxyZWYtdHlwZSBuYW1lPSJKb3VybmFs
IEFydGljbGUiPjE3PC9yZWYtdHlwZT48Y29udHJpYnV0b3JzPjxhdXRob3JzPjxhdXRob3I+Smlt
LCBNLiBBLjwvYXV0aG9yPjxhdXRob3I+QXJpYXMsIEUuPC9hdXRob3I+PGF1dGhvcj5TZW5lY2Es
IEQuIFMuPC9hdXRob3I+PGF1dGhvcj5Ib29wZXMsIE0uIEouPC9hdXRob3I+PGF1dGhvcj5KaW0s
IEMuIEMuPC9hdXRob3I+PGF1dGhvcj5Kb2huc29uLCBOLiBKLjwvYXV0aG9yPjxhdXRob3I+V2ln
Z2lucywgQy4gTC48L2F1dGhvcj48L2F1dGhvcnM+PC9jb250cmlidXRvcnM+PGF1dGgtYWRkcmVz
cz5NZWxpc3NhIEEuIEppbSBpcyB3aXRoIHRoZSBEaXZpc2lvbiBvZiBDYW5jZXIgUHJldmVudGlv
biBhbmQgQ29udHJvbCwgTmF0aW9uYWwgQ2VudGVyIGZvciBDaHJvbmljIERpc2Vhc2UgUHJldmVu
dGlvbiBhbmQgSGVhbHRoIFByb21vdGlvbiwgQ2VudGVycyBmb3IgRGlzZWFzZSBDb250cm9sIGFu
ZCBQcmV2ZW50aW9uLCBBbGJ1cXVlcnF1ZSwgTk0uIEVsaXphYmV0aCBBcmlhcyBpcyB3aXRoIHRo
ZSBEaXZpc2lvbiBvZiBWaXRhbCBTdGF0aXN0aWNzLCBOYXRpb25hbCBDZW50ZXIgZm9yIEhlYWx0
aCBTdGF0aXN0aWNzLCBDZW50ZXJzIGZvciBEaXNlYXNlIENvbnRyb2wgYW5kIFByZXZlbnRpb24s
IEh5YXR0c3ZpbGxlLCBNRC4gRGVhbiBTLiBTZW5lY2EgaXMgd2l0aCB0aGUgRGl2aXNpb24gb2Yg
UHVibGljIEhlYWx0aCBDYXBhY2l0eSBEZXZlbG9wbWVudCwgT2ZmaWNlIGZvciBTdGF0ZSwgVHJp
YmFsLCBMb2NhbCBhbmQgVGVycml0b3JpYWwgU3VwcG9ydCwgQ2VudGVycyBmb3IgRGlzZWFzZSBD
b250cm9sIGFuZCBQcmV2ZW50aW9uLCBBdGxhbnRhLCBHQS4gTWVnYW4gSi4gSG9vcGVzIGlzIHdp
dGggdGhlIE5vcnRod2VzdCBUcmliYWwgRXBpZGVtaW9sb2d5IENlbnRlciwgTm9ydGh3ZXN0IFBv
cnRsYW5kIEFyZWEgSW5kaWFuIEhlYWx0aCBCb2FyZCwgUG9ydGxhbmQsIE9SLiBDaGV5ZW5uZSBD
LiBKaW0gaXMgd2l0aCBJbW11bml6YXRpb24gU2VydmljZXMgRGl2aXNpb24sIE5hdGlvbmFsIENl
bnRlciBmb3IgSW1tdW5pemF0aW9uIGFuZCBSZXNwaXJhdG9yeSBEaXNlYXNlcywgQ2VudGVycyBm
b3IgRGlzZWFzZSBDb250cm9sIGFuZCBQcmV2ZW50aW9uLCBBbGJ1cXVlcnF1ZSwgTk0uIE5vcm1h
biBKLiBKb2huc29uIGlzIHdpdGggdGhlIE5hdGlvbmFsIExvbmdpdHVkaW5hbCBNb3J0YWxpdHkg
U3R1ZHkgQnJhbmNoLCBVUyBDZW5zdXMgQnVyZWF1LCBTdWl0bGFuZCwgTUQuIENoYXJsZXMgTC4g
V2lnZ2lucyBpcyB3aXRoIHRoZSBOZXcgTWV4aWNvIFR1bW9yIFJlZ2lzdHJ5LCBVbml2ZXJzaXR5
IG9mIE5ldyBNZXhpY28gQ2FuY2VyIENlbnRlciwgQWxidXF1ZXJxdWUuPC9hdXRoLWFkZHJlc3M+
PHRpdGxlcz48dGl0bGU+UmFjaWFsIG1pc2NsYXNzaWZpY2F0aW9uIG9mIGFtZXJpY2FuIGluZGlh
bnMgYW5kIGFsYXNrYSBuYXRpdmVzIGJ5IEluZGlhbiBoZWFsdGggc2VydmljZSBjb250cmFjdCBo
ZWFsdGggc2VydmljZSBkZWxpdmVyeSBhcmVhPC90aXRsZT48c2Vjb25kYXJ5LXRpdGxlPkFtIEog
UHVibGljIEhlYWx0aDwvc2Vjb25kYXJ5LXRpdGxlPjwvdGl0bGVzPjxwZXJpb2RpY2FsPjxmdWxs
LXRpdGxlPkFtIEogUHVibGljIEhlYWx0aDwvZnVsbC10aXRsZT48L3BlcmlvZGljYWw+PHBhZ2Vz
PlMyOTUtMzAyPC9wYWdlcz48dm9sdW1lPjEwNCBTdXBwbCAzPC92b2x1bWU+PGVkaXRpb24+MjAx
NC8wNC8yNDwvZWRpdGlvbj48ZGF0ZXM+PHllYXI+MjAxNDwveWVhcj48cHViLWRhdGVzPjxkYXRl
Pkp1bjwvZGF0ZT48L3B1Yi1kYXRlcz48L2RhdGVzPjxpc2JuPjE1NDEtMDA0OCAoRWxlY3Ryb25p
YykmI3hEOzAwOTAtMDAzNiAoTGlua2luZyk8L2lzYm4+PGFjY2Vzc2lvbi1udW0+MjQ3NTQ2MTc8
L2FjY2Vzc2lvbi1udW0+PHVybHM+PC91cmxzPjxjdXN0b200PlBNQyAtIFBNQzQwMzU4NjM8L2N1
c3RvbTQ+PGVsZWN0cm9uaWMtcmVzb3VyY2UtbnVtPjEwLjIxMDUvYWpwaC4yMDE0LjMwMTkzMzwv
ZWxlY3Ryb25pYy1yZXNvdXJjZS1udW0+PHJlbW90ZS1kYXRhYmFzZS1wcm92aWRlcj5OTE08L3Jl
bW90ZS1kYXRhYmFzZS1wcm92aWRlcj48bGFuZ3VhZ2U+ZW5nPC9sYW5ndWFnZT48L3JlY29yZD48
L0NpdGU+PENpdGU+PEF1dGhvcj5Db2FkeTwvQXV0aG9yPjxZZWFyPjIwMTQ8L1llYXI+PFJlY051
bT43NTwvUmVjTnVtPjxyZWNvcmQ+PHJlYy1udW1iZXI+NzU8L3JlYy1udW1iZXI+PGZvcmVpZ24t
a2V5cz48a2V5IGFwcD0iRU4iIGRiLWlkPSJ3eGFwemFyMHBzMjVyY2VwdndieHQyNW45MDJlYWR0
cnJ4MmUiIHRpbWVzdGFtcD0iMTQxMjExNDE4NCI+NzU8L2tleT48L2ZvcmVpZ24ta2V5cz48cmVm
LXR5cGUgbmFtZT0iSm91cm5hbCBBcnRpY2xlIj4xNzwvcmVmLXR5cGU+PGNvbnRyaWJ1dG9ycz48
YXV0aG9ycz48YXV0aG9yPkNvYWR5LCBTLiBBLjwvYXV0aG9yPjxhdXRob3I+Sm9obnNvbiwgTi4g
Si48L2F1dGhvcj48YXV0aG9yPkhha2VzLCBKLiBLLjwvYXV0aG9yPjxhdXRob3I+U29ybGllLCBQ
LiBELjwvYXV0aG9yPjwvYXV0aG9ycz48L2NvbnRyaWJ1dG9ycz48YXV0aC1hZGRyZXNzPkRpdmlz
aW9uIG9mIENhcmRpb3Zhc2N1bGFyIFNjaWVuY2VzLCBOYXRpb25hbCBIZWFydCwgTHVuZywgYW5k
IEJsb29kIEluc3RpdHV0ZSwgMiBSb2NrbGVkZ2UgQ3RyLCA2NzAxIFJvY2tsZWRnZSBEciwsIFJt
MTAyMDAgTVNDIDc5MzYsIEJldGhlc2RhIDIwODE3IE1ELCBVU0EuIGNvYWR5c0BuaGxiaS5uaWgu
Z292LjwvYXV0aC1hZGRyZXNzPjx0aXRsZXM+PHRpdGxlPkluZGl2aWR1YWwgZWR1Y2F0aW9uLCBh
cmVhIGluY29tZSwgYW5kIG1vcnRhbGl0eSBhbmQgcmVjdXJyZW5jZSBvZiBteW9jYXJkaWFsIGlu
ZmFyY3Rpb24gaW4gYSBNZWRpY2FyZSBjb2hvcnQ6IHRoZSBOYXRpb25hbCBMb25naXR1ZGluYWwg
TW9ydGFsaXR5IFN0dWR5PC90aXRsZT48c2Vjb25kYXJ5LXRpdGxlPkJNQyBQdWJsaWMgSGVhbHRo
PC9zZWNvbmRhcnktdGl0bGU+PC90aXRsZXM+PHBlcmlvZGljYWw+PGZ1bGwtdGl0bGU+Qk1DIFB1
YmxpYyBIZWFsdGg8L2Z1bGwtdGl0bGU+PC9wZXJpb2RpY2FsPjxwYWdlcz43MDU8L3BhZ2VzPjx2
b2x1bWU+MTQ8L3ZvbHVtZT48ZWRpdGlvbj4yMDE0LzA3LzEyPC9lZGl0aW9uPjxkYXRlcz48eWVh
cj4yMDE0PC95ZWFyPjwvZGF0ZXM+PGlzYm4+MTQ3MS0yNDU4IChFbGVjdHJvbmljKSYjeEQ7MTQ3
MS0yNDU4IChMaW5raW5nKTwvaXNibj48YWNjZXNzaW9uLW51bT4yNTAxMTUzODwvYWNjZXNzaW9u
LW51bT48dXJscz48L3VybHM+PGVsZWN0cm9uaWMtcmVzb3VyY2UtbnVtPjEwLjExODYvMTQ3MS0y
NDU4LTE0LTcwNTwvZWxlY3Ryb25pYy1yZXNvdXJjZS1udW0+PHJlbW90ZS1kYXRhYmFzZS1wcm92
aWRlcj5OTE08L3JlbW90ZS1kYXRhYmFzZS1wcm92aWRlcj48bGFuZ3VhZ2U+ZW5nPC9sYW5ndWFn
ZT48L3JlY29yZD48L0NpdGU+PENpdGU+PEF1dGhvcj5BbmRlcnNvbjwvQXV0aG9yPjxZZWFyPjIw
MTQ8L1llYXI+PFJlY051bT43NzwvUmVjTnVtPjxyZWNvcmQ+PHJlYy1udW1iZXI+Nzc8L3JlYy1u
dW1iZXI+PGZvcmVpZ24ta2V5cz48a2V5IGFwcD0iRU4iIGRiLWlkPSJ3eGFwemFyMHBzMjVyY2Vw
dndieHQyNW45MDJlYWR0cnJ4MmUiIHRpbWVzdGFtcD0iMTQxMjExNDE4NSI+Nzc8L2tleT48L2Zv
cmVpZ24ta2V5cz48cmVmLXR5cGUgbmFtZT0iSm91cm5hbCBBcnRpY2xlIj4xNzwvcmVmLXR5cGU+
PGNvbnRyaWJ1dG9ycz48YXV0aG9ycz48YXV0aG9yPkFuZGVyc29uLCBSLiBOLjwvYXV0aG9yPjxh
dXRob3I+Q29wZWxhbmQsIEcuPC9hdXRob3I+PGF1dGhvcj5IYXllcywgSi4gTS48L2F1dGhvcj48
L2F1dGhvcnM+PC9jb250cmlidXRvcnM+PGF1dGgtYWRkcmVzcz5Sb2JlcnQgTi4gQW5kZXJzb24g
aXMgd2l0aCB0aGUgRGl2aXNpb24gb2YgVml0YWwgU3RhdGlzdGljcywgTmF0aW9uYWwgQ2VudGVy
IGZvciBIZWFsdGggU3RhdGlzdGljcywgQ2VudGVycyBmb3IgRGlzZWFzZSBDb250cm9sIGFuZCBQ
cmV2ZW50aW9uLCBIeWF0dHN2aWxsZSwgTUQuIEdsZW5uIENvcGVsYW5kIGlzIHdpdGggdGhlIERp
dmlzaW9uIGZvciBWaXRhbCBSZWNvcmRzIGFuZCBIZWFsdGggU3RhdGlzdGljcywgTWljaGlnYW4g
RGVwYXJ0bWVudCBvZiBDb21tdW5pdHkgSGVhbHRoLCBMYW5zaW5nLiBKb2huIE1vc2VseSBIYXll
cyBpcyB3aXRoIHRoZSBVbml0ZWQgU291dGggYW5kIEVhc3Rlcm4gVHJpYmVzLCBUcmliYWwgRXBp
ZGVtaW9sb2d5IENlbnRlciwgTmFzaHZpbGxlLCBUTi48L2F1dGgtYWRkcmVzcz48dGl0bGVzPjx0
aXRsZT5MaW5rYWdlcyB0byBpbXByb3ZlIG1vcnRhbGl0eSBkYXRhIGZvciBBbWVyaWNhbiBJbmRp
YW5zIGFuZCBBbGFza2EgTmF0aXZlczogYSBuZXcgbW9kZWwgZm9yIGRlYXRoIHJlcG9ydGluZz88
L3RpdGxlPjxzZWNvbmRhcnktdGl0bGU+QW0gSiBQdWJsaWMgSGVhbHRoPC9zZWNvbmRhcnktdGl0
bGU+PC90aXRsZXM+PHBlcmlvZGljYWw+PGZ1bGwtdGl0bGU+QW0gSiBQdWJsaWMgSGVhbHRoPC9m
dWxsLXRpdGxlPjwvcGVyaW9kaWNhbD48cGFnZXM+UzI1OC02MjwvcGFnZXM+PHZvbHVtZT4xMDQg
U3VwcGwgMzwvdm9sdW1lPjxlZGl0aW9uPjIwMTQvMDQvMjQ8L2VkaXRpb24+PGtleXdvcmRzPjxr
ZXl3b3JkPkFsYXNrYS9lcGlkZW1pb2xvZ3kvZXRobm9sb2d5PC9rZXl3b3JkPjxrZXl3b3JkPkNh
dXNlIG9mIERlYXRoPC9rZXl3b3JkPjxrZXl3b3JkPipEYXRhIENvbGxlY3Rpb248L2tleXdvcmQ+
PGtleXdvcmQ+RGVhdGggQ2VydGlmaWNhdGVzPC9rZXl3b3JkPjxrZXl3b3JkPkh1bWFuczwva2V5
d29yZD48a2V5d29yZD5JbmRpYW5zLCBOb3J0aCBBbWVyaWNhbi8qc3RhdGlzdGljcyAmYW1wOyBu
dW1lcmljYWwgZGF0YTwva2V5d29yZD48a2V5d29yZD5JbnVpdHMvKnN0YXRpc3RpY3MgJmFtcDsg
bnVtZXJpY2FsIGRhdGE8L2tleXdvcmQ+PGtleXdvcmQ+TW9ydGFsaXR5Lyp0cmVuZHM8L2tleXdv
cmQ+PGtleXdvcmQ+UG9wdWxhdGlvbiBTdXJ2ZWlsbGFuY2U8L2tleXdvcmQ+PC9rZXl3b3Jkcz48
ZGF0ZXM+PHllYXI+MjAxNDwveWVhcj48cHViLWRhdGVzPjxkYXRlPkp1bjwvZGF0ZT48L3B1Yi1k
YXRlcz48L2RhdGVzPjxpc2JuPjE1NDEtMDA0OCAoRWxlY3Ryb25pYykmI3hEOzAwOTAtMDAzNiAo
TGlua2luZyk8L2lzYm4+PGFjY2Vzc2lvbi1udW0+MjQ3NTQ2MTQ8L2FjY2Vzc2lvbi1udW0+PHVy
bHM+PC91cmxzPjxjdXN0b200PlBNQyAtIFBNQzQwMzU4ODI8L2N1c3RvbTQ+PGVsZWN0cm9uaWMt
cmVzb3VyY2UtbnVtPjEwLjIxMDUvYWpwaC4yMDEzLjMwMTY0NzwvZWxlY3Ryb25pYy1yZXNvdXJj
ZS1udW0+PHJlbW90ZS1kYXRhYmFzZS1wcm92aWRlcj5OTE08L3JlbW90ZS1kYXRhYmFzZS1wcm92
aWRlcj48bGFuZ3VhZ2U+ZW5nPC9sYW5ndWFnZT48L3JlY29yZD48L0NpdGU+PENpdGU+PEF1dGhv
cj5TaW5naDwvQXV0aG9yPjxZZWFyPjIwMTM8L1llYXI+PFJlY051bT43NjwvUmVjTnVtPjxyZWNv
cmQ+PHJlYy1udW1iZXI+NzY8L3JlYy1udW1iZXI+PGZvcmVpZ24ta2V5cz48a2V5IGFwcD0iRU4i
IGRiLWlkPSJ3eGFwemFyMHBzMjVyY2VwdndieHQyNW45MDJlYWR0cnJ4MmUiIHRpbWVzdGFtcD0i
MTQxMjExNDE4NSI+NzY8L2tleT48L2ZvcmVpZ24ta2V5cz48cmVmLXR5cGUgbmFtZT0iSm91cm5h
bCBBcnRpY2xlIj4xNzwvcmVmLXR5cGU+PGNvbnRyaWJ1dG9ycz48YXV0aG9ycz48YXV0aG9yPlNp
bmdoLCBHLiBLLjwvYXV0aG9yPjxhdXRob3I+Um9kcmlndWV6LUxhaW56LCBBLjwvYXV0aG9yPjxh
dXRob3I+S29nYW4sIE0uIEQuPC9hdXRob3I+PC9hdXRob3JzPjwvY29udHJpYnV0b3JzPjxhdXRo
LWFkZHJlc3M+VVMgRGVwYXJ0bWVudCBvZiBIZWFsdGggYW5kIEh1bWFuIFNlcnZpY2VzLCBIZWFs
dGggUmVzb3VyY2VzIGFuZCBTZXJ2aWNlcyBBZG1pbmlzdHJhdGlvbiwgTWF0ZXJuYWwgYW5kIENo
aWxkIEhlYWx0aCBCdXJlYXUsIDU2MDAgRmlzaGVycyBMYW5lLCBSb29tIDE4LTQxLCBSb2Nrdmls
bGUsIE1EIDIwODU3LCBVU0EuPC9hdXRoLWFkZHJlc3M+PHRpdGxlcz48dGl0bGU+SW1taWdyYW50
IGhlYWx0aCBpbmVxdWFsaXRpZXMgaW4gdGhlIFVuaXRlZCBTdGF0ZXM6IHVzZSBvZiBlaWdodCBt
YWpvciBuYXRpb25hbCBkYXRhIHN5c3RlbXM8L3RpdGxlPjxzZWNvbmRhcnktdGl0bGU+U2NpZW50
aWZpY1dvcmxkSm91cm5hbDwvc2Vjb25kYXJ5LXRpdGxlPjwvdGl0bGVzPjxwZXJpb2RpY2FsPjxm
dWxsLXRpdGxlPlNjaWVudGlmaWNXb3JsZEpvdXJuYWw8L2Z1bGwtdGl0bGU+PC9wZXJpb2RpY2Fs
PjxwYWdlcz41MTIzMTM8L3BhZ2VzPjx2b2x1bWU+MjAxMzwvdm9sdW1lPjxlZGl0aW9uPjIwMTMv
MTEvMzA8L2VkaXRpb24+PGtleXdvcmRzPjxrZXl3b3JkPkRhdGFiYXNlcywgRmFjdHVhbDwva2V5
d29yZD48a2V5d29yZD5FbWlncmFudHMgYW5kIEltbWlncmFudHMvKnN0YXRpc3RpY3MgJmFtcDsg
bnVtZXJpY2FsIGRhdGE8L2tleXdvcmQ+PGtleXdvcmQ+SGVhbHRoIFNlcnZpY2VzIEFjY2Vzc2li
aWxpdHkvc3RhdGlzdGljcyAmYW1wOyBudW1lcmljYWwgZGF0YTwva2V5d29yZD48a2V5d29yZD4q
SGVhbHRoIFN0YXR1cyBEaXNwYXJpdGllczwva2V5d29yZD48a2V5d29yZD5IZWFsdGggU3VydmV5
cy8qc3RhdGlzdGljcyAmYW1wOyBudW1lcmljYWwgZGF0YTwva2V5d29yZD48a2V5d29yZD5IdW1h
bnM8L2tleXdvcmQ+PGtleXdvcmQ+VW5pdGVkIFN0YXRlczwva2V5d29yZD48L2tleXdvcmRzPjxk
YXRlcz48eWVhcj4yMDEzPC95ZWFyPjwvZGF0ZXM+PGlzYm4+MTUzNy03NDRYIChFbGVjdHJvbmlj
KSYjeEQ7MTUzNy03NDRYIChMaW5raW5nKTwvaXNibj48YWNjZXNzaW9uLW51bT4yNDI4ODQ4ODwv
YWNjZXNzaW9uLW51bT48dXJscz48L3VybHM+PGN1c3RvbTQ+UE1DIC0gUE1DMzgyNjMxNzwvY3Vz
dG9tND48ZWxlY3Ryb25pYy1yZXNvdXJjZS1udW0+MTAuMTE1NS8yMDEzLzUxMjMxMzwvZWxlY3Ry
b25pYy1yZXNvdXJjZS1udW0+PHJlbW90ZS1kYXRhYmFzZS1wcm92aWRlcj5OTE08L3JlbW90ZS1k
YXRhYmFzZS1wcm92aWRlcj48bGFuZ3VhZ2U+ZW5nPC9sYW5ndWFnZT48L3JlY29yZD48L0NpdGU+
PENpdGU+PEF1dGhvcj5LcG9zb3dhPC9BdXRob3I+PFllYXI+MjAxMzwvWWVhcj48UmVjTnVtPjc0
PC9SZWNOdW0+PHJlY29yZD48cmVjLW51bWJlcj43NDwvcmVjLW51bWJlcj48Zm9yZWlnbi1rZXlz
PjxrZXkgYXBwPSJFTiIgZGItaWQ9Ind4YXB6YXIwcHMyNXJjZXB2d2J4dDI1bjkwMmVhZHRycngy
ZSIgdGltZXN0YW1wPSIxNDEyMTE0MTgwIj43NDwva2V5PjwvZm9yZWlnbi1rZXlzPjxyZWYtdHlw
ZSBuYW1lPSJKb3VybmFsIEFydGljbGUiPjE3PC9yZWYtdHlwZT48Y29udHJpYnV0b3JzPjxhdXRo
b3JzPjxhdXRob3I+S3Bvc293YSwgQS4gSi48L2F1dGhvcj48L2F1dGhvcnM+PC9jb250cmlidXRv
cnM+PGF1dGgtYWRkcmVzcz5EZXBhcnRtZW50IG9mIFNvY2lvbG9neSwgMTE1MCBXYXRraW5zIEhh
bGwsIFVuaXZlcnNpdHkgb2YgQ2FsaWZvcm5pYSwgUml2ZXJzaWRlLCBDQSA5MjUyMSwgVVNBLiBF
bGVjdHJvbmljIGFkZHJlc3M6IEF1Z3VzdGluZS5rcG9zb3dhQHVjci5lZHUuPC9hdXRoLWFkZHJl
c3M+PHRpdGxlcz48dGl0bGU+TWFyaXRhbCBzdGF0dXMgYW5kIEhJVi9BSURTIG1vcnRhbGl0eTog
ZXZpZGVuY2UgZnJvbSB0aGUgVVMgTmF0aW9uYWwgTG9uZ2l0dWRpbmFsIE1vcnRhbGl0eSBTdHVk
eTwvdGl0bGU+PHNlY29uZGFyeS10aXRsZT5JbnQgSiBJbmZlY3QgRGlzPC9zZWNvbmRhcnktdGl0
bGU+PC90aXRsZXM+PHBlcmlvZGljYWw+PGZ1bGwtdGl0bGU+SW50IEogSW5mZWN0IERpczwvZnVs
bC10aXRsZT48L3BlcmlvZGljYWw+PHBhZ2VzPmU4NjgtNzQ8L3BhZ2VzPjx2b2x1bWU+MTc8L3Zv
bHVtZT48bnVtYmVyPjEwPC9udW1iZXI+PGVkaXRpb24+MjAxMy8wNC8wOTwvZWRpdGlvbj48a2V5
d29yZHM+PGtleXdvcmQ+QWNxdWlyZWQgSW1tdW5vZGVmaWNpZW5jeSBTeW5kcm9tZS8qbW9ydGFs
aXR5PC9rZXl3b3JkPjxrZXl3b3JkPkFkb2xlc2NlbnQ8L2tleXdvcmQ+PGtleXdvcmQ+QWR1bHQ8
L2tleXdvcmQ+PGtleXdvcmQ+RmVtYWxlPC9rZXl3b3JkPjxrZXl3b3JkPkh1bWFuczwva2V5d29y
ZD48a2V5d29yZD5Mb25naXR1ZGluYWwgU3R1ZGllczwva2V5d29yZD48a2V5d29yZD5NYWxlPC9r
ZXl3b3JkPjxrZXl3b3JkPipNYXJpdGFsIFN0YXR1czwva2V5d29yZD48a2V5d29yZD5NaWRkbGUg
QWdlZDwva2V5d29yZD48a2V5d29yZD5Nb3J0YWxpdHk8L2tleXdvcmQ+PGtleXdvcmQ+UHJvcG9y
dGlvbmFsIEhhemFyZHMgTW9kZWxzPC9rZXl3b3JkPjxrZXl3b3JkPlJpc2sgRmFjdG9yczwva2V5
d29yZD48a2V5d29yZD5Tb2Npb2Vjb25vbWljIEZhY3RvcnM8L2tleXdvcmQ+PGtleXdvcmQ+VW5p
dGVkIFN0YXRlcy9lcGlkZW1pb2xvZ3k8L2tleXdvcmQ+PGtleXdvcmQ+WW91bmcgQWR1bHQ8L2tl
eXdvcmQ+PC9rZXl3b3Jkcz48ZGF0ZXM+PHllYXI+MjAxMzwveWVhcj48cHViLWRhdGVzPjxkYXRl
Pk9jdDwvZGF0ZT48L3B1Yi1kYXRlcz48L2RhdGVzPjxpc2JuPjE4NzgtMzUxMSAoRWxlY3Ryb25p
YykmI3hEOzEyMDEtOTcxMiAoTGlua2luZyk8L2lzYm4+PGFjY2Vzc2lvbi1udW0+MjM1NjIzNTY8
L2FjY2Vzc2lvbi1udW0+PHVybHM+PC91cmxzPjxlbGVjdHJvbmljLXJlc291cmNlLW51bT4xMC4x
MDE2L2ouaWppZC4yMDEzLjAyLjAxODwvZWxlY3Ryb25pYy1yZXNvdXJjZS1udW0+PHJlbW90ZS1k
YXRhYmFzZS1wcm92aWRlcj5OTE08L3JlbW90ZS1kYXRhYmFzZS1wcm92aWRlcj48bGFuZ3VhZ2U+
ZW5nPC9sYW5ndWFnZT48L3JlY29yZD48L0NpdGU+PENpdGU+PEF1dGhvcj5Fc3Bpbm9zYTwvQXV0
aG9yPjxZZWFyPjIwMTM8L1llYXI+PFJlY051bT45MzwvUmVjTnVtPjxyZWNvcmQ+PHJlYy1udW1i
ZXI+OTM8L3JlYy1udW1iZXI+PGZvcmVpZ24ta2V5cz48a2V5IGFwcD0iRU4iIGRiLWlkPSJ3eGFw
emFyMHBzMjVyY2VwdndieHQyNW45MDJlYWR0cnJ4MmUiIHRpbWVzdGFtcD0iMTQzMzg2MjU5OCI+
OTM8L2tleT48L2ZvcmVpZ24ta2V5cz48cmVmLXR5cGUgbmFtZT0iSm91cm5hbCBBcnRpY2xlIj4x
NzwvcmVmLXR5cGU+PGNvbnRyaWJ1dG9ycz48YXV0aG9ycz48YXV0aG9yPkVzcGlub3NhLCBKLjwv
YXV0aG9yPjxhdXRob3I+RXZhbnMsIFcuIE4uPC9hdXRob3I+PC9hdXRob3JzPjwvY29udHJpYnV0
b3JzPjxhdXRoLWFkZHJlc3M+RGVwYXJ0bWVudCBvZiBFY29ub21pY3MsIFJvY2hlc3RlciBJbnN0
aXR1dGUgb2YgVGVjaG5vbG9neSwgOTIgTG9tYiBNZW1vcmlhbCBEcml2ZSwgUm9jaGVzdGVyLCBO
WSAxNDYyMywgVVNBLiBqYXZpZXIuZXNwaW5vc2FAcml0LmVkdTwvYXV0aC1hZGRyZXNzPjx0aXRs
ZXM+PHRpdGxlPk1hdGVybmFsIGJlcmVhdmVtZW50OiB0aGUgaGVpZ2h0ZW5lZCBtb3J0YWxpdHkg
b2YgbW90aGVycyBhZnRlciB0aGUgZGVhdGggb2YgYSBjaGlsZDwvdGl0bGU+PHNlY29uZGFyeS10
aXRsZT5FY29uIEh1bSBCaW9sPC9zZWNvbmRhcnktdGl0bGU+PC90aXRsZXM+PHBlcmlvZGljYWw+
PGZ1bGwtdGl0bGU+RWNvbiBIdW0gQmlvbDwvZnVsbC10aXRsZT48L3BlcmlvZGljYWw+PHBhZ2Vz
PjM3MS04MTwvcGFnZXM+PHZvbHVtZT4xMTwvdm9sdW1lPjxudW1iZXI+MzwvbnVtYmVyPjxlZGl0
aW9uPjIwMTIvMDcvMjA8L2VkaXRpb24+PGtleXdvcmRzPjxrZXl3b3JkPkFkdWx0PC9rZXl3b3Jk
PjxrZXl3b3JkPipCZXJlYXZlbWVudDwva2V5d29yZD48a2V5d29yZD5DaGlsZCwgUHJlc2Nob29s
PC9rZXl3b3JkPjxrZXl3b3JkPkNvbmZpZGVuY2UgSW50ZXJ2YWxzPC9rZXl3b3JkPjxrZXl3b3Jk
PkZlbWFsZTwva2V5d29yZD48a2V5d29yZD5IdW1hbnM8L2tleXdvcmQ+PGtleXdvcmQ+SW5mYW50
PC9rZXl3b3JkPjxrZXl3b3JkPkxpZmUgQ2hhbmdlIEV2ZW50czwva2V5d29yZD48a2V5d29yZD5M
b25naXR1ZGluYWwgU3R1ZGllczwva2V5d29yZD48a2V5d29yZD4qTWF0ZXJuYWwgTW9ydGFsaXR5
PC9rZXl3b3JkPjxrZXl3b3JkPk1pZGRsZSBBZ2VkPC9rZXl3b3JkPjxrZXl3b3JkPipNb3RoZXIt
Q2hpbGQgUmVsYXRpb25zPC9rZXl3b3JkPjxrZXl3b3JkPk1vdGhlcnMvKnBzeWNob2xvZ3k8L2tl
eXdvcmQ+PGtleXdvcmQ+UHJvcG9ydGlvbmFsIEhhemFyZHMgTW9kZWxzPC9rZXl3b3JkPjxrZXl3
b3JkPlVuaXRlZCBTdGF0ZXMvZXBpZGVtaW9sb2d5PC9rZXl3b3JkPjxrZXl3b3JkPllvdW5nIEFk
dWx0PC9rZXl3b3JkPjwva2V5d29yZHM+PGRhdGVzPjx5ZWFyPjIwMTM8L3llYXI+PHB1Yi1kYXRl
cz48ZGF0ZT5KdWw8L2RhdGU+PC9wdWItZGF0ZXM+PC9kYXRlcz48aXNibj4xODczLTYxMzAgKEVs
ZWN0cm9uaWMpJiN4RDsxNTcwLTY3N1ggKExpbmtpbmcpPC9pc2JuPjxhY2Nlc3Npb24tbnVtPjIy
ODA5ODMyPC9hY2Nlc3Npb24tbnVtPjx1cmxzPjwvdXJscz48ZWxlY3Ryb25pYy1yZXNvdXJjZS1u
dW0+MTAuMTAxNi9qLmVoYi4yMDEyLjA2LjAwMjwvZWxlY3Ryb25pYy1yZXNvdXJjZS1udW0+PHJl
bW90ZS1kYXRhYmFzZS1wcm92aWRlcj5OTE08L3JlbW90ZS1kYXRhYmFzZS1wcm92aWRlcj48bGFu
Z3VhZ2U+ZW5nPC9sYW5ndWFnZT48L3JlY29yZD48L0NpdGU+PENpdGU+PEF1dGhvcj5EYWx5PC9B
dXRob3I+PFllYXI+MjAxMzwvWWVhcj48UmVjTnVtPjczPC9SZWNOdW0+PHJlY29yZD48cmVjLW51
bWJlcj43MzwvcmVjLW51bWJlcj48Zm9yZWlnbi1rZXlzPjxrZXkgYXBwPSJFTiIgZGItaWQ9Ind4
YXB6YXIwcHMyNXJjZXB2d2J4dDI1bjkwMmVhZHRycngyZSIgdGltZXN0YW1wPSIxNDEyMTE0MDU0
Ij43Mzwva2V5PjwvZm9yZWlnbi1rZXlzPjxyZWYtdHlwZSBuYW1lPSJKb3VybmFsIEFydGljbGUi
PjE3PC9yZWYtdHlwZT48Y29udHJpYnV0b3JzPjxhdXRob3JzPjxhdXRob3I+RGFseSwgTWFyeSBD
LjwvYXV0aG9yPjxhdXRob3I+V2lsc29uLCBEYW5pZWwgSi48L2F1dGhvcj48YXV0aG9yPkpvaG5z
b24sIE5vcm1hbiBKLjwvYXV0aG9yPjwvYXV0aG9ycz48L2NvbnRyaWJ1dG9ycz48dGl0bGVzPjx0
aXRsZT5SRUxBVElWRSBTVEFUVVMgQU5EIFdFTEwtQkVJTkc6IEVWSURFTkNFIEZST00gVS4gUy4g
U1VJQ0lERSBERUFUSFM8L3RpdGxlPjxzZWNvbmRhcnktdGl0bGU+UmV2aWV3IG9mIEVjb25vbWlj
cyBhbmQgU3RhdGlzdGljczwvc2Vjb25kYXJ5LXRpdGxlPjwvdGl0bGVzPjxwZXJpb2RpY2FsPjxm
dWxsLXRpdGxlPlJldmlldyBvZiBFY29ub21pY3MgYW5kIFN0YXRpc3RpY3M8L2Z1bGwtdGl0bGU+
PC9wZXJpb2RpY2FsPjxwYWdlcz4xNDgwLTE1MDA8L3BhZ2VzPjx2b2x1bWU+OTU8L3ZvbHVtZT48
bnVtYmVyPjU8L251bWJlcj48ZGF0ZXM+PHllYXI+MjAxMzwveWVhcj48cHViLWRhdGVzPjxkYXRl
PkRlYzwvZGF0ZT48L3B1Yi1kYXRlcz48L2RhdGVzPjxpc2JuPjAwMzQtNjUzNTsgMTUzMC05MTQy
PC9pc2JuPjxhY2Nlc3Npb24tbnVtPldPUzowMDAzMjg4NzgwMDAwMDM8L2FjY2Vzc2lvbi1udW0+
PHVybHM+PHJlbGF0ZWQtdXJscz48dXJsPiZsdDtHbyB0byBJU0kmZ3Q7Oi8vV09TOjAwMDMyODg3
ODAwMDAwMzwvdXJsPjwvcmVsYXRlZC11cmxzPjwvdXJscz48L3JlY29yZD48L0NpdGU+PENpdGU+
PEF1dGhvcj5Ba2lueWVtaWp1PC9BdXRob3I+PFllYXI+MjAxMzwvWWVhcj48UmVjTnVtPjY8L1Jl
Y051bT48cmVjb3JkPjxyZWMtbnVtYmVyPjY8L3JlYy1udW1iZXI+PGZvcmVpZ24ta2V5cz48a2V5
IGFwcD0iRU4iIGRiLWlkPSJ3eGFwemFyMHBzMjVyY2VwdndieHQyNW45MDJlYWR0cnJ4MmUiIHRp
bWVzdGFtcD0iMTM5MzM2NzQxNCI+Njwva2V5PjwvZm9yZWlnbi1rZXlzPjxyZWYtdHlwZSBuYW1l
PSJKb3VybmFsIEFydGljbGUiPjE3PC9yZWYtdHlwZT48Y29udHJpYnV0b3JzPjxhdXRob3JzPjxh
dXRob3I+QWtpbnllbWlqdSwgVC4gRi48L2F1dGhvcj48YXV0aG9yPlNvbGltYW4sIEEuIFMuPC9h
dXRob3I+PGF1dGhvcj5Kb2huc29uLCBOLiBKLjwvYXV0aG9yPjxhdXRob3I+QWx0ZWtydXNlLCBT
LiBGLjwvYXV0aG9yPjxhdXRob3I+V2VsY2gsIEsuPC9hdXRob3I+PGF1dGhvcj5CYW5lcmplZSwg
TS48L2F1dGhvcj48YXV0aG9yPlNjaHdhcnR6LCBLLjwvYXV0aG9yPjxhdXRob3I+TWVyYWp2ZXIs
IFMuPC9hdXRob3I+PC9hdXRob3JzPjwvY29udHJpYnV0b3JzPjxhdXRoLWFkZHJlc3M+RGVwYXJ0
bWVudCBvZiBFcGlkZW1pb2xvZ3ksIENvbHVtYmlhIFVuaXZlcnNpdHkgTWFpbG1hbiBTY2hvb2wg
b2YgUHVibGljIEhlYWx0aCwgTmV3IFlvcmssIE5ZIDEwMDMyLCBVU0EuPC9hdXRoLWFkZHJlc3M+
PHRpdGxlcz48dGl0bGU+SW5kaXZpZHVhbCBhbmQgbmVpZ2hib3Job29kIHNvY2lvZWNvbm9taWMg
c3RhdHVzIGFuZCBoZWFsdGhjYXJlIHJlc291cmNlcyBpbiByZWxhdGlvbiB0byBibGFjay13aGl0
ZSBicmVhc3QgY2FuY2VyIHN1cnZpdmFsIGRpc3Bhcml0aWVzPC90aXRsZT48c2Vjb25kYXJ5LXRp
dGxlPkogQ2FuY2VyIEVwaWRlbWlvbDwvc2Vjb25kYXJ5LXRpdGxlPjwvdGl0bGVzPjxwZXJpb2Rp
Y2FsPjxmdWxsLXRpdGxlPkogQ2FuY2VyIEVwaWRlbWlvbDwvZnVsbC10aXRsZT48L3BlcmlvZGlj
YWw+PHBhZ2VzPjQ5MDQ3MjwvcGFnZXM+PHZvbHVtZT4yMDEzPC92b2x1bWU+PGVkaXRpb24+MjAx
My8wMy8yMDwvZWRpdGlvbj48ZGF0ZXM+PHllYXI+MjAxMzwveWVhcj48L2RhdGVzPjxpc2JuPjE2
ODctODU1OCAoUHJpbnQpOzE2ODctODU1OCAoTGlua2luZyk8L2lzYm4+PGFjY2Vzc2lvbi1udW0+
MjM1MDk0NjA8L2FjY2Vzc2lvbi1udW0+PHVybHM+PC91cmxzPjxjdXN0b200PlBNQyAtIFBNQzM1
OTA2MzU8L2N1c3RvbTQ+PGVsZWN0cm9uaWMtcmVzb3VyY2UtbnVtPjEwLjExNTUvMjAxMy80OTA0
NzI8L2VsZWN0cm9uaWMtcmVzb3VyY2UtbnVtPjxyZW1vdGUtZGF0YWJhc2UtcHJvdmlkZXI+TkxN
PC9yZW1vdGUtZGF0YWJhc2UtcHJvdmlkZXI+PGxhbmd1YWdlPmVuZzwvbGFuZ3VhZ2U+PC9yZWNv
cmQ+PC9DaXRlPjxDaXRlPjxBdXRob3I+TW9udGV6PC9BdXRob3I+PFllYXI+MjAxMjwvWWVhcj48
UmVjTnVtPjg8L1JlY051bT48cmVjb3JkPjxyZWMtbnVtYmVyPjg8L3JlYy1udW1iZXI+PGZvcmVp
Z24ta2V5cz48a2V5IGFwcD0iRU4iIGRiLWlkPSJ3eGFwemFyMHBzMjVyY2VwdndieHQyNW45MDJl
YWR0cnJ4MmUiIHRpbWVzdGFtcD0iMTM5MzM2NzQxOSI+ODwva2V5PjwvZm9yZWlnbi1rZXlzPjxy
ZWYtdHlwZSBuYW1lPSJKb3VybmFsIEFydGljbGUiPjE3PC9yZWYtdHlwZT48Y29udHJpYnV0b3Jz
PjxhdXRob3JzPjxhdXRob3I+TW9udGV6LCBKLiBLLjwvYXV0aG9yPjxhdXRob3I+SHVtbWVyLCBS
LiBBLjwvYXV0aG9yPjxhdXRob3I+SGF5d2FyZCwgTS4gRC48L2F1dGhvcj48L2F1dGhvcnM+PC9j
b250cmlidXRvcnM+PGF1dGgtYWRkcmVzcz5IYXJ2YXJkIENlbnRlciBmb3IgUG9wdWxhdGlvbiAm
YW1wOyBEZXZlbG9wbWVudCBTdHVkaWVzLCBIYXJ2YXJkIFVuaXZlcnNpdHksIENhbWJyaWRnZSwg
TUEgMDIxMzgsIFVTQS4gamttb250ZXpAaHNwaC5oYXJ2YXJkLmVkdTwvYXV0aC1hZGRyZXNzPjx0
aXRsZXM+PHRpdGxlPkVkdWNhdGlvbmFsIGF0dGFpbm1lbnQgYW5kIGFkdWx0IG1vcnRhbGl0eSBp
biB0aGUgVW5pdGVkIFN0YXRlczogYSBzeXN0ZW1hdGljIGFuYWx5c2lzIG9mIGZ1bmN0aW9uYWwg
Zm9ybTwvdGl0bGU+PHNlY29uZGFyeS10aXRsZT5EZW1vZ3JhcGh5PC9zZWNvbmRhcnktdGl0bGU+
PC90aXRsZXM+PHBlcmlvZGljYWw+PGZ1bGwtdGl0bGU+RGVtb2dyYXBoeTwvZnVsbC10aXRsZT48
L3BlcmlvZGljYWw+PHBhZ2VzPjMxNS0zNjwvcGFnZXM+PHZvbHVtZT40OTwvdm9sdW1lPjxudW1i
ZXI+MTwvbnVtYmVyPjxlZGl0aW9uPjIwMTIvMDEvMTc8L2VkaXRpb24+PGtleXdvcmRzPjxrZXl3
b3JkPkFkdWx0PC9rZXl3b3JkPjxrZXl3b3JkPkFmcmljYW4gQ29udGluZW50YWwgQW5jZXN0cnkg
R3JvdXAvIHN0YXRpc3RpY3MgJmFtcDsgbnVtZXJpY2FsIGRhdGE8L2tleXdvcmQ+PGtleXdvcmQ+
QWdlZDwva2V5d29yZD48a2V5d29yZD5BZ2VkLCA4MCBhbmQgb3Zlcjwva2V5d29yZD48a2V5d29y
ZD5EZW1vZ3JhcGh5PC9rZXl3b3JkPjxrZXl3b3JkPkRpc2FiaWxpdHkgRXZhbHVhdGlvbjwva2V5
d29yZD48a2V5d29yZD5FZHVjYXRpb25hbCBTdGF0dXM8L2tleXdvcmQ+PGtleXdvcmQ+RXVyb3Bl
YW4gQ29udGluZW50YWwgQW5jZXN0cnkgR3JvdXAvIHN0YXRpc3RpY3MgJmFtcDsgbnVtZXJpY2Fs
IGRhdGE8L2tleXdvcmQ+PGtleXdvcmQ+RmVtYWxlPC9rZXl3b3JkPjxrZXl3b3JkPkh1bWFuczwv
a2V5d29yZD48a2V5d29yZD5Mb25naXR1ZGluYWwgU3R1ZGllczwva2V5d29yZD48a2V5d29yZD5N
YWxlPC9rZXl3b3JkPjxrZXl3b3JkPk1pZGRsZSBBZ2VkPC9rZXl3b3JkPjxrZXl3b3JkPk1vcnRh
bGl0eTwva2V5d29yZD48a2V5d29yZD5SaXNrIEFzc2Vzc21lbnQ8L2tleXdvcmQ+PGtleXdvcmQ+
UmlzayBGYWN0b3JzPC9rZXl3b3JkPjxrZXl3b3JkPlVuaXRlZCBTdGF0ZXM8L2tleXdvcmQ+PC9r
ZXl3b3Jkcz48ZGF0ZXM+PHllYXI+MjAxMjwveWVhcj48cHViLWRhdGVzPjxkYXRlPkZlYjwvZGF0
ZT48L3B1Yi1kYXRlcz48L2RhdGVzPjxpc2JuPjAwNzAtMzM3MCAoUHJpbnQpOzAwNzAtMzM3MCAo
TGlua2luZyk8L2lzYm4+PGFjY2Vzc2lvbi1udW0+MjIyNDY3OTc8L2FjY2Vzc2lvbi1udW0+PHVy
bHM+PC91cmxzPjxjdXN0b20zPjEgUjAxLUhEMDUzNjk2L0hEL05JQ0hEIE5JSCBISFMvVW5pdGVk
IFN0YXRlczs1IFIyNCBIRDA0Mjg0OS9IRC9OSUNIRCBOSUggSEhTL1VuaXRlZCBTdGF0ZXM7NSBU
MzIgSEQwMDcwODEvSEQvTklDSEQgTklIIEhIUy9Vbml0ZWQgU3RhdGVzO1IwMSBIRDA1MzY5Ni0w
MS9IRC9OSUNIRCBOSUggSEhTL1VuaXRlZCBTdGF0ZXM7UjI0IEhEMDQyODQ5L0hEL05JQ0hEIE5J
SCBISFMvVW5pdGVkIFN0YXRlcztSMjQgSEQwNDI4NDktMDEvSEQvTklDSEQgTklIIEhIUy9Vbml0
ZWQgU3RhdGVzO1QzMiBIRDAwNzA4MS0zMS9IRC9OSUNIRCBOSUggSEhTL1VuaXRlZCBTdGF0ZXM8
L2N1c3RvbTM+PGN1c3RvbTQ+UE1DIC0gUE1DMzI5MDkyMDwvY3VzdG9tND48ZWxlY3Ryb25pYy1y
ZXNvdXJjZS1udW0+MTAuMTAwNy9zMTM1MjQtMDExLTAwODItODwvZWxlY3Ryb25pYy1yZXNvdXJj
ZS1udW0+PHJlbW90ZS1kYXRhYmFzZS1wcm92aWRlcj5OTE08L3JlbW90ZS1kYXRhYmFzZS1wcm92
aWRlcj48bGFuZ3VhZ2U+ZW5nPC9sYW5ndWFnZT48L3JlY29yZD48L0NpdGU+PENpdGU+PEF1dGhv
cj5HZXJ1c288L0F1dGhvcj48WWVhcj4yMDEyPC9ZZWFyPjxSZWNOdW0+NzwvUmVjTnVtPjxyZWNv
cmQ+PHJlYy1udW1iZXI+NzwvcmVjLW51bWJlcj48Zm9yZWlnbi1rZXlzPjxrZXkgYXBwPSJFTiIg
ZGItaWQ9Ind4YXB6YXIwcHMyNXJjZXB2d2J4dDI1bjkwMmVhZHRycngyZSIgdGltZXN0YW1wPSIx
MzkzMzY3NDE5Ij43PC9rZXk+PC9mb3JlaWduLWtleXM+PHJlZi10eXBlIG5hbWU9IkpvdXJuYWwg
QXJ0aWNsZSI+MTc8L3JlZi10eXBlPjxjb250cmlidXRvcnM+PGF1dGhvcnM+PGF1dGhvcj5HZXJ1
c28sIE0uPC9hdXRob3I+PC9hdXRob3JzPjwvY29udHJpYnV0b3JzPjxhdXRoLWFkZHJlc3M+RGVw
YXJ0bWVudCBvZiBFY29ub21pY3MsIFByaW5jZXRvbiBVbml2ZXJzaXR5LCBQcmluY2V0b24sIE5K
IDA4NTQ0LCBVU0EuIG1nZXJ1c29AcHJpbmNldG9uLmVkdTwvYXV0aC1hZGRyZXNzPjx0aXRsZXM+
PHRpdGxlPkJsYWNrLXdoaXRlIGRpc3Bhcml0aWVzIGluIGxpZmUgZXhwZWN0YW5jeTogaG93IG11
Y2ggY2FuIHRoZSBzdGFuZGFyZCBTRVMgdmFyaWFibGVzIGV4cGxhaW4/PC90aXRsZT48c2Vjb25k
YXJ5LXRpdGxlPkRlbW9ncmFwaHk8L3NlY29uZGFyeS10aXRsZT48L3RpdGxlcz48cGVyaW9kaWNh
bD48ZnVsbC10aXRsZT5EZW1vZ3JhcGh5PC9mdWxsLXRpdGxlPjwvcGVyaW9kaWNhbD48cGFnZXM+
NTUzLTc0PC9wYWdlcz48dm9sdW1lPjQ5PC92b2x1bWU+PG51bWJlcj4yPC9udW1iZXI+PGVkaXRp
b24+MjAxMi8wMS8zMTwvZWRpdGlvbj48a2V5d29yZHM+PGtleXdvcmQ+QWR1bHQ8L2tleXdvcmQ+
PGtleXdvcmQ+QWZyaWNhbiBBbWVyaWNhbnMvIHN0YXRpc3RpY3MgJmFtcDsgbnVtZXJpY2FsIGRh
dGE8L2tleXdvcmQ+PGtleXdvcmQ+QWdlZDwva2V5d29yZD48a2V5d29yZD5FZHVjYXRpb25hbCBT
dGF0dXM8L2tleXdvcmQ+PGtleXdvcmQ+RW1wbG95bWVudC9jbGFzc2lmaWNhdGlvbjwva2V5d29y
ZD48a2V5d29yZD5FdXJvcGVhbiBDb250aW5lbnRhbCBBbmNlc3RyeSBHcm91cC8gc3RhdGlzdGlj
cyAmYW1wOyBudW1lcmljYWwgZGF0YTwva2V5d29yZD48a2V5d29yZD5GZW1hbGU8L2tleXdvcmQ+
PGtleXdvcmQ+SHVtYW5zPC9rZXl3b3JkPjxrZXl3b3JkPkxpZmUgRXhwZWN0YW5jeS8gZXRobm9s
b2d5PC9rZXl3b3JkPjxrZXl3b3JkPk1hbGU8L2tleXdvcmQ+PGtleXdvcmQ+TWFyaXRhbCBTdGF0
dXM8L2tleXdvcmQ+PGtleXdvcmQ+UnVyYWwgUG9wdWxhdGlvbi9zdGF0aXN0aWNzICZhbXA7IG51
bWVyaWNhbCBkYXRhPC9rZXl3b3JkPjxrZXl3b3JkPlNleCBGYWN0b3JzPC9rZXl3b3JkPjxrZXl3
b3JkPlNvY2lhbCBDbGFzczwva2V5d29yZD48a2V5d29yZD5Vbml0ZWQgU3RhdGVzL2VwaWRlbWlv
bG9neTwva2V5d29yZD48a2V5d29yZD5VcmJhbiBQb3B1bGF0aW9uL3N0YXRpc3RpY3MgJmFtcDsg
bnVtZXJpY2FsIGRhdGE8L2tleXdvcmQ+PC9rZXl3b3Jkcz48ZGF0ZXM+PHllYXI+MjAxMjwveWVh
cj48cHViLWRhdGVzPjxkYXRlPk1heTwvZGF0ZT48L3B1Yi1kYXRlcz48L2RhdGVzPjxpc2JuPjAw
NzAtMzM3MCAoUHJpbnQpOzAwNzAtMzM3MCAoTGlua2luZyk8L2lzYm4+PGFjY2Vzc2lvbi1udW0+
MjIyODcyNzI8L2FjY2Vzc2lvbi1udW0+PHVybHM+PC91cmxzPjxlbGVjdHJvbmljLXJlc3==
</w:fldData>
        </w:fldChar>
      </w:r>
      <w:r>
        <w:instrText xml:space="preserve"> ADDIN EN.CITE.DATA </w:instrText>
      </w:r>
      <w:r>
        <w:fldChar w:fldCharType="end"/>
      </w:r>
      <w:r>
        <w:fldChar w:fldCharType="begin">
          <w:fldData xml:space="preserve">b3VyY2UtbnVtPjEwLjEwMDcvczEzNTI0LTAxMS0wMDg5LTE8L2VsZWN0cm9uaWMtcmVzb3VyY2Ut
bnVtPjxyZW1vdGUtZGF0YWJhc2UtcHJvdmlkZXI+TkxNPC9yZW1vdGUtZGF0YWJhc2UtcHJvdmlk
ZXI+PGxhbmd1YWdlPmVuZzwvbGFuZ3VhZ2U+PC9yZWNvcmQ+PC9DaXRlPjxDaXRlPjxBdXRob3I+
V2lsc29uPC9BdXRob3I+PFllYXI+MjAxMTwvWWVhcj48UmVjTnVtPjU8L1JlY051bT48cmVjb3Jk
PjxyZWMtbnVtYmVyPjU8L3JlYy1udW1iZXI+PGZvcmVpZ24ta2V5cz48a2V5IGFwcD0iRU4iIGRi
LWlkPSJ3eGFwemFyMHBzMjVyY2VwdndieHQyNW45MDJlYWR0cnJ4MmUiIHRpbWVzdGFtcD0iMTM5
MzM2Njk4OSI+NTwva2V5PjwvZm9yZWlnbi1rZXlzPjxyZWYtdHlwZSBuYW1lPSJKb3VybmFsIEFy
dGljbGUiPjE3PC9yZWYtdHlwZT48Y29udHJpYnV0b3JzPjxhdXRob3JzPjxhdXRob3I+V2lsc29u
LCBGcmFua2xpbiBELjwvYXV0aG9yPjxhdXRob3I+UmViaHVuLCBVemk8L2F1dGhvcj48YXV0aG9y
PlJpdmFzLCBTYWx2YWRvcjwvYXV0aG9yPjwvYXV0aG9ycz48L2NvbnRyaWJ1dG9ycz48dGl0bGVz
Pjx0aXRsZT5Qb3B1bGF0aW9uIENoYW5nZSBhbmQgQ2hhbmdpbmcgRWR1Y2F0aW9uYWwgQXR0YWlu
bWVudCBvZiBFdGhuaWMgR3JvdXBzIGluIHRoZSBVbml0ZWQgU3RhdGVzLCAxOTgwLTIwMDA8L3Rp
dGxlPjxzZWNvbmRhcnktdGl0bGU+UG9wdWxhdGlvbiBSZXNlYXJjaCBhbmQgUG9saWN5IFJldmll
dzwvc2Vjb25kYXJ5LXRpdGxlPjwvdGl0bGVzPjxwZXJpb2RpY2FsPjxmdWxsLXRpdGxlPlBvcHVs
YXRpb24gUmVzZWFyY2ggYW5kIFBvbGljeSBSZXZpZXc8L2Z1bGwtdGl0bGU+PC9wZXJpb2RpY2Fs
PjxwYWdlcz42MzktNjU5PC9wYWdlcz48dm9sdW1lPjMwPC92b2x1bWU+PG51bWJlcj40PC9udW1i
ZXI+PGRhdGVzPjx5ZWFyPjIwMTE8L3llYXI+PHB1Yi1kYXRlcz48ZGF0ZT5BdWc8L2RhdGU+PC9w
dWItZGF0ZXM+PC9kYXRlcz48aXNibj4wMTY3LTU5MjM8L2lzYm4+PGFjY2Vzc2lvbi1udW0+V09T
OjAwMDI5MjkzMTcwMDAwNzwvYWNjZXNzaW9uLW51bT48dXJscz48cmVsYXRlZC11cmxzPjx1cmw+
Jmx0O0dvIHRvIElTSSZndDs6Ly9XT1M6MDAwMjkyOTMxNzAwMDA3PC91cmw+PC9yZWxhdGVkLXVy
bHM+PC91cmxzPjxlbGVjdHJvbmljLXJlc291cmNlLW51bT4xMC4xMDA3L3MxMTExMy0wMTEtOTIw
NC03PC9lbGVjdHJvbmljLXJlc291cmNlLW51bT48L3JlY29yZD48L0NpdGU+PENpdGU+PEF1dGhv
cj5TY2hvZW5pPC9BdXRob3I+PFllYXI+MjAxMTwvWWVhcj48UmVjTnVtPjExPC9SZWNOdW0+PHJl
Y29yZD48cmVjLW51bWJlcj4xMTwvcmVjLW51bWJlcj48Zm9yZWlnbi1rZXlzPjxrZXkgYXBwPSJF
TiIgZGItaWQ9Ind4YXB6YXIwcHMyNXJjZXB2d2J4dDI1bjkwMmVhZHRycngyZSIgdGltZXN0YW1w
PSIxMzkzMzY3NDIxIj4xMTwva2V5PjwvZm9yZWlnbi1rZXlzPjxyZWYtdHlwZSBuYW1lPSJKb3Vy
bmFsIEFydGljbGUiPjE3PC9yZWYtdHlwZT48Y29udHJpYnV0b3JzPjxhdXRob3JzPjxhdXRob3I+
U2Nob2VuaSwgUi4gRi48L2F1dGhvcj48YXV0aG9yPkRvdywgVy4gSC48L2F1dGhvcj48YXV0aG9y
Pk1pbGxlciwgVy4gRC48L2F1dGhvcj48YXV0aG9yPlBhbXVrLCBFLiBSLjwvYXV0aG9yPjwvYXV0
aG9ycz48L2NvbnRyaWJ1dG9ycz48YXV0aC1hZGRyZXNzPkluc3RpdHV0ZSBvZiBTb2NpYWwgUmVz
ZWFyY2gsIFVuaXZlcnNpdHkgb2YgTWljaGlnYW4sIEFubiBBcmJvciwgTWljaGlnYW4gNDgxMDks
IFVTQS4gYnNjaG9lbmlAdW1pY2guZWR1LjwvYXV0aC1hZGRyZXNzPjx0aXRsZXM+PHRpdGxlPlRo
ZSBlY29ub21pYyB2YWx1ZSBvZiBpbXByb3ZpbmcgdGhlIGhlYWx0aCBvZiBkaXNhZHZhbnRhZ2Vk
IEFtZXJpY2FuczwvdGl0bGU+PHNlY29uZGFyeS10aXRsZT5BbSBKIFByZXYgTWVkPC9zZWNvbmRh
cnktdGl0bGU+PC90aXRsZXM+PHBlcmlvZGljYWw+PGZ1bGwtdGl0bGU+QW0gSiBQcmV2IE1lZDwv
ZnVsbC10aXRsZT48L3BlcmlvZGljYWw+PHBhZ2VzPlM2Ny03MjwvcGFnZXM+PHZvbHVtZT40MDwv
dm9sdW1lPjxudW1iZXI+MSBTdXBwbCAxPC9udW1iZXI+PGVkaXRpb24+MjAxMC8xMi8xNTwvZWRp
dGlvbj48a2V5d29yZHM+PGtleXdvcmQ+QWR1bHQ8L2tleXdvcmQ+PGtleXdvcmQ+QWdlZDwva2V5
d29yZD48a2V5d29yZD5BZ2VkLCA4MCBhbmQgb3Zlcjwva2V5d29yZD48a2V5d29yZD5FZHVjYXRp
b25hbCBTdGF0dXM8L2tleXdvcmQ+PGtleXdvcmQ+SGVhbHRoIFN0YXR1cyBEaXNwYXJpdGllczwv
a2V5d29yZD48a2V5d29yZD5IdW1hbnM8L2tleXdvcmQ+PGtleXdvcmQ+TGlmZSBFeHBlY3RhbmN5
PC9rZXl3b3JkPjxrZXl3b3JkPk1pZGRsZSBBZ2VkPC9rZXl3b3JkPjxrZXl3b3JkPk1vZGVscywg
RWNvbm9tZXRyaWM8L2tleXdvcmQ+PGtleXdvcmQ+UXVhbGl0eS1BZGp1c3RlZCBMaWZlIFllYXJz
PC9rZXl3b3JkPjxrZXl3b3JkPlNvY2lhbCBDbGFzczwva2V5d29yZD48a2V5d29yZD5Vbml0ZWQg
U3RhdGVzPC9rZXl3b3JkPjxrZXl3b3JkPlVuaXZlcnNpdGllcy9lY29ub21pY3M8L2tleXdvcmQ+
PC9rZXl3b3Jkcz48ZGF0ZXM+PHllYXI+MjAxMTwveWVhcj48cHViLWRhdGVzPjxkYXRlPkphbjwv
ZGF0ZT48L3B1Yi1kYXRlcz48L2RhdGVzPjxpc2JuPjE4NzMtMjYwNyAoRWxlY3Ryb25pYyk7MDc0
OS0zNzk3IChMaW5raW5nKTwvaXNibj48YWNjZXNzaW9uLW51bT4yMTE0Njc4MTwvYWNjZXNzaW9u
LW51bT48dXJscz48L3VybHM+PGVsZWN0cm9uaWMtcmVzb3VyY2UtbnVtPjEwLjEwMTYvai5hbWVw
cmUuMjAxMC4wOS4wMzI8L2VsZWN0cm9uaWMtcmVzb3VyY2UtbnVtPjxyZW1vdGUtZGF0YWJhc2Ut
cHJvdmlkZXI+TkxNPC9yZW1vdGUtZGF0YWJhc2UtcHJvdmlkZXI+PGxhbmd1YWdlPmVuZzwvbGFu
Z3VhZ2U+PC9yZWNvcmQ+PC9DaXRlPjxDaXRlPjxBdXRob3I+UGFybGV0dDwvQXV0aG9yPjxZZWFy
PjIwMTE8L1llYXI+PFJlY051bT45PC9SZWNOdW0+PHJlY29yZD48cmVjLW51bWJlcj45PC9yZWMt
bnVtYmVyPjxmb3JlaWduLWtleXM+PGtleSBhcHA9IkVOIiBkYi1pZD0id3hhcHphcjBwczI1cmNl
cHZ3Ynh0MjVuOTAyZWFkdHJyeDJlIiB0aW1lc3RhbXA9IjEzOTMzNjc0MjAiPjk8L2tleT48L2Zv
cmVpZ24ta2V5cz48cmVmLXR5cGUgbmFtZT0iSm91cm5hbCBBcnRpY2xlIj4xNzwvcmVmLXR5cGU+
PGNvbnRyaWJ1dG9ycz48YXV0aG9ycz48YXV0aG9yPlBhcmxldHQsIEwuIEUuPC9hdXRob3I+PGF1
dGhvcj5Cb3dtYW4sIEouIEQuPC9hdXRob3I+PGF1dGhvcj52YW4gV2lqbmdhYXJkZW4sIEUuPC9h
dXRob3I+PC9hdXRob3JzPjwvY29udHJpYnV0b3JzPjxhdXRoLWFkZHJlc3M+RGVwYXJ0bWVudCBv
ZiBDb21tdW5pdHkgYW5kIFByZXZlbnRpdmUgTWVkaWNpbmUsIFVuaXZlcnNpdHkgb2YgUm9jaGVz
dGVyIFNjaG9vbCBvZiBNZWRpY2luZSBhbmQgRGVudGlzdHJ5LCBSb2NoZXN0ZXIsIE5ZLCBVU0Eu
PC9hdXRoLWFkZHJlc3M+PHRpdGxlcz48dGl0bGU+RXZhbHVhdGlvbiBvZiBvY2N1cGF0aW9uYWwg
ZXhwb3N1cmUgdG8gbWFnbmV0aWMgZmllbGRzIGFuZCBtb3RvciBuZXVyb24gZGlzZWFzZSBtb3J0
YWxpdHkgaW4gYSBwb3B1bGF0aW9uLWJhc2VkIGNvaG9ydDwvdGl0bGU+PHNlY29uZGFyeS10aXRs
ZT5KIE9jY3VwIEVudmlyb24gTWVkPC9zZWNvbmRhcnktdGl0bGU+PC90aXRsZXM+PHBlcmlvZGlj
YWw+PGZ1bGwtdGl0bGU+SiBPY2N1cCBFbnZpcm9uIE1lZDwvZnVsbC10aXRsZT48L3BlcmlvZGlj
YWw+PHBhZ2VzPjE0NDctNTE8L3BhZ2VzPjx2b2x1bWU+NTM8L3ZvbHVtZT48bnVtYmVyPjEyPC9u
dW1iZXI+PGVkaXRpb24+MjAxMS8xMS8xNTwvZWRpdGlvbj48a2V5d29yZHM+PGtleXdvcmQ+QWR1
bHQ8L2tleXdvcmQ+PGtleXdvcmQ+QWdlZDwva2V5d29yZD48a2V5d29yZD5BZ2VkLCA4MCBhbmQg
b3Zlcjwva2V5d29yZD48a2V5d29yZD5GZW1hbGU8L2tleXdvcmQ+PGtleXdvcmQ+SHVtYW5zPC9r
ZXl3b3JkPjxrZXl3b3JkPkluY2lkZW5jZTwva2V5d29yZD48a2V5d29yZD5Mb25naXR1ZGluYWwg
U3R1ZGllczwva2V5d29yZD48a2V5d29yZD5NYWduZXRpYyBGaWVsZHMvIGFkdmVyc2UgZWZmZWN0
czwva2V5d29yZD48a2V5d29yZD5NYWxlPC9rZXl3b3JkPjxrZXl3b3JkPk1pZGRsZSBBZ2VkPC9r
ZXl3b3JkPjxrZXl3b3JkPk1vdG9yIE5ldXJvbiBEaXNlYXNlLyBtb3J0YWxpdHk8L2tleXdvcmQ+
PGtleXdvcmQ+T2NjdXBhdGlvbmFsIERpc2Vhc2VzLyBtb3J0YWxpdHk8L2tleXdvcmQ+PGtleXdv
cmQ+T2NjdXBhdGlvbmFsIEV4cG9zdXJlLyBhZHZlcnNlIGVmZmVjdHM8L2tleXdvcmQ+PC9rZXl3
b3Jkcz48ZGF0ZXM+PHllYXI+MjAxMTwveWVhcj48cHViLWRhdGVzPjxkYXRlPkRlYzwvZGF0ZT48
L3B1Yi1kYXRlcz48L2RhdGVzPjxpc2JuPjE1MzYtNTk0OCAoRWxlY3Ryb25pYyk7MTA3Ni0yNzUy
IChMaW5raW5nKTwvaXNibj48YWNjZXNzaW9uLW51bT4yMjA3NjA0MDwvYWNjZXNzaW9uLW51bT48
dXJscz48L3VybHM+PGVsZWN0cm9uaWMtcmVzb3VyY2UtbnVtPjEwLjEwOTcvSk9NLjBiMDEzZTMx
ODIzN2ExZDA8L2VsZWN0cm9uaWMtcmVzb3VyY2UtbnVtPjxyZW1vdGUtZGF0YWJhc2UtcHJvdmlk
ZXI+TkxNPC9yZW1vdGUtZGF0YWJhc2UtcHJvdmlkZXI+PGxhbmd1YWdlPmVuZzwvbGFuZ3VhZ2U+
PC9yZWNvcmQ+PC9DaXRlPjxDaXRlPjxBdXRob3I+RHU8L0F1dGhvcj48WWVhcj4yMDExPC9ZZWFy
PjxSZWNOdW0+MTA8L1JlY051bT48cmVjb3JkPjxyZWMtbnVtYmVyPjEwPC9yZWMtbnVtYmVyPjxm
b3JlaWduLWtleXM+PGtleSBhcHA9IkVOIiBkYi1pZD0id3hhcHphcjBwczI1cmNlcHZ3Ynh0MjVu
OTAyZWFkdHJyeDJlIiB0aW1lc3RhbXA9IjEzOTMzNjc0MjAiPjEwPC9rZXk+PC9mb3JlaWduLWtl
eXM+PHJlZi10eXBlIG5hbWU9IkpvdXJuYWwgQXJ0aWNsZSI+MTc8L3JlZi10eXBlPjxjb250cmli
dXRvcnM+PGF1dGhvcnM+PGF1dGhvcj5EdSwgWC4gTC48L2F1dGhvcj48YXV0aG9yPkxpbiwgQy4g
Qy48L2F1dGhvcj48YXV0aG9yPkpvaG5zb24sIE4uIEouPC9hdXRob3I+PGF1dGhvcj5BbHRla3J1
c2UsIFMuPC9hdXRob3I+PC9hdXRob3JzPjwvY29udHJpYnV0b3JzPjxhdXRoLWFkZHJlc3M+VW5p
dmVyc2l0eSBvZiBUZXhhcyBTY2hvb2wgb2YgUHVibGljIEhlYWx0aCwgRGl2aXNpb24gb2YgRXBp
ZGVtaW9sb2d5LCBIb3VzdG9uLCBUZXhhcywgVVNBLiBYaWFuZ2xpbi5MLkR1QHV0aC50bWMuZWR1
PC9hdXRoLWFkZHJlc3M+PHRpdGxlcz48dGl0bGU+RWZmZWN0cyBvZiBpbmRpdmlkdWFsLWxldmVs
IHNvY2lvZWNvbm9taWMgZmFjdG9ycyBvbiByYWNpYWwgZGlzcGFyaXRpZXMgaW4gY2FuY2VyIHRy
ZWF0bWVudCBhbmQgc3Vydml2YWw6IGZpbmRpbmdzIGZyb20gdGhlIE5hdGlvbmFsIExvbmdpdHVk
aW5hbCBNb3J0YWxpdHkgU3R1ZHksIDE5NzktMjAwMzwvdGl0bGU+PHNlY29uZGFyeS10aXRsZT5D
YW5jZXI8L3NlY29uZGFyeS10aXRsZT48L3RpdGxlcz48cGVyaW9kaWNhbD48ZnVsbC10aXRsZT5D
YW5jZXI8L2Z1bGwtdGl0bGU+PC9wZXJpb2RpY2FsPjxwYWdlcz4zMjQyLTUxPC9wYWdlcz48dm9s
dW1lPjExNzwvdm9sdW1lPjxudW1iZXI+MTQ8L251bWJlcj48ZWRpdGlvbj4yMDExLzAxLzI2PC9l
ZGl0aW9uPjxrZXl3b3Jkcz48a2V5d29yZD5BZ2VkPC9rZXl3b3JkPjxrZXl3b3JkPkFnZWQsIDgw
IGFuZCBvdmVyPC9rZXl3b3JkPjxrZXl3b3JkPkNvbnRpbmVudGFsIFBvcHVsYXRpb24gR3JvdXBz
PC9rZXl3b3JkPjxrZXl3b3JkPkZlbWFsZTwva2V5d29yZD48a2V5d29yZD5IZWFsdGhjYXJlIERp
c3Bhcml0aWVzPC9rZXl3b3JkPjxrZXl3b3JkPkh1bWFuczwva2V5d29yZD48a2V5d29yZD5Mb25n
aXR1ZGluYWwgU3R1ZGllczwva2V5d29yZD48a2V5d29yZD5NYWxlPC9rZXl3b3JkPjxrZXl3b3Jk
Pk1pZGRsZSBBZ2VkPC9rZXl3b3JkPjxrZXl3b3JkPk5lb3BsYXNtcy9ldGhub2xvZ3kvbW9ydGFs
aXR5LyB0aGVyYXB5PC9rZXl3b3JkPjxrZXl3b3JkPlNvY2lvZWNvbm9taWMgRmFjdG9yczwva2V5
d29yZD48a2V5d29yZD5TdXJ2aXZhbCBBbmFseXNpczwva2V5d29yZD48L2tleXdvcmRzPjxkYXRl
cz48eWVhcj4yMDExPC95ZWFyPjxwdWItZGF0ZXM+PGRhdGU+SnVsIDE1PC9kYXRlPjwvcHViLWRh
dGVzPjwvZGF0ZXM+PGlzYm4+MTA5Ny0wMTQyIChFbGVjdHJvbmljKTswMDA4LTU0M1ggKExpbmtp
bmcpPC9pc2JuPjxhY2Nlc3Npb24tbnVtPjIxMjY0ODI5PC9hY2Nlc3Npb24tbnVtPjx1cmxzPjwv
dXJscz48Y3VzdG9tMz5ZMDEgUEMwMDkwMjEtMTMvUEMvTkNJIE5JSCBISFMvVW5pdGVkIFN0YXRl
cztaOTkgQ0E5OTk5OTkvQ0EvTkNJIE5JSCBISFMvVW5pdGVkIFN0YXRlczwvY3VzdG9tMz48Y3Vz
dG9tND5QTUMgLSBQTUMzMDkwNzE0PC9jdXN0b200PjxlbGVjdHJvbmljLXJlc291cmNlLW51bT4x
MC4xMDAyL2NuY3IuMjU4NTQ8L2VsZWN0cm9uaWMtcmVzb3VyY2UtbnVtPjxyZW1vdGUtZGF0YWJh
c2UtcHJvdmlkZXI+TkxNPC9yZW1vdGUtZGF0YWJhc2UtcHJvdmlkZXI+PGxhbmd1YWdlPmVuZzwv
bGFuZ3VhZ2U+PC9yZWNvcmQ+PC9DaXRlPjxDaXRlPjxBdXRob3I+QXJpYXM8L0F1dGhvcj48WWVh
cj4yMDEwPC9ZZWFyPjxSZWNOdW0+MTI8L1JlY051bT48cmVjb3JkPjxyZWMtbnVtYmVyPjEyPC9y
ZWMtbnVtYmVyPjxmb3JlaWduLWtleXM+PGtleSBhcHA9IkVOIiBkYi1pZD0id3hhcHphcjBwczI1
cmNlcHZ3Ynh0MjVuOTAyZWFkdHJyeDJlIiB0aW1lc3RhbXA9IjEzOTMzNjc0MjEiPjEyPC9rZXk+
PC9mb3JlaWduLWtleXM+PHJlZi10eXBlIG5hbWU9IkpvdXJuYWwgQXJ0aWNsZSI+MTc8L3JlZi10
eXBlPjxjb250cmlidXRvcnM+PGF1dGhvcnM+PGF1dGhvcj5BcmlhcywgRS48L2F1dGhvcj48YXV0
aG9yPkVzY2hiYWNoLCBLLjwvYXV0aG9yPjxhdXRob3I+U2NoYXVtYW4sIFcuIFMuPC9hdXRob3I+
PGF1dGhvcj5CYWNrbHVuZCwgRS4gTC48L2F1dGhvcj48YXV0aG9yPlNvcmxpZSwgUC4gRC48L2F1
dGhvcj48L2F1dGhvcnM+PC9jb250cmlidXRvcnM+PGF1dGgtYWRkcmVzcz5Nb3J0YWxpdHkgU3Rh
dGlzdGljcyBCcmFuY2gsIERpdmlzaW9uIG9mIFZpdGFsIFN0YXRpc3RpY3MsIE5hdGlvbmFsIENl
bnRlciBmb3IgSGVhbHRoIFN0YXRpc3RpY3MsIENlbnRlcnMgZm9yIERpc2Vhc2UgQ29udHJvbCBh
bmQgUHJldmVudGlvbiwgMzMxMSBUb2xlZG8gUm9hZCwgUm9vbSA3MzMwLCBIeWF0dHN2aWxsZSwg
TUQgMjA3ODIsIFVTQS4gZWFyaWFzQGNkYy5nb3Y8L2F1dGgtYWRkcmVzcz48dGl0bGVzPjx0aXRs
ZT5UaGUgSGlzcGFuaWMgbW9ydGFsaXR5IGFkdmFudGFnZSBhbmQgZXRobmljIG1pc2NsYXNzaWZp
Y2F0aW9uIG9uIFVTIGRlYXRoIGNlcnRpZmljYXRlczwvdGl0bGU+PHNlY29uZGFyeS10aXRsZT5B
bSBKIFB1YmxpYyBIZWFsdGg8L3NlY29uZGFyeS10aXRsZT48L3RpdGxlcz48cGVyaW9kaWNhbD48
ZnVsbC10aXRsZT5BbSBKIFB1YmxpYyBIZWFsdGg8L2Z1bGwtdGl0bGU+PC9wZXJpb2RpY2FsPjxw
YWdlcz5TMTcxLTc8L3BhZ2VzPjx2b2x1bWU+MTAwIFN1cHBsIDE8L3ZvbHVtZT48ZWRpdGlvbj4y
MDA5LzA5LzE5PC9lZGl0aW9uPjxrZXl3b3Jkcz48a2V5d29yZD5BZG9sZXNjZW50PC9rZXl3b3Jk
PjxrZXl3b3JkPkFkdWx0PC9rZXl3b3JkPjxrZXl3b3JkPkFnZWQ8L2tleXdvcmQ+PGtleXdvcmQ+
Q2hpbGQ8L2tleXdvcmQ+PGtleXdvcmQ+Q2hpbGQsIFByZXNjaG9vbDwva2V5d29yZD48a2V5d29y
ZD5EZWF0aCBDZXJ0aWZpY2F0ZXM8L2tleXdvcmQ+PGtleXdvcmQ+RXRobmljIEdyb3Vwcy8gY2xh
c3NpZmljYXRpb248L2tleXdvcmQ+PGtleXdvcmQ+RmVtYWxlPC9rZXl3b3JkPjxrZXl3b3JkPkhp
c3BhbmljIEFtZXJpY2Fuczwva2V5d29yZD48a2V5d29yZD5IdW1hbnM8L2tleXdvcmQ+PGtleXdv
cmQ+SW5mYW50PC9rZXl3b3JkPjxrZXl3b3JkPkluZmFudCwgTmV3Ym9ybjwva2V5d29yZD48a2V5
d29yZD5NYWxlPC9rZXl3b3JkPjxrZXl3b3JkPk1pZGRsZSBBZ2VkPC9rZXl3b3JkPjxrZXl3b3Jk
Pk1vcnRhbGl0eS8gZXRobm9sb2d5PC9rZXl3b3JkPjxrZXl3b3JkPlNlbnNpdGl2aXR5IGFuZCBT
cGVjaWZpY2l0eTwva2V5d29yZD48a2V5d29yZD5Vbml0ZWQgU3RhdGVzL2VwaWRlbWlvbG9neTwv
a2V5d29yZD48a2V5d29yZD5Zb3VuZyBBZHVsdDwva2V5d29yZD48L2tleXdvcmRzPjxkYXRlcz48
eWVhcj4yMDEwPC95ZWFyPjxwdWItZGF0ZXM+PGRhdGU+QXByIDE8L2RhdGU+PC9wdWItZGF0ZXM+
PC9kYXRlcz48aXNibj4xNTQxLTAwNDggKEVsZWN0cm9uaWMpOzAwOTAtMDAzNiAoTGlua2luZyk8
L2lzYm4+PGFjY2Vzc2lvbi1udW0+MTk3NjI2Nzc8L2FjY2Vzc2lvbi1udW0+PHVybHM+PC91cmxz
PjxjdXN0b20zPlA1MENBMTA1NjMxLTA1L0NBL05DSSBOSUggSEhTL1VuaXRlZCBTdGF0ZXM8L2N1
c3RvbTM+PGN1c3RvbTQ+UE1DIC0gUE1DMjgzNzQ0MTwvY3VzdG9tND48ZWxlY3Ryb25pYy1yZXNv
dXJjZS1udW0+MTAuMjEwNS9hanBoLjIwMDguMTM1ODYzPC9lbGVjdHJvbmljLXJlc291cmNlLW51
bT48cmVtb3RlLWRhdGFiYXNlLXByb3ZpZGVyPk5MTTwvcmVtb3RlLWRhdGFiYXNlLXByb3ZpZGVy
PjxsYW5ndWFnZT5lbmc8L2xhbmd1YWdlPjwvcmVjb3JkPjwvQ2l0ZT48Q2l0ZT48QXV0aG9yPkFy
aWFzPC9BdXRob3I+PFllYXI+MjAxMDwvWWVhcj48UmVjTnVtPjkyPC9SZWNOdW0+PHJlY29yZD48
cmVjLW51bWJlcj45MjwvcmVjLW51bWJlcj48Zm9yZWlnbi1rZXlzPjxrZXkgYXBwPSJFTiIgZGIt
aWQ9Ind4YXB6YXIwcHMyNXJjZXB2d2J4dDI1bjkwMmVhZHRycngyZSIgdGltZXN0YW1wPSIxNDEy
NzE0ODk0Ij45Mjwva2V5PjwvZm9yZWlnbi1rZXlzPjxyZWYtdHlwZSBuYW1lPSJHb3Zlcm5tZW50
IERvY3VtZW50Ij40NjwvcmVmLXR5cGU+PGNvbnRyaWJ1dG9ycz48YXV0aG9ycz48YXV0aG9yPkFy
aWFzLCBFLjwvYXV0aG9yPjwvYXV0aG9ycz48L2NvbnRyaWJ1dG9ycz48dGl0bGVzPjx0aXRsZT5V
bml0ZWQgU3RhdGVzIGxpZmUgdGFibGVzIGJ5IEhpc3BhbmljIG9yaWdpbjwvdGl0bGU+PC90aXRs
ZXM+PHZvbHVtZT4yPC92b2x1bWU+PG51bWJlcj4xNTI8L251bWJlcj48ZGF0ZXM+PHllYXI+MjAx
MDwveWVhcj48L2RhdGVzPjxwdWJsaXNoZXI+TmF0aW9uYWwgQ2VudGVyIGZvciBIZWFsdGggU3Rh
dGlzdGljczwvcHVibGlzaGVyPjx1cmxzPjwvdXJscz48L3JlY29yZD48L0NpdGU+PENpdGU+PEF1
dGhvcj5MZXdpczwvQXV0aG9yPjxZZWFyPjIwMDk8L1llYXI+PFJlY051bT4xMzwvUmVjTnVtPjxy
ZWNvcmQ+PHJlYy1udW1iZXI+MTM8L3JlYy1udW1iZXI+PGZvcmVpZ24ta2V5cz48a2V5IGFwcD0i
RU4iIGRiLWlkPSJ3eGFwemFyMHBzMjVyY2VwdndieHQyNW45MDJlYWR0cnJ4MmUiIHRpbWVzdGFt
cD0iMTM5MzM2NzQyMiI+MTM8L2tleT48L2ZvcmVpZ24ta2V5cz48cmVmLXR5cGUgbmFtZT0iSm91
cm5hbCBBcnRpY2xlIj4xNzwvcmVmLXR5cGU+PGNvbnRyaWJ1dG9ycz48YXV0aG9ycz48YXV0aG9y
Pkxld2lzLCBELiBSLjwvYXV0aG9yPjxhdXRob3I+Q2xlZ2csIEwuIFguPC9hdXRob3I+PGF1dGhv
cj5Kb2huc29uLCBOLiBKLjwvYXV0aG9yPjwvYXV0aG9ycz48L2NvbnRyaWJ1dG9ycz48YXV0aC1h
ZGRyZXNzPlN1cnZlaWxsYW5jZSBSZXNlYXJjaCBQcm9ncmFtLCBOYXRpb25hbCBDYW5jZXIgSW5z
dGl0dXRlLCBOYXRpb25hbCBJbnN0aXR1dGVzIG9mIEhlYWx0aCwgVW5pdGVkIFN0YXRlcyBEZXBh
cnRtZW50IG9mIEhlYWx0aCBhbmQgSHVtYW4gU2VydmljZXMsIEJldGhlc2RhLCBNYXJ5bGFuZCAy
MDk4Mi04MzE2LCBVU0EuIGxld2lzZGVAbWFpbC5uaWguZ292PC9hdXRoLWFkZHJlc3M+PHRpdGxl
cz48dGl0bGU+THVuZyBkaXNlYXNlIG1vcnRhbGl0eSBpbiB0aGUgVW5pdGVkIFN0YXRlczogdGhl
IE5hdGlvbmFsIExvbmdpdHVkaW5hbCBNb3J0YWxpdHkgU3R1ZHk8L3RpdGxlPjxzZWNvbmRhcnkt
dGl0bGU+SW50IEogVHViZXJjIEx1bmcgRGlzPC9zZWNvbmRhcnktdGl0bGU+PC90aXRsZXM+PHBl
cmlvZGljYWw+PGZ1bGwtdGl0bGU+SW50IEogVHViZXJjIEx1bmcgRGlzPC9mdWxsLXRpdGxlPjwv
cGVyaW9kaWNhbD48cGFnZXM+MTAwOC0xNDwvcGFnZXM+PHZvbHVtZT4xMzwvdm9sdW1lPjxudW1i
ZXI+ODwvbnVtYmVyPjxlZGl0aW9uPjIwMDkvMDkvMDM8L2VkaXRpb24+PGtleXdvcmRzPjxrZXl3
b3JkPkhlYWx0aCBTdGF0dXMgRGlzcGFyaXRpZXM8L2tleXdvcmQ+PGtleXdvcmQ+SHVtYW5zPC9r
ZXl3b3JkPjxrZXl3b3JkPkx1bmcgRGlzZWFzZXMvIG1vcnRhbGl0eTwva2V5d29yZD48a2V5d29y
ZD5MdW5nIE5lb3BsYXNtcy9tb3J0YWxpdHk8L2tleXdvcmQ+PGtleXdvcmQ+UHVsbW9uYXJ5IERp
c2Vhc2UsIENocm9uaWMgT2JzdHJ1Y3RpdmUvZXBpZGVtaW9sb2d5L21vcnRhbGl0eTwva2V5d29y
ZD48a2V5d29yZD5SZWdyZXNzaW9uIEFuYWx5c2lzPC9rZXl3b3JkPjxrZXl3b3JkPlNtb2tpbmcv
ZXBpZGVtaW9sb2d5PC9rZXl3b3JkPjxrZXl3b3JkPlNvY2lvZWNvbm9taWMgRmFjdG9yczwva2V5
d29yZD48a2V5d29yZD5Vbml0ZWQgU3RhdGVzL2VwaWRlbWlvbG9neTwva2V5d29yZD48L2tleXdv
cmRzPjxkYXRlcz48eWVhcj4yMDA5PC95ZWFyPjxwdWItZGF0ZXM+PGRhdGU+QXVnPC9kYXRlPjwv
cHViLWRhdGVzPjwvZGF0ZXM+PGlzYm4+MTAyNy0zNzE5IChQcmludCk7MTAyNy0zNzE5IChMaW5r
aW5nKTwvaXNibj48YWNjZXNzaW9uLW51bT4xOTcyMzM4MjwvYWNjZXNzaW9uLW51bT48dXJscz48
L3VybHM+PGN1c3RvbTM+Wjk5IENBOTk5OTk5L0NBL05DSSBOSUggSEhTL1VuaXRlZCBTdGF0ZXM8
L2N1c3RvbTM+PGN1c3RvbTQ+UE1DIC0gUE1DMjc2NTg2MjwvY3VzdG9tND48cmVtb3RlLWRhdGFi
YXNlLXByb3ZpZGVyPk5MTTwvcmVtb3RlLWRhdGFiYXNlLXByb3ZpZGVyPjxsYW5ndWFnZT5lbmc8
L2xhbmd1YWdlPjwvcmVjb3JkPjwvQ2l0ZT48Q2l0ZT48QXV0aG9yPkNvb3BlcjwvQXV0aG9yPjxZ
ZWFyPjIwMDk8L1llYXI+PFJlY051bT4xNTwvUmVjTnVtPjxyZWNvcmQ+PHJlYy1udW1iZXI+MTU8
L3JlYy1udW1iZXI+PGZvcmVpZ24ta2V5cz48a2V5IGFwcD0iRU4iIGRiLWlkPSJ3eGFwemFyMHBz
MjVyY2VwdndieHQyNW45MDJlYWR0cnJ4MmUiIHRpbWVzdGFtcD0iMTM5MzM2NzQyMyI+MTU8L2tl
eT48L2ZvcmVpZ24ta2V5cz48cmVmLXR5cGUgbmFtZT0iSm91cm5hbCBBcnRpY2xlIj4xNzwvcmVm
LXR5cGU+PGNvbnRyaWJ1dG9ycz48YXV0aG9ycz48YXV0aG9yPkNvb3BlciwgQS4gUi48L2F1dGhv
cj48YXV0aG9yPlZhbiBXaWpuZ2FhcmRlbiwgRS48L2F1dGhvcj48YXV0aG9yPkZpc2hlciwgUy4g
Ry48L2F1dGhvcj48YXV0aG9yPkFkYW1zLCBNLiBKLjwvYXV0aG9yPjxhdXRob3I+WW9zdCwgTS4g
Ry48L2F1dGhvcj48YXV0aG9yPkJvd21hbiwgSi4gRC48L2F1dGhvcj48L2F1dGhvcnM+PC9jb250
cmlidXRvcnM+PGF1dGgtYWRkcmVzcz5EZXBhcnRtZW50IG9mIENvbW11bml0eSBhbmQgUHJldmVu
dGl2ZSBNZWRpY2luZSwgVW5pdmVyc2l0eSBvZiBSb2NoZXN0ZXIgU2Nob29sIG9mIE1lZGljaW5l
IGFuZCBEZW50aXN0cnksIE5ldyBZb3JrIDE0NjQyLCBVU0EuPC9hdXRoLWFkZHJlc3M+PHRpdGxl
cz48dGl0bGU+QSBwb3B1bGF0aW9uLWJhc2VkIGNvaG9ydCBzdHVkeSBvZiBvY2N1cGF0aW9uYWwg
ZXhwb3N1cmUgdG8gbWFnbmV0aWMgZmllbGRzIGFuZCBjYXJkaW92YXNjdWxhciBkaXNlYXNlIG1v
cnRhbGl0eTwvdGl0bGU+PHNlY29uZGFyeS10aXRsZT5Bbm4gRXBpZGVtaW9sPC9zZWNvbmRhcnkt
dGl0bGU+PC90aXRsZXM+PHBlcmlvZGljYWw+PGZ1bGwtdGl0bGU+QW5uIEVwaWRlbWlvbDwvZnVs
bC10aXRsZT48L3BlcmlvZGljYWw+PHBhZ2VzPjQyLTg8L3BhZ2VzPjx2b2x1bWU+MTk8L3ZvbHVt
ZT48bnVtYmVyPjE8L251bWJlcj48ZWRpdGlvbj4yMDA4LzEyLzEwPC9lZGl0aW9uPjxrZXl3b3Jk
cz48a2V5d29yZD5BZHVsdDwva2V5d29yZD48a2V5d29yZD5BZ2VkPC9rZXl3b3JkPjxrZXl3b3Jk
PkNhcmRpb3Zhc2N1bGFyIERpc2Vhc2VzLyBtb3J0YWxpdHk8L2tleXdvcmQ+PGtleXdvcmQ+Q29o
b3J0IFN0dWRpZXM8L2tleXdvcmQ+PGtleXdvcmQ+RWxlY3Ryb21hZ25ldGljIEZpZWxkcy8gYWR2
ZXJzZSBlZmZlY3RzPC9rZXl3b3JkPjxrZXl3b3JkPkZlbWFsZTwva2V5d29yZD48a2V5d29yZD5I
ZWFsdGggQmVoYXZpb3I8L2tleXdvcmQ+PGtleXdvcmQ+SHVtYW5zPC9rZXl3b3JkPjxrZXl3b3Jk
Pk1hbGU8L2tleXdvcmQ+PGtleXdvcmQ+TWlkZGxlIEFnZWQ8L2tleXdvcmQ+PGtleXdvcmQ+T2Nj
dXBhdGlvbmFsIERpc2Vhc2VzLyBtb3J0YWxpdHk8L2tleXdvcmQ+PGtleXdvcmQ+T2NjdXBhdGlv
bmFsIEV4cG9zdXJlLyBzdGF0aXN0aWNzICZhbXA7IG51bWVyaWNhbCBkYXRhPC9rZXl3b3JkPjxr
ZXl3b3JkPlJpc2sgRmFjdG9yczwva2V5d29yZD48L2tleXdvcmRzPjxkYXRlcz48eWVhcj4yMDA5
PC95ZWFyPjxwdWItZGF0ZXM+PGRhdGU+SmFuPC9kYXRlPjwvcHViLWRhdGVzPjwvZGF0ZXM+PGlz
Ym4+MTg3My0yNTg1IChFbGVjdHJvbmljKTsxMDQ3LTI3OTcgKExpbmtpbmcpPC9pc2JuPjxhY2Nl
c3Npb24tbnVtPjE5MDY0MTg4PC9hY2Nlc3Npb24tbnVtPjx1cmxzPjwvdXJscz48ZWxlY3Ryb25p
Yy1yZXNvdXJjZS1udW0+MTAuMTAxNi9qLmFubmVwaWRlbS4yMDA4LjEwLjAwMTwvZWxlY3Ryb25p
Yy1yZXNvdXJjZS1udW0+PHJlbW90ZS1kYXRhYmFzZS1wcm92aWRlcj5OTE08L3JlbW90ZS1kYXRh
YmFzZS1wcm92aWRlcj48bGFuZ3VhZ2U+ZW5nPC9sYW5ndWFnZT48L3JlY29yZD48L0NpdGU+PENp
dGU+PEF1dGhvcj5DbGVnZzwvQXV0aG9yPjxZZWFyPjIwMDk8L1llYXI+PFJlY051bT4xNDwvUmVj
TnVtPjxyZWNvcmQ+PHJlYy1udW1iZXI+MTQ8L3JlYy1udW1iZXI+PGZvcmVpZ24ta2V5cz48a2V5
IGFwcD0iRU4iIGRiLWlkPSJ3eGFwemFyMHBzMjVyY2VwdndieHQyNW45MDJlYWR0cnJ4MmUiIHRp
bWVzdGFtcD0iMTM5MzM2NzQyMiI+MTQ8L2tleT48L2ZvcmVpZ24ta2V5cz48cmVmLXR5cGUgbmFt
ZT0iSm91cm5hbCBBcnRpY2xlIj4xNzwvcmVmLXR5cGU+PGNvbnRyaWJ1dG9ycz48YXV0aG9ycz48
YXV0aG9yPkNsZWdnLCBMLiBYLjwvYXV0aG9yPjxhdXRob3I+UmVpY2htYW4sIE0uIEUuPC9hdXRo
b3I+PGF1dGhvcj5NaWxsZXIsIEIuIEEuPC9hdXRob3I+PGF1dGhvcj5IYW5rZXksIEIuIEYuPC9h
dXRob3I+PGF1dGhvcj5TaW5naCwgRy4gSy48L2F1dGhvcj48YXV0aG9yPkxpbiwgWS4gRC48L2F1
dGhvcj48YXV0aG9yPkdvb2RtYW4sIE0uIFQuPC9hdXRob3I+PGF1dGhvcj5MeW5jaCwgQy4gRi48
L2F1dGhvcj48YXV0aG9yPlNjaHdhcnR6LCBTLiBNLjwvYXV0aG9yPjxhdXRob3I+Q2hlbiwgVi4g
Vy48L2F1dGhvcj48YXV0aG9yPkJlcm5zdGVpbiwgTC48L2F1dGhvcj48YXV0aG9yPkdvbWV6LCBT
LiBMLjwvYXV0aG9yPjxhdXRob3I+R3JhZmYsIEouIEouPC9hdXRob3I+PGF1dGhvcj5MaW4sIEMu
IEMuPC9hdXRob3I+PGF1dGhvcj5Kb2huc29uLCBOLiBKLjwvYXV0aG9yPjxhdXRob3I+RWR3YXJk
cywgQi4gSy48L2F1dGhvcj48L2F1dGhvcnM+PC9jb250cmlidXRvcnM+PGF1dGgtYWRkcmVzcz5P
ZmZpY2Ugb2YgSGVhbHRoY2FyZSBJbnNwZWN0aW9ucywgT2ZmaWNlIG9mIEluc3BlY3RvciBHZW5l
cmFsICg1NEFBKSwgVS5TLiBEZXBhcnRtZW50IG9mIFZldGVyYW5zIEFmZmFpcnMsIDgxMCBWZXJt
b250IEF2ZS4sIE5XLCBXYXNoaW5ndG9uLCBEQyAyMDQyMCwgVVNBLiBMaW4uQ2xlZ2dAdmEuZ292
PC9hdXRoLWFkZHJlc3M+PHRpdGxlcz48dGl0bGU+SW1wYWN0IG9mIHNvY2lvZWNvbm9taWMgc3Rh
dHVzIG9uIGNhbmNlciBpbmNpZGVuY2UgYW5kIHN0YWdlIGF0IGRpYWdub3Npczogc2VsZWN0ZWQg
ZmluZGluZ3MgZnJvbSB0aGUgc3VydmVpbGxhbmNlLCBlcGlkZW1pb2xvZ3ksIGFuZCBlbmQgcmVz
dWx0czogTmF0aW9uYWwgTG9uZ2l0dWRpbmFsIE1vcnRhbGl0eSBTdHVkeTwvdGl0bGU+PHNlY29u
ZGFyeS10aXRsZT5DYW5jZXIgQ2F1c2VzIENvbnRyb2w8L3NlY29uZGFyeS10aXRsZT48L3RpdGxl
cz48cGVyaW9kaWNhbD48ZnVsbC10aXRsZT5DYW5jZXIgQ2F1c2VzIENvbnRyb2w8L2Z1bGwtdGl0
bGU+PC9wZXJpb2RpY2FsPjxwYWdlcz40MTctMzU8L3BhZ2VzPjx2b2x1bWU+MjA8L3ZvbHVtZT48
bnVtYmVyPjQ8L251bWJlcj48ZWRpdGlvbj4yMDA4LzExLzEzPC9lZGl0aW9uPjxrZXl3b3Jkcz48
a2V5d29yZD5CcmVhc3QgTmVvcGxhc21zL2VwaWRlbWlvbG9neS9ldGhub2xvZ3kvbW9ydGFsaXR5
L3BhdGhvbG9neTwva2V5d29yZD48a2V5d29yZD5Db2hvcnQgU3R1ZGllczwva2V5d29yZD48a2V5
d29yZD5FdGhuaWMgR3JvdXBzL3N0YXRpc3RpY3MgJmFtcDsgbnVtZXJpY2FsIGRhdGE8L2tleXdv
cmQ+PGtleXdvcmQ+RmVtYWxlPC9rZXl3b3JkPjxrZXl3b3JkPkhlYWx0aGNhcmUgRGlzcGFyaXRp
ZXM8L2tleXdvcmQ+PGtleXdvcmQ+SHVtYW5zPC9rZXl3b3JkPjxrZXl3b3JkPkluY2lkZW5jZTwv
a2V5d29yZD48a2V5d29yZD5Mb25naXR1ZGluYWwgU3R1ZGllczwva2V5d29yZD48a2V5d29yZD5M
dW5nIE5lb3BsYXNtcy9lcGlkZW1pb2xvZ3kvZXRobm9sb2d5L21vcnRhbGl0eS9wYXRob2xvZ3k8
L2tleXdvcmQ+PGtleXdvcmQ+TWFsZTwva2V5d29yZD48a2V5d29yZD5NZWRpY2FsIFJlY29yZCBM
aW5rYWdlPC9rZXl3b3JkPjxrZXl3b3JkPk1lbGFub21hL2VwaWRlbWlvbG9neS9ldGhub2xvZ3kv
bW9ydGFsaXR5L3BhdGhvbG9neTwva2V5d29yZD48a2V5d29yZD5OZW9wbGFzbSBTdGFnaW5nPC9r
ZXl3b3JkPjxrZXl3b3JkPk5lb3BsYXNtcy8gZXBpZGVtaW9sb2d5L2V0aG5vbG9neS8gbW9ydGFs
aXR5LyBwYXRob2xvZ3k8L2tleXdvcmQ+PGtleXdvcmQ+UHJvc3RhdGljIE5lb3BsYXNtcy9lcGlk
ZW1pb2xvZ3kvZXRobm9sb2d5L21vcnRhbGl0eS9wYXRob2xvZ3k8L2tleXdvcmQ+PGtleXdvcmQ+
UmVnaXN0cmllczwva2V5d29yZD48a2V5d29yZD5TRUVSIFByb2dyYW08L2tleXdvcmQ+PGtleXdv
cmQ+U29jaWFsIENsYXNzPC9rZXl3b3JkPjxrZXl3b3JkPlN1cnZpdm9ycy9zdGF0aXN0aWNzICZh
bXA7IG51bWVyaWNhbCBkYXRhPC9rZXl3b3JkPjxrZXl3b3JkPlVuaXRlZCBTdGF0ZXMvZXBpZGVt
aW9sb2d5PC9rZXl3b3JkPjxrZXl3b3JkPlV0ZXJpbmUgQ2VydmljYWwgTmVvcGxhc21zL2VwaWRl
bWlvbG9neS9ldGhub2xvZ3kvbW9ydGFsaXR5L3BhdGhvbG9neTwva2V5d29yZD48L2tleXdvcmRz
PjxkYXRlcz48eWVhcj4yMDA5PC95ZWFyPjxwdWItZGF0ZXM+PGRhdGU+TWF5PC9kYXRlPjwvcHVi
LWRhdGVzPjwvZGF0ZXM+PGlzYm4+MTU3My03MjI1IChFbGVjdHJvbmljKTswOTU3LTUyNDMgKExp
bmtpbmcpPC9pc2JuPjxhY2Nlc3Npb24tbnVtPjE5MDAyNzY0PC9hY2Nlc3Npb24tbnVtPjx1cmxz
PjwvdXJscz48Y3VzdG9tMz5OMDEgUEMwMzUxMzcvUEMvTkNJIE5JSCBISFMvVW5pdGVkIFN0YXRl
czwvY3VzdG9tMz48Y3VzdG9tND5QTUMgLSBQTUMyNzExOTc5PC9jdXN0b200PjxlbGVjdHJvbmlj
LXJlc291cmNlLW51bT4xMC4xMDA3L3MxMDU1Mi0wMDgtOTI1Ni0wPC9lbGVjdHJvbmljLXJlc291
cmNlLW51bT48cmVtb3RlLWRhdGFiYXNlLXByb3ZpZGVyPk5MTTwvcmVtb3RlLWRhdGFiYXNlLXBy
b3ZpZGVyPjxsYW5ndWFnZT5lbmc8L2xhbmd1YWdlPjwvcmVjb3JkPjwvQ2l0ZT48Q2l0ZT48QXV0
aG9yPlN0ZXdhcnQ8L0F1dGhvcj48WWVhcj4yMDA4PC9ZZWFyPjxSZWNOdW0+MTc8L1JlY051bT48
cmVjb3JkPjxyZWMtbnVtYmVyPjE3PC9yZWMtbnVtYmVyPjxmb3JlaWduLWtleXM+PGtleSBhcHA9
IkVOIiBkYi1pZD0id3hhcHphcjBwczI1cmNlcHZ3Ynh0MjVuOTAyZWFkdHJyeDJlIiB0aW1lc3Rh
bXA9IjEzOTMzNjc0MjQiPjE3PC9rZXk+PC9mb3JlaWduLWtleXM+PHJlZi10eXBlIG5hbWU9Ikpv
dXJuYWwgQXJ0aWNsZSI+MTc8L3JlZi10eXBlPjxjb250cmlidXRvcnM+PGF1dGhvcnM+PGF1dGhv
cj5TdGV3YXJ0LCBRLiBULjwvYXV0aG9yPjwvYXV0aG9ycz48L2NvbnRyaWJ1dG9ycz48YXV0aC1h
ZGRyZXNzPlVuaXZlcnNpdHkgb2YgTWljaGlnYW4sIEFubiBBcmJvciwgVVNBLiBxc3Rld2FydEBp
bmRpYW5hLmVkdTwvYXV0aC1hZGRyZXNzPjx0aXRsZXM+PHRpdGxlPlRoZSBzaGFwZSBvZiBpbmVx
dWFsaXR5OiByYWNpYWwgZGlzcGFyaXRpZXMgaW4gYWdlLXNwZWNpZmljIG1vcnRhbGl0eTwvdGl0
bGU+PHNlY29uZGFyeS10aXRsZT5CaW9kZW1vZ3JhcGh5IFNvYyBCaW9sPC9zZWNvbmRhcnktdGl0
bGU+PC90aXRsZXM+PHBlcmlvZGljYWw+PGZ1bGwtdGl0bGU+QmlvZGVtb2dyYXBoeSBTb2MgQmlv
bDwvZnVsbC10aXRsZT48L3BlcmlvZGljYWw+PHBhZ2VzPjE1Mi04MjwvcGFnZXM+PHZvbHVtZT41
NDwvdm9sdW1lPjxudW1iZXI+MjwvbnVtYmVyPjxlZGl0aW9uPjIwMDkvMDQvMDk8L2VkaXRpb24+
PGtleXdvcmRzPjxrZXl3b3JkPkFkb2xlc2NlbnQ8L2tleXdvcmQ+PGtleXdvcmQ+QWR1bHQ8L2tl
eXdvcmQ+PGtleXdvcmQ+QWdlIEZhY3RvcnM8L2tleXdvcmQ+PGtleXdvcmQ+QWdlZDwva2V5d29y
ZD48a2V5d29yZD5BZ2VkLCA4MCBhbmQgb3Zlcjwva2V5d29yZD48a2V5d29yZD5DaGlsZDwva2V5
d29yZD48a2V5d29yZD5DaGlsZCwgUHJlc2Nob29sPC9rZXl3b3JkPjxrZXl3b3JkPkNvbnRpbmVu
dGFsIFBvcHVsYXRpb24gR3JvdXBzLyBzdGF0aXN0aWNzICZhbXA7IG51bWVyaWNhbCBkYXRhPC9r
ZXl3b3JkPjxrZXl3b3JkPkZlbWFsZTwva2V5d29yZD48a2V5d29yZD5IZWFsdGggU3RhdHVzIERp
c3Bhcml0aWVzPC9rZXl3b3JkPjxrZXl3b3JkPkh1bWFuczwva2V5d29yZD48a2V5d29yZD5JbmZh
bnQ8L2tleXdvcmQ+PGtleXdvcmQ+SW5mYW50LCBOZXdib3JuPC9rZXl3b3JkPjxrZXl3b3JkPk1h
bGU8L2tleXdvcmQ+PGtleXdvcmQ+TWlkZGxlIEFnZWQ8L2tleXdvcmQ+PGtleXdvcmQ+TW9kZWxz
LCBUaGVvcmV0aWNhbDwva2V5d29yZD48a2V5d29yZD5Nb3J0YWxpdHkvIHRyZW5kczwva2V5d29y
ZD48a2V5d29yZD5QcmVqdWRpY2U8L2tleXdvcmQ+PGtleXdvcmQ+UmVncmVzc2lvbiBBbmFseXNp
czwva2V5d29yZD48a2V5d29yZD5SaXNrIEZhY3RvcnM8L2tleXdvcmQ+PGtleXdvcmQ+U29jaW9l
Y29ub21pYyBGYWN0b3JzPC9rZXl3b3JkPjxrZXl3b3JkPlVuaXRlZCBTdGF0ZXM8L2tleXdvcmQ+
PGtleXdvcmQ+WW91bmcgQWR1bHQ8L2tleXdvcmQ+PC9rZXl3b3Jkcz48ZGF0ZXM+PHllYXI+MjAw
ODwveWVhcj48cHViLWRhdGVzPjxkYXRlPkZhbGw8L2RhdGU+PC9wdWItZGF0ZXM+PC9kYXRlcz48
aXNibj4xOTQ4LTU1NjUgKFByaW50KTsxOTQ4LTU1NjUgKExpbmtpbmcpPC9pc2JuPjxhY2Nlc3Np
b24tbnVtPjE5MzUwNzUzPC9hY2Nlc3Npb24tbnVtPjx1cmxzPjwvdXJscz48ZWxlY3Ryb25pYy1y
ZXNvdXJjZS1udW0+MTAuMTA4MC8xOTQ4NTU2NS4yMDA4Ljk5ODkxNDA8L2VsZWN0cm9uaWMtcmVz
b3VyY2UtbnVtPjxyZW1vdGUtZGF0YWJhc2UtcHJvdmlkZXI+TkxNPC9yZW1vdGUtZGF0YWJhc2Ut
cHJvdmlkZXI+PGxhbmd1YWdlPmVuZzwvbGFuZ3VhZ2U+PC9yZWNvcmQ+PC9DaXRlPjxDaXRlPjxB
dXRob3I+TWVhcmE8L0F1dGhvcj48WWVhcj4yMDA4PC9ZZWFyPjxSZWNOdW0+MTg8L1JlY051bT48
cmVjb3JkPjxyZWMtbnVtYmVyPjE4PC9yZWMtbnVtYmVyPjxmb3JlaWduLWtleXM+PGtleSBhcHA9
IkVOIiBkYi1pZD0id3hhcHphcjBwczI1cmNlcHZ3Ynh0MjVuOTAyZWFkdHJyeDJlIiB0aW1lc3Rh
bXA9IjEzOTMzNjc0MjQiPjE4PC9rZXk+PC9mb3JlaWduLWtleXM+PHJlZi10eXBlIG5hbWU9Ikpv
dXJuYWwgQXJ0aWNsZSI+MTc8L3JlZi10eXBlPjxjb250cmlidXRvcnM+PGF1dGhvcnM+PGF1dGhv
cj5NZWFyYSwgRS4gUi48L2F1dGhvcj48YXV0aG9yPlJpY2hhcmRzLCBTLjwvYXV0aG9yPjxhdXRo
b3I+Q3V0bGVyLCBELiBNLjwvYXV0aG9yPjwvYXV0aG9ycz48L2NvbnRyaWJ1dG9ycz48YXV0aC1h
ZGRyZXNzPkRlcGFydG1lbnQgb2YgSGVhbHRoIENhcmUgUG9saWN5LCBIYXJ2YXJkIE1lZGljYWwg
U2Nob29sLCBpbiBCb3N0b24sIE1hc3NhY2h1c2V0dHMsIFVTQS4gbWVhcmFAaGNwLm1lZC5oYXJ2
YXJkLmVkdTwvYXV0aC1hZGRyZXNzPjx0aXRsZXM+PHRpdGxlPlRoZSBnYXAgZ2V0cyBiaWdnZXI6
IGNoYW5nZXMgaW4gbW9ydGFsaXR5IGFuZCBsaWZlIGV4cGVjdGFuY3ksIGJ5IGVkdWNhdGlvbiwg
MTk4MS0yMDAwPC90aXRsZT48c2Vjb25kYXJ5LXRpdGxlPkhlYWx0aCBBZmYgKE1pbGx3b29kKTwv
c2Vjb25kYXJ5LXRpdGxlPjwvdGl0bGVzPjxwZXJpb2RpY2FsPjxmdWxsLXRpdGxlPkhlYWx0aCBB
ZmYgKE1pbGx3b29kKTwvZnVsbC10aXRsZT48L3BlcmlvZGljYWw+PHBhZ2VzPjM1MC02MDwvcGFn
ZXM+PHZvbHVtZT4yNzwvdm9sdW1lPjxudW1iZXI+MjwvbnVtYmVyPjxlZGl0aW9uPjIwMDgvMDMv
MTI8L2VkaXRpb24+PGtleXdvcmRzPjxrZXl3b3JkPkFkdWx0PC9rZXl3b3JkPjxrZXl3b3JkPkFm
cmljYW4gQ29udGluZW50YWwgQW5jZXN0cnkgR3JvdXAvc3RhdGlzdGljcyAmYW1wOyBudW1lcmlj
YWwgZGF0YTwva2V5d29yZD48a2V5d29yZD5BZ2VkPC9rZXl3b3JkPjxrZXl3b3JkPkFnZWQsIDgw
IGFuZCBvdmVyPC9rZXl3b3JkPjxrZXl3b3JkPkNocm9uaWMgRGlzZWFzZS9lcGlkZW1pb2xvZ3k8
L2tleXdvcmQ+PGtleXdvcmQ+RWR1Y2F0aW9uYWwgU3RhdHVzPC9rZXl3b3JkPjxrZXl3b3JkPkV1
cm9wZWFuIENvbnRpbmVudGFsIEFuY2VzdHJ5IEdyb3VwL3N0YXRpc3RpY3MgJmFtcDsgbnVtZXJp
Y2FsIGRhdGE8L2tleXdvcmQ+PGtleXdvcmQ+RmVtYWxlPC9rZXl3b3JkPjxrZXl3b3JkPkh1bWFu
czwva2V5d29yZD48a2V5d29yZD5MaWZlIEV4cGVjdGFuY3kvZXRobm9sb2d5LyB0cmVuZHM8L2tl
eXdvcmQ+PGtleXdvcmQ+TWFsZTwva2V5d29yZD48a2V5d29yZD5NaWRkbGUgQWdlZDwva2V5d29y
ZD48a2V5d29yZD5Nb3J0YWxpdHkvZXRobm9sb2d5LyB0cmVuZHM8L2tleXdvcmQ+PGtleXdvcmQ+
U2V4IEZhY3RvcnM8L2tleXdvcmQ+PGtleXdvcmQ+U21va2luZy9lcGlkZW1pb2xvZ3k8L2tleXdv
cmQ+PGtleXdvcmQ+VW5pdGVkIFN0YXRlcy9lcGlkZW1pb2xvZ3k8L2tleXdvcmQ+PC9rZXl3b3Jk
cz48ZGF0ZXM+PHllYXI+MjAwODwveWVhcj48cHViLWRhdGVzPjxkYXRlPk1hci1BcHI8L2RhdGU+
PC9wdWItZGF0ZXM+PC9kYXRlcz48aXNibj4xNTQ0LTUyMDggKEVsZWN0cm9uaWMpOzAyNzgtMjcx
NSAoTGlua2luZyk8L2lzYm4+PGFjY2Vzc2lvbi1udW0+MTgzMzI0ODk8L2FjY2Vzc2lvbi1udW0+
PHVybHM+PC91cmxzPjxjdXN0b20zPjVLMDFEQTE5NDg1LTIvREEvTklEQSBOSUggSEhTL1VuaXRl
ZCBTdGF0ZXM7SzAxIERBMDE5NDg1L0RBL05JREEgTklIIEhIUy9Vbml0ZWQgU3RhdGVzO0swMSBE
QTAxOTQ4NS0wMy9EQS9OSURBIE5JSCBISFMvVW5pdGVkIFN0YXRlcztQMDEgQUcwMDU4NDIvQUcv
TklBIE5JSCBISFMvVW5pdGVkIFN0YXRlcztQMDEgQUcwMDU4NDItMTcwMDE2L0FHL05JQSBOSUgg
SEhTL1VuaXRlZCBTdGF0ZXM7UDAxLUFHMDA1ODQyL0FHL05JQSBOSUggSEhTL1VuaXRlZCBTdGF0
ZXM7UDMwIEFHMDEyODEwLTE0L0FHL05JQSBOSUggSEhTL1VuaXRlZCBTdGF0ZXM7UDMwLUFHMDEy
ODEwL0FHL05JQSBOSUggSEhTL1VuaXRlZCBTdGF0ZXM8L2N1c3RvbTM+PGN1c3RvbTQ+UE1DIC0g
UE1DMjM2NjA0MTwvY3VzdG9tND48ZWxlY3Ryb25pYy1yZXNvdXJjZS1udW0+MTAuMTM3Ny9obHRo
YWZmLjI3LjIuMzUwPC9lbGVjdHJvbmljLXJlc291cmNlLW51bT48cmVtb3RlLWRhdGFiYXNlLXBy
b3ZpZGVyPk5MTTwvcmVtb3RlLWRhdGFiYXNlLXByb3ZpZGVyPjxsYW5ndWFnZT5lbmc8L2xhbmd1
YWdlPjwvcmVjb3JkPjwvQ2l0ZT48Q2l0ZT48QXV0aG9yPkVkd2FyZHM8L0F1dGhvcj48WWVhcj4y
MDA4PC9ZZWFyPjxSZWNOdW0+MTY8L1JlY051bT48cmVjb3JkPjxyZWMtbnVtYmVyPjE2PC9yZWMt
bnVtYmVyPjxmb3JlaWduLWtleXM+PGtleSBhcHA9IkVOIiBkYi1pZD0id3hhcHphcjBwczI1cmNl
cHZ3Ynh0MjVuOTAyZWFkdHJyeDJlIiB0aW1lc3RhbXA9IjEzOTMzNjc0MjMiPjE2PC9rZXk+PC9m
b3JlaWduLWtleXM+PHJlZi10eXBlIG5hbWU9IkpvdXJuYWwgQXJ0aWNsZSI+MTc8L3JlZi10eXBl
Pjxjb250cmlidXRvcnM+PGF1dGhvcnM+PGF1dGhvcj5FZHdhcmRzLCBSLjwvYXV0aG9yPjwvYXV0
aG9ycz48L2NvbnRyaWJ1dG9ycz48YXV0aC1hZGRyZXNzPkRlcGFydG1lbnQgb2YgRWNvbm9taWNz
LCBRdWVlbnMgQ29sbGVnZSwgQ2l0eSBVbml2ZXJzaXR5IG9mIE5ldyBZb3JrLCBGbHVzaGluZywg
TlkgMTEzNjcsIFVTQS4gcmVkd2FyZHNAcWMuY3VueS5lZHU8L2F1dGgtYWRkcmVzcz48dGl0bGVz
Pjx0aXRsZT5XaG8gaXMgaHVydCBieSBwcm9jeWNsaWNhbCBtb3J0YWxpdHk/PC90aXRsZT48c2Vj
b25kYXJ5LXRpdGxlPlNvYyBTY2kgTWVkPC9zZWNvbmRhcnktdGl0bGU+PC90aXRsZXM+PHBlcmlv
ZGljYWw+PGZ1bGwtdGl0bGU+U29jIFNjaSBNZWQ8L2Z1bGwtdGl0bGU+PC9wZXJpb2RpY2FsPjxw
YWdlcz4yMDUxLTg8L3BhZ2VzPjx2b2x1bWU+Njc8L3ZvbHVtZT48bnVtYmVyPjEyPC9udW1iZXI+
PGVkaXRpb24+MjAwOC8xMS8wNDwvZWRpdGlvbj48a2V5d29yZHM+PGtleXdvcmQ+QWR1bHQ8L2tl
eXdvcmQ+PGtleXdvcmQ+QWdlZDwva2V5d29yZD48a2V5d29yZD5BZ2VkLCA4MCBhbmQgb3Zlcjwv
a2V5d29yZD48a2V5d29yZD5GZW1hbGU8L2tleXdvcmQ+PGtleXdvcmQ+SHVtYW5zPC9rZXl3b3Jk
PjxrZXl3b3JkPkxvbmdpdHVkaW5hbCBTdHVkaWVzPC9rZXl3b3JkPjxrZXl3b3JkPk1hbGU8L2tl
eXdvcmQ+PGtleXdvcmQ+TWlkZGxlIEFnZWQ8L2tleXdvcmQ+PGtleXdvcmQ+TW9ydGFsaXR5LyB0
cmVuZHM8L2tleXdvcmQ+PGtleXdvcmQ+UGVyaW9kaWNpdHk8L2tleXdvcmQ+PGtleXdvcmQ+UG92
ZXJ0eTwva2V5d29yZD48a2V5d29yZD5SaXNrIEFzc2Vzc21lbnQvc3RhdGlzdGljcyAmYW1wOyBu
dW1lcmljYWwgZGF0YTwva2V5d29yZD48a2V5d29yZD5VbmVtcGxveW1lbnQ8L2tleXdvcmQ+PGtl
eXdvcmQ+VW5pdGVkIFN0YXRlcy9lcGlkZW1pb2xvZ3k8L2tleXdvcmQ+PGtleXdvcmQ+VnVsbmVy
YWJsZSBQb3B1bGF0aW9uczwva2V5d29yZD48L2tleXdvcmRzPjxkYXRlcz48eWVhcj4yMDA4PC95
ZWFyPjxwdWItZGF0ZXM+PGRhdGU+RGVjPC9kYXRlPjwvcHViLWRhdGVzPjwvZGF0ZXM+PGlzYm4+
MDI3Ny05NTM2IChQcmludCk7MDI3Ny05NTM2IChMaW5raW5nKTwvaXNibj48YWNjZXNzaW9uLW51
bT4xODk3NzU3NzwvYWNjZXNzaW9uLW51bT48dXJscz48L3VybHM+PGN1c3RvbTM+VDMyIEFHMDAw
MjQ0L0FHL05JQSBOSUggSEhTL1VuaXRlZCBTdGF0ZXM7VDMyIEhEIDA3MzI5L0hEL05JQ0hEIE5J
SCBISFMvVW5pdGVkIFN0YXRlczwvY3VzdG9tMz48ZWxlY3Ryb25pYy1yZXNvdXJjZS1udW0+MTAu
MTAxNi9qLnNvY3NjaW1lZC4yMDA4LjA5LjAzMjwvZWxlY3Ryb25pYy1yZXNvdXJjZS1udW0+PHJl
bW90ZS1kYXRhYmFzZS1wcm92aWRlcj5OTE08L3JlbW90ZS1kYXRhYmFzZS1wcm92aWRlcj48bGFu
Z3VhZ2U+ZW5nPC9sYW5ndWFnZT48L3JlY29yZD48L0NpdGU+PENpdGU+PEF1dGhvcj5Bcmlhczwv
QXV0aG9yPjxZZWFyPjIwMDg8L1llYXI+PFJlY051bT45MTwvUmVjTnVtPjxyZWNvcmQ+PHJlYy1u
dW1iZXI+OTE8L3JlYy1udW1iZXI+PGZvcmVpZ24ta2V5cz48a2V5IGFwcD0iRU4iIGRiLWlkPSJ3
eGFwemFyMHBzMjVyY2VwdndieHQyNW45MDJlYWR0cnJ4MmUiIHRpbWVzdGFtcD0iMTQxMjcxNDgy
NCI+OTE8L2tleT48L2ZvcmVpZ24ta2V5cz48cmVmLXR5cGUgbmFtZT0iR292ZXJubWVudCBEb2N1
bWVudCI+NDY8L3JlZi10eXBlPjxjb250cmlidXRvcnM+PGF1dGhvcnM+PGF1dGhvcj5Bcmlhcywg
RS48L2F1dGhvcj48YXV0aG9yPlNjaGF1bWFuLCBXLjwvYXV0aG9yPjxhdXRob3I+RXNjaGJhY2gs
IEsuPC9hdXRob3I+PGF1dGhvcj5Tb3JsaWUsIFAuPC9hdXRob3I+PGF1dGhvcj5CYWNrbHVuZCwg
RS48L2F1dGhvcj48L2F1dGhvcnM+PC9jb250cmlidXRvcnM+PHRpdGxlcz48dGl0bGU+VGhlIHZh
bGlkaXR5IG9mIHJhY2UgYW5kIEhpc3BhbmljIG9yaWdpbiByZXBvcnRpbmcgb24gZGVhdGggY2Vy
dGlmaWNhdGVzIGluIHRoZSBVbml0ZWQgU3RhdGVzPC90aXRsZT48L3RpdGxlcz48dm9sdW1lPjI8
L3ZvbHVtZT48bnVtYmVyPjE0ODwvbnVtYmVyPjxkYXRlcz48eWVhcj4yMDA4PC95ZWFyPjwvZGF0
ZXM+PHB1Ymxpc2hlcj5OYXRpb25hbCBDZW50ZXIgZm9yIEhlYWx0aCBTdGF0aXN0aWNzPC9wdWJs
aXNoZXI+PHVybHM+PC91cmxzPjwvcmVjb3JkPjwvQ2l0ZT48Q2l0ZT48QXV0aG9yPkNsZWdnPC9B
dXRob3I+PFllYXI+MjAwNzwvWWVhcj48UmVjTnVtPjIwPC9SZWNOdW0+PHJlY29yZD48cmVjLW51
bWJlcj4yMDwvcmVjLW51bWJlcj48Zm9yZWlnbi1rZXlzPjxrZXkgYXBwPSJFTiIgZGItaWQ9Ind4
YXB6YXIwcHMyNXJjZXB2d2J4dDI1bjkwMmVhZHRycngyZSIgdGltZXN0YW1wPSIxMzkzMzY3NDI1
Ij4yMDwva2V5PjwvZm9yZWlnbi1rZXlzPjxyZWYtdHlwZSBuYW1lPSJKb3VybmFsIEFydGljbGUi
PjE3PC9yZWYtdHlwZT48Y29udHJpYnV0b3JzPjxhdXRob3JzPjxhdXRob3I+Q2xlZ2csIEwuIFgu
PC9hdXRob3I+PGF1dGhvcj5SZWljaG1hbiwgTS4gRS48L2F1dGhvcj48YXV0aG9yPkhhbmtleSwg
Qi4gRi48L2F1dGhvcj48YXV0aG9yPk1pbGxlciwgQi4gQS48L2F1dGhvcj48YXV0aG9yPkxpbiwg
WS4gRC48L2F1dGhvcj48YXV0aG9yPkpvaG5zb24sIE4uIEouPC9hdXRob3I+PGF1dGhvcj5TY2h3
YXJ0eiwgUy4gTS48L2F1dGhvcj48YXV0aG9yPkJlcm5zdGVpbiwgTC48L2F1dGhvcj48YXV0aG9y
PkNoZW4sIFYuIFcuPC9hdXRob3I+PGF1dGhvcj5Hb29kbWFuLCBNLiBULjwvYXV0aG9yPjxhdXRo
b3I+R29tZXosIFMuIEwuPC9hdXRob3I+PGF1dGhvcj5HcmFmZiwgSi4gSi48L2F1dGhvcj48YXV0
aG9yPkx5bmNoLCBDLiBGLjwvYXV0aG9yPjxhdXRob3I+TGluLCBDLiBDLjwvYXV0aG9yPjxhdXRo
b3I+RWR3YXJkcywgQi4gSy48L2F1dGhvcj48L2F1dGhvcnM+PC9jb250cmlidXRvcnM+PGF1dGgt
YWRkcmVzcz5PZmZpY2Ugb2YgSGVhbHRoY2FyZSBJbnNwZWN0aW9ucywgT2ZmaWNlIG9mIEluc3Bl
Y3RvciBHZW5lcmFsLCBVUyBEZXBhcnRtZW50IG9mIFZldGVyYW5zIEFmZmFpcnMsIFdhc2hpbmd0
b24sIERDIDIwMDAxLCBVU0EuIGxpbi5jbGVnZ0B2YS5nb3Y8L2F1dGgtYWRkcmVzcz48dGl0bGVz
Pjx0aXRsZT5RdWFsaXR5IG9mIHJhY2UsIEhpc3BhbmljIGV0aG5pY2l0eSwgYW5kIGltbWlncmFu
dCBzdGF0dXMgaW4gcG9wdWxhdGlvbi1iYXNlZCBjYW5jZXIgcmVnaXN0cnkgZGF0YTogaW1wbGlj
YXRpb25zIGZvciBoZWFsdGggZGlzcGFyaXR5IHN0dWRpZXM8L3RpdGxlPjxzZWNvbmRhcnktdGl0
bGU+Q2FuY2VyIENhdXNlcyBDb250cm9sPC9zZWNvbmRhcnktdGl0bGU+PC90aXRsZXM+PHBlcmlv
ZGljYWw+PGZ1bGwtdGl0bGU+Q2FuY2VyIENhdXNlcyBDb250cm9sPC9mdWxsLXRpdGxlPjwvcGVy
aW9kaWNhbD48cGFnZXM+MTc3LTg3PC9wYWdlcz48dm9sdW1lPjE4PC92b2x1bWU+PG51bWJlcj4y
PC9udW1iZXI+PGVkaXRpb24+MjAwNy8wMS8xNjwvZWRpdGlvbj48a2V5d29yZHM+PGtleXdvcmQ+
QW1lcmljYW4gTmF0aXZlIENvbnRpbmVudGFsIEFuY2VzdHJ5IEdyb3VwPC9rZXl3b3JkPjxrZXl3
b3JkPkJpYXMgKEVwaWRlbWlvbG9neSk8L2tleXdvcmQ+PGtleXdvcmQ+Q29udGluZW50YWwgUG9w
dWxhdGlvbiBHcm91cHMvIGNsYXNzaWZpY2F0aW9uL3N0YXRpc3RpY3MgJmFtcDsgbnVtZXJpY2Fs
IGRhdGE8L2tleXdvcmQ+PGtleXdvcmQ+RW1pZ3JhdGlvbiBhbmQgSW1taWdyYXRpb24vIGNsYXNz
aWZpY2F0aW9uL3N0YXRpc3RpY3MgJmFtcDsgbnVtZXJpY2FsIGRhdGE8L2tleXdvcmQ+PGtleXdv
cmQ+RmVtYWxlPC9rZXl3b3JkPjxrZXl3b3JkPkhpc3BhbmljIEFtZXJpY2Fucy8gY2xhc3NpZmlj
YXRpb248L2tleXdvcmQ+PGtleXdvcmQ+SHVtYW5zPC9rZXl3b3JkPjxrZXl3b3JkPkthcGxhbi1N
ZWllciBFc3RpbWF0ZTwva2V5d29yZD48a2V5d29yZD5Mb25naXR1ZGluYWwgU3R1ZGllczwva2V5
d29yZD48a2V5d29yZD5NYWxlPC9rZXl3b3JkPjxrZXl3b3JkPk1vcnRhbGl0eTwva2V5d29yZD48
a2V5d29yZD5Qb3B1bGF0aW9uIFN1cnZlaWxsYW5jZTwva2V5d29yZD48a2V5d29yZD5RdWFsaXR5
IENvbnRyb2w8L2tleXdvcmQ+PGtleXdvcmQ+U0VFUiBQcm9ncmFtL2NsYXNzaWZpY2F0aW9uL3N0
YW5kYXJkcy8gc3RhdGlzdGljcyAmYW1wOyBudW1lcmljYWwgZGF0YTwva2V5d29yZD48a2V5d29y
ZD5TZW5zaXRpdml0eSBhbmQgU3BlY2lmaWNpdHk8L2tleXdvcmQ+PGtleXdvcmQ+VW5pdGVkIFN0
YXRlcy9lcGlkZW1pb2xvZ3kvZXRobm9sb2d5PC9rZXl3b3JkPjwva2V5d29yZHM+PGRhdGVzPjx5
ZWFyPjIwMDc8L3llYXI+PHB1Yi1kYXRlcz48ZGF0ZT5NYXI8L2RhdGU+PC9wdWItZGF0ZXM+PC9k
YXRlcz48aXNibj4wOTU3LTUyNDMgKFByaW50KTswOTU3LTUyNDMgKExpbmtpbmcpPC9pc2JuPjxh
Y2Nlc3Npb24tbnVtPjE3MjE5MDEzPC9hY2Nlc3Npb24tbnVtPjx1cmxzPjwvdXJscz48ZWxlY3Ry
b25pYy1yZXNvdXJjZS1udW0+MTAuMTAwNy9zMTA1NTItMDA2LTAwODktNDwvZWxlY3Ryb25pYy1y
ZXNvdXJjZS1udW0+PHJlbW90ZS1kYXRhYmFzZS1wcm92aWRlcj5OTE08L3JlbW90ZS1kYXRhYmFz
ZS1wcm92aWRlcj48bGFuZ3VhZ2U+ZW5nPC9sYW5ndWFnZT48L3JlY29yZD48L0NpdGU+PENpdGU+
PEF1dGhvcj5CYWNrbHVuZDwvQXV0aG9yPjxZZWFyPjIwMDc8L1llYXI+PFJlY051bT4xOTwvUmVj
TnVtPjxyZWNvcmQ+PHJlYy1udW1iZXI+MTk8L3JlYy1udW1iZXI+PGZvcmVpZ24ta2V5cz48a2V5
IGFwcD0iRU4iIGRiLWlkPSJ3eGFwemFyMHBzMjVyY2VwdndieHQyNW45MDJlYWR0cnJ4MmUiIHRp
bWVzdGFtcD0iMTM5MzM2NzQyNSI+MTk8L2tleT48L2ZvcmVpZ24ta2V5cz48cmVmLXR5cGUgbmFt
ZT0iSm91cm5hbCBBcnRpY2xlIj4xNzwvcmVmLXR5cGU+PGNvbnRyaWJ1dG9ycz48YXV0aG9ycz48
YXV0aG9yPkJhY2tsdW5kLCBFLjwvYXV0aG9yPjxhdXRob3I+Um93ZSwgRy48L2F1dGhvcj48YXV0
aG9yPkx5bmNoLCBKLjwvYXV0aG9yPjxhdXRob3I+V29sZnNvbiwgTS4gQy48L2F1dGhvcj48YXV0
aG9yPkthcGxhbiwgRy4gQS48L2F1dGhvcj48YXV0aG9yPlNvcmxpZSwgUC4gRC48L2F1dGhvcj48
L2F1dGhvcnM+PC9jb250cmlidXRvcnM+PGF1dGgtYWRkcmVzcz5EYXRhIEludGVncmF0aW9uIERp
dmlzaW9uLCBVLlMuIEJ1cmVhdSBvZiB0aGUgQ2Vuc3VzLCBXYXNoaW5ndG9uLCBEQyAyMDIzMywg
VVNBLiBlcmljLmxhcnMuYmFja2x1bmRAY2Vuc3VzLmdvdjwvYXV0aC1hZGRyZXNzPjx0aXRsZXM+
PHRpdGxlPkluY29tZSBpbmVxdWFsaXR5IGFuZCBtb3J0YWxpdHk6IGEgbXVsdGlsZXZlbCBwcm9z
cGVjdGl2ZSBzdHVkeSBvZiA1MjEgMjQ4IGluZGl2aWR1YWxzIGluIDUwIFVTIHN0YXRlczwvdGl0
bGU+PHNlY29uZGFyeS10aXRsZT5JbnQgSiBFcGlkZW1pb2w8L3NlY29uZGFyeS10aXRsZT48L3Rp
dGxlcz48cGVyaW9kaWNhbD48ZnVsbC10aXRsZT5JbnQgSiBFcGlkZW1pb2w8L2Z1bGwtdGl0bGU+
PC9wZXJpb2RpY2FsPjxwYWdlcz41OTAtNjwvcGFnZXM+PHZvbHVtZT4zNjwvdm9sdW1lPjxudW1i
ZXI+MzwvbnVtYmVyPjxlZGl0aW9uPjIwMDcvMDMvMTc8L2VkaXRpb24+PGtleXdvcmRzPjxrZXl3
b3JkPkFkdWx0PC9rZXl3b3JkPjxrZXl3b3JkPkFnZSBGYWN0b3JzPC9rZXl3b3JkPjxrZXl3b3Jk
PkFnZWQ8L2tleXdvcmQ+PGtleXdvcmQ+RmVtYWxlPC9rZXl3b3JkPjxrZXl3b3JkPkh1bWFuczwv
a2V5d29yZD48a2V5d29yZD5JbmNvbWUvIHN0YXRpc3RpY3MgJmFtcDsgbnVtZXJpY2FsIGRhdGE8
L2tleXdvcmQ+PGtleXdvcmQ+TWFsZTwva2V5d29yZD48a2V5d29yZD5NaWRkbGUgQWdlZDwva2V5
d29yZD48a2V5d29yZD5Nb3J0YWxpdHk8L2tleXdvcmQ+PGtleXdvcmQ+UG92ZXJ0eSBBcmVhczwv
a2V5d29yZD48a2V5d29yZD5Qcm9zcGVjdGl2ZSBTdHVkaWVzPC9rZXl3b3JkPjxrZXl3b3JkPlNv
Y2lvZWNvbm9taWMgRmFjdG9yczwva2V5d29yZD48a2V5d29yZD5Vbml0ZWQgU3RhdGVzL2VwaWRl
bWlvbG9neTwva2V5d29yZD48L2tleXdvcmRzPjxkYXRlcz48eWVhcj4yMDA3PC95ZWFyPjxwdWIt
ZGF0ZXM+PGRhdGU+SnVuPC9kYXRlPjwvcHViLWRhdGVzPjwvZGF0ZXM+PGlzYm4+MDMwMC01Nzcx
IChQcmludCk7MDMwMC01NzcxIChMaW5raW5nKTwvaXNibj48YWNjZXNzaW9uLW51bT4xNzM2MzM5
NTwvYWNjZXNzaW9uLW51bT48dXJscz48L3VybHM+PGN1c3RvbTM+UjI0IEhEMDQ3ODYxLTAxL0hE
L05JQ0hEIE5JSCBISFMvVW5pdGVkIFN0YXRlczwvY3VzdG9tMz48ZWxlY3Ryb25pYy1yZXNvdXJj
ZS1udW0+MTAuMTA5My9pamUvZHltMDEyPC9lbGVjdHJvbmljLXJlc291cmNlLW51bT48cmVtb3Rl
LWRhdGFiYXNlLXByb3ZpZGVyPk5MTTwvcmVtb3RlLWRhdGFiYXNlLXByb3ZpZGVyPjxsYW5ndWFn
ZT5lbmc8L2xhbmd1YWdlPjwvcmVjb3JkPjwvQ2l0ZT48Q2l0ZT48QXV0aG9yPnZhbiBXaWpuZ2Fh
cmRlbjwvQXV0aG9yPjxZZWFyPjIwMDY8L1llYXI+PFJlY051bT4yMTwvUmVjTnVtPjxyZWNvcmQ+
PHJlYy1udW1iZXI+MjE8L3JlYy1udW1iZXI+PGZvcmVpZ24ta2V5cz48a2V5IGFwcD0iRU4iIGRi
LWlkPSJ3eGFwemFyMHBzMjVyY2VwdndieHQyNW45MDJlYWR0cnJ4MmUiIHRpbWVzdGFtcD0iMTM5
MzM2NzQyNiI+MjE8L2tleT48L2ZvcmVpZ24ta2V5cz48cmVmLXR5cGUgbmFtZT0iSm91cm5hbCBB
cnRpY2xlIj4xNzwvcmVmLXR5cGU+PGNvbnRyaWJ1dG9ycz48YXV0aG9ycz48YXV0aG9yPnZhbiBX
aWpuZ2FhcmRlbiwgRS48L2F1dGhvcj48YXV0aG9yPkRvc2VtZWNpLCBNLjwvYXV0aG9yPjwvYXV0
aG9ycz48L2NvbnRyaWJ1dG9ycz48YXV0aC1hZGRyZXNzPkRpdmlzaW9uIG9mIEVwaWRlbWlvbG9n
eSwgRGVwYXJ0bWVudCBvZiBDb21tdW5pdHkgYW5kIFByZXZlbnRpdmUgTWVkaWNpbmUsIFVuaXZl
cnNpdHkgb2YgUm9jaGVzdGVyIFNjaG9vbCBvZiBNZWRpY2luZSBhbmQgRGVudGlzdHJ5LCBOWSAx
NDY0MiwgVVNBLiBlZHdpbl92YW5fd2lqbmdhYXJkZW5AdXJtYy5yb2NoZXN0ZXIuZWR1PC9hdXRo
LWFkZHJlc3M+PHRpdGxlcz48dGl0bGU+QnJhaW4gY2FuY2VyIG1vcnRhbGl0eSBhbmQgcG90ZW50
aWFsIG9jY3VwYXRpb25hbCBleHBvc3VyZSB0byBsZWFkOiBmaW5kaW5ncyBmcm9tIHRoZSBOYXRp
b25hbCBMb25naXR1ZGluYWwgTW9ydGFsaXR5IFN0dWR5LCAxOTc5LTE5ODk8L3RpdGxlPjxzZWNv
bmRhcnktdGl0bGU+SW50IEogQ2FuY2VyPC9zZWNvbmRhcnktdGl0bGU+PC90aXRsZXM+PHBlcmlv
ZGljYWw+PGZ1bGwtdGl0bGU+SW50IEogQ2FuY2VyPC9mdWxsLXRpdGxlPjwvcGVyaW9kaWNhbD48
cGFnZXM+MTEzNi00NDwvcGFnZXM+PHZvbHVtZT4xMTk8L3ZvbHVtZT48bnVtYmVyPjU8L251bWJl
cj48ZWRpdGlvbj4yMDA2LzAzLzMwPC9lZGl0aW9uPjxrZXl3b3Jkcz48a2V5d29yZD5BZHVsdDwv
a2V5d29yZD48a2V5d29yZD5BZ2VkPC9rZXl3b3JkPjxrZXl3b3JkPkJyYWluIE5lb3BsYXNtcy9j
aGVtaWNhbGx5IGluZHVjZWQvIGV0aW9sb2d5LyBtb3J0YWxpdHk8L2tleXdvcmQ+PGtleXdvcmQ+
RmVtYWxlPC9rZXl3b3JkPjxrZXl3b3JkPkh1bWFuczwva2V5d29yZD48a2V5d29yZD5MZWFkLyBh
ZHZlcnNlIGVmZmVjdHM8L2tleXdvcmQ+PGtleXdvcmQ+TWFsZTwva2V5d29yZD48a2V5d29yZD5N
aWRkbGUgQWdlZDwva2V5d29yZD48a2V5d29yZD5PY2N1cGF0aW9uYWwgRXhwb3N1cmUvIGFkdmVy
c2UgZWZmZWN0czwva2V5d29yZD48a2V5d29yZD5Qcm9wb3J0aW9uYWwgSGF6YXJkcyBNb2RlbHM8
L2tleXdvcmQ+PGtleXdvcmQ+VW5pdGVkIFN0YXRlcy9lcGlkZW1pb2xvZ3k8L2tleXdvcmQ+PC9r
ZXl3b3Jkcz48ZGF0ZXM+PHllYXI+MjAwNjwveWVhcj48cHViLWRhdGVzPjxkYXRlPlNlcCAxPC9k
YXRlPjwvcHViLWRhdGVzPjwvZGF0ZXM+PGlzYm4+MDAyMC03MTM2IChQcmludCk7MDAyMC03MTM2
IChMaW5raW5nKTwvaXNibj48YWNjZXNzaW9uLW51bT4xNjU3MDI4NjwvYWNjZXNzaW9uLW51bT48
dXJscz48L3VybHM+PGVsZWN0cm9uaWMtcmVzb3VyY2UtbnVtPjEwLjEwMDIvaWpjLjIxOTQ3PC9l
bGVjdHJvbmljLXJlc291cmNlLW51bT48cmVtb3RlLWRhdGFiYXNlLXByb3ZpZGVyPk5MTTwvcmVt
b3RlLWRhdGFiYXNlLXByb3ZpZGVyPjxsYW5ndWFnZT5lbmc8L2xhbmd1YWdlPjwvcmVjb3JkPjwv
Q2l0ZT48Q2l0ZT48QXV0aG9yPkxpbjwvQXV0aG9yPjxZZWFyPjIwMDY8L1llYXI+PFJlY051bT4y
MjwvUmVjTnVtPjxyZWNvcmQ+PHJlYy1udW1iZXI+MjI8L3JlYy1udW1iZXI+PGZvcmVpZ24ta2V5
cz48a2V5IGFwcD0iRU4iIGRiLWlkPSJ3eGFwemFyMHBzMjVyY2VwdndieHQyNW45MDJlYWR0cnJ4
MmUiIHRpbWVzdGFtcD0iMTM5MzM2NzQyNiI+MjI8L2tleT48L2ZvcmVpZ24ta2V5cz48cmVmLXR5
cGUgbmFtZT0iSm91cm5hbCBBcnRpY2xlIj4xNzwvcmVmLXR5cGU+PGNvbnRyaWJ1dG9ycz48YXV0
aG9ycz48YXV0aG9yPkxpbiwgQy4gQy48L2F1dGhvcj48YXV0aG9yPkpvaG5zb24sIE4uIEouPC9h
dXRob3I+PC9hdXRob3JzPjwvY29udHJpYnV0b3JzPjxhdXRoLWFkZHJlc3M+RGVtb2dyYXBoaWMg
U3RhdGlzdGljYWwgTWV0aG9kcyBEaXZpc2lvbiwgVS5TLiBDZW5zdXMgQnVyZWF1LCA0NzAwIFNp
bHZlciBIaWxsIFJvYWQsIFJvb20gMzcxNi0zLCBTdG9wIDg3MDAsIFdhc2hpbmd0b24sIERDIDIw
MjMzLTg3MDAsIFVTQS4gY2hhcmxlcy5jLmxpbkBjZW5zdXMuZ292PC9hdXRoLWFkZHJlc3M+PHRp
dGxlcz48dGl0bGU+RGVjb21wb3NpdGlvbiBvZiBsaWZlIGV4cGVjdGFuY3kgYW5kIGV4cGVjdGVk
IGxpZmUteWVhcnMgbG9zdCBieSBkaXNlYXNlPC90aXRsZT48c2Vjb25kYXJ5LXRpdGxlPlN0YXQg
TWVkPC9zZWNvbmRhcnktdGl0bGU+PC90aXRsZXM+PHBlcmlvZGljYWw+PGZ1bGwtdGl0bGU+U3Rh
dCBNZWQ8L2Z1bGwtdGl0bGU+PC9wZXJpb2RpY2FsPjxwYWdlcz4xOTIyLTM2PC9wYWdlcz48dm9s
dW1lPjI1PC92b2x1bWU+PG51bWJlcj4xMTwvbnVtYmVyPjxlZGl0aW9uPjIwMDUvMTAvMTM8L2Vk
aXRpb24+PGtleXdvcmRzPjxrZXl3b3JkPkFkdWx0PC9rZXl3b3JkPjxrZXl3b3JkPkFnZWQ8L2tl
eXdvcmQ+PGtleXdvcmQ+QWdlZCwgODAgYW5kIG92ZXI8L2tleXdvcmQ+PGtleXdvcmQ+RGF0YSBJ
bnRlcnByZXRhdGlvbiwgU3RhdGlzdGljYWw8L2tleXdvcmQ+PGtleXdvcmQ+RmVtYWxlPC9rZXl3
b3JkPjxrZXl3b3JkPkh1bWFuczwva2V5d29yZD48a2V5d29yZD5MaWZlIEV4cGVjdGFuY3k8L2tl
eXdvcmQ+PGtleXdvcmQ+TG9uZ2V2aXR5PC9rZXl3b3JkPjxrZXl3b3JkPk1hbGU8L2tleXdvcmQ+
PGtleXdvcmQ+TWlkZGxlIEFnZWQ8L2tleXdvcmQ+PGtleXdvcmQ+TW9ydGFsaXR5PC9rZXl3b3Jk
PjxrZXl3b3JkPlByb3NwZWN0aXZlIFN0dWRpZXM8L2tleXdvcmQ+PGtleXdvcmQ+U3Vydml2YWwg
QW5hbHlzaXM8L2tleXdvcmQ+PC9rZXl3b3Jkcz48ZGF0ZXM+PHllYXI+MjAwNjwveWVhcj48cHVi
LWRhdGVzPjxkYXRlPkp1biAxNTwvZGF0ZT48L3B1Yi1kYXRlcz48L2RhdGVzPjxpc2JuPjAyNzct
NjcxNSAoUHJpbnQpOzAyNzctNjcxNSAoTGlua2luZyk8L2lzYm4+PGFjY2Vzc2lvbi1udW0+MTYy
MjA1MDc8L2FjY2Vzc2lvbi1udW0+PHVybHM+PC91cmxzPjxlbGVjdHJvbmljLXJlc291cmNlLW51
bT4xMC4xMDAyL3NpbS4yMzgxPC9lbGVjdHJvbmljLXJlc291cmNlLW51bT48cmVtb3RlLWRhdGFi
YXNlLXByb3ZpZGVyPk5MTTwvcmVtb3RlLWRhdGFiYXNlLXByb3ZpZGVyPjxsYW5ndWFnZT5lbmc8
L2xhbmd1YWdlPjwvcmVjb3JkPjwvQ2l0ZT48Q2l0ZT48QXV0aG9yPkVsbzwvQXV0aG9yPjxZZWFy
PjIwMDY8L1llYXI+PFJlY051bT40PC9SZWNOdW0+PHJlY29yZD48cmVjLW51bWJlcj40PC9yZWMt
bnVtYmVyPjxmb3JlaWduLWtleXM+PGtleSBhcHA9IkVOIiBkYi1pZD0id3hhcHphcjBwczI1cmNl
cHZ3Ynh0MjVuOTAyZWFkdHJyeDJlIiB0aW1lc3RhbXA9IjEzOTMzNjY5ODkiPjQ8L2tleT48L2Zv
cmVpZ24ta2V5cz48cmVmLXR5cGUgbmFtZT0iSm91cm5hbCBBcnRpY2xlIj4xNzwvcmVmLXR5cGU+
PGNvbnRyaWJ1dG9ycz48YXV0aG9ycz48YXV0aG9yPkVsbywgSXJtYSBULjwvYXV0aG9yPjxhdXRo
b3I+TWFydGlrYWluZW4sIFBla2thPC9hdXRob3I+PGF1dGhvcj5TbWl0aCwgS2lyc3RlbiBQLjwv
YXV0aG9yPjwvYXV0aG9ycz48L2NvbnRyaWJ1dG9ycz48dGl0bGVzPjx0aXRsZT5Tb2Npb2Vjb25v
bWljIGRpZmZlcmVudGlhbHMgaW4gbW9ydGFsaXR5IGluIEZpbmxhbmQgYW5kIHRoZSBVbml0ZWQg
U3RhdGVzOiB0aGUgcm9sZSBvZiBlZHVjYXRpb24gYW5kIGluY29tZTwvdGl0bGU+PHNlY29uZGFy
eS10aXRsZT5FdXJvcGVhbiBKb3VybmFsIG9mIFBvcHVsYXRpb24tUmV2dWUgRXVyb3BlZW5uZSBE
ZSBEZW1vZ3JhcGhpZTwvc2Vjb25kYXJ5LXRpdGxlPjwvdGl0bGVzPjxwZXJpb2RpY2FsPjxmdWxs
LXRpdGxlPkV1cm9wZWFuIEpvdXJuYWwgb2YgUG9wdWxhdGlvbi1SZXZ1ZSBFdXJvcGVlbm5lIERl
IERlbW9ncmFwaGllPC9mdWxsLXRpdGxlPjwvcGVyaW9kaWNhbD48cGFnZXM+MTc5LTIwMzwvcGFn
ZXM+PHZvbHVtZT4yMjwvdm9sdW1lPjxudW1iZXI+MjwvbnVtYmVyPjxkYXRlcz48eWVhcj4yMDA2
PC95ZWFyPjxwdWItZGF0ZXM+PGRhdGU+SnVuPC9kYXRlPjwvcHViLWRhdGVzPjwvZGF0ZXM+PGlz
Ym4+MDE2OC02NTc3PC9pc2JuPjxhY2Nlc3Npb24tbnVtPldPUzowMDAyNDE4OTgwMDAwMDQ8L2Fj
Y2Vzc2lvbi1udW0+PHVybHM+PHJlbGF0ZWQtdXJscz48dXJsPiZsdDtHbyB0byBJU0kmZ3Q7Oi8v
V09TOjAwMDI0MTg5ODAwMDAwNDwvdXJsPjwvcmVsYXRlZC11cmxzPjwvdXJscz48ZWxlY3Ryb25p
Yy1yZXNvdXJjZS1udW0+MTAuMTAwNy9zMTA2ODAtMDA2LTAwMDMtNTwvZWxlY3Ryb25pYy1yZXNv
dXJjZS1udW0+PC9yZWNvcmQ+PC9DaXRlPjxDaXRlPjxBdXRob3I+S2ltPC9BdXRob3I+PFllYXI+
MjAwNTwvWWVhcj48UmVjTnVtPjIzPC9SZWNOdW0+PHJlY29yZD48cmVjLW51bWJlcj4yMzwvcmVj
LW51bWJlcj48Zm9yZWlnbi1rZXlzPjxrZXkgYXBwPSJFTiIgZGItaWQ9Ind4YXB6YXIwcHMyNXJj
ZXB2d2J4dDI1bjkwMmVhZHRycngyZSIgdGltZXN0YW1wPSIxMzkzMzY3NDI3Ij4yMzwva2V5Pjwv
Zm9yZWlnbi1rZXlzPjxyZWYtdHlwZSBuYW1lPSJKb3VybmFsIEFydGljbGUiPjE3PC9yZWYtdHlw
ZT48Y29udHJpYnV0b3JzPjxhdXRob3JzPjxhdXRob3I+S2ltLCBDLjwvYXV0aG9yPjxhdXRob3I+
RWJ5LCBFLjwvYXV0aG9yPjxhdXRob3I+UGlldHRlLCBKLiBELjwvYXV0aG9yPjwvYXV0aG9ycz48
L2NvbnRyaWJ1dG9ycz48YXV0aC1hZGRyZXNzPkRlcGFydG1lbnQgb2YgSW50ZXJuYWwgTWVkaWNp
bmUsIFVuaXZlcnNpdHkgb2YgTWljaGlnYW4sIEFubiBBcmJvciwgTUkgNDgxMDksIFVTQS4gY2F0
aGtpbUB1bWljaC5lZHU8L2F1dGgtYWRkcmVzcz48dGl0bGVzPjx0aXRsZT5JcyBlZHVjYXRpb24g
YXNzb2NpYXRlZCB3aXRoIG1vcnRhbGl0eSBmb3IgYnJlYXN0IGNhbmNlciBhbmQgY2FyZG==
</w:fldData>
        </w:fldChar>
      </w:r>
      <w:r>
        <w:instrText xml:space="preserve"> ADDIN EN.CITE.DATA </w:instrText>
      </w:r>
      <w:r>
        <w:fldChar w:fldCharType="end"/>
      </w:r>
      <w:r>
        <w:fldChar w:fldCharType="begin">
          <w:fldData xml:space="preserve">aW92YXNjdWxhciBkaXNlYXNlIGFtb25nIGJsYWNrIGFuZCB3aGl0ZSB3b21lbj88L3RpdGxlPjxz
ZWNvbmRhcnktdGl0bGU+R2VuZCBNZWQ8L3NlY29uZGFyeS10aXRsZT48L3RpdGxlcz48cGVyaW9k
aWNhbD48ZnVsbC10aXRsZT5HZW5kIE1lZDwvZnVsbC10aXRsZT48L3BlcmlvZGljYWw+PHBhZ2Vz
PjEzLTg8L3BhZ2VzPjx2b2x1bWU+Mjwvdm9sdW1lPjxudW1iZXI+MTwvbnVtYmVyPjxlZGl0aW9u
PjIwMDUvMDgvMjQ8L2VkaXRpb24+PGtleXdvcmRzPjxrZXl3b3JkPkFkdWx0PC9rZXl3b3JkPjxr
ZXl3b3JkPkFmcmljYW4gQ29udGluZW50YWwgQW5jZXN0cnkgR3JvdXAvIHN0YXRpc3RpY3MgJmFt
cDsgbnVtZXJpY2FsIGRhdGE8L2tleXdvcmQ+PGtleXdvcmQ+QnJlYXN0IE5lb3BsYXNtcy8gbW9y
dGFsaXR5PC9rZXl3b3JkPjxrZXl3b3JkPkNhcmRpb3Zhc2N1bGFyIERpc2Vhc2VzLyBtb3J0YWxp
dHk8L2tleXdvcmQ+PGtleXdvcmQ+RWR1Y2F0aW9uYWwgU3RhdHVzPC9rZXl3b3JkPjxrZXl3b3Jk
PkV1cm9wZWFuIENvbnRpbmVudGFsIEFuY2VzdHJ5IEdyb3VwLyBzdGF0aXN0aWNzICZhbXA7IG51
bWVyaWNhbCBkYXRhPC9rZXl3b3JkPjxrZXl3b3JkPkZlbWFsZTwva2V5d29yZD48a2V5d29yZD5I
ZWFsdGggU3VydmV5czwva2V5d29yZD48a2V5d29yZD5IdW1hbnM8L2tleXdvcmQ+PGtleXdvcmQ+
TG9naXN0aWMgTW9kZWxzPC9rZXl3b3JkPjxrZXl3b3JkPk1pZGRsZSBBZ2VkPC9rZXl3b3JkPjxr
ZXl3b3JkPlNvY2lvZWNvbm9taWMgRmFjdG9yczwva2V5d29yZD48a2V5d29yZD5Vbml0ZWQgU3Rh
dGVzL2VwaWRlbWlvbG9neTwva2V5d29yZD48L2tleXdvcmRzPjxkYXRlcz48eWVhcj4yMDA1PC95
ZWFyPjxwdWItZGF0ZXM+PGRhdGU+TWFyPC9kYXRlPjwvcHViLWRhdGVzPjwvZGF0ZXM+PGlzYm4+
MTU1MC04NTc5IChQcmludCk7MTU1MC04NTc5IChMaW5raW5nKTwvaXNibj48YWNjZXNzaW9uLW51
bT4xNjExNTU5NDwvYWNjZXNzaW9uLW51bT48dXJscz48L3VybHM+PHJlbW90ZS1kYXRhYmFzZS1w
cm92aWRlcj5OTE08L3JlbW90ZS1kYXRhYmFzZS1wcm92aWRlcj48bGFuZ3VhZ2U+ZW5nPC9sYW5n
dWFnZT48L3JlY29yZD48L0NpdGU+PENpdGU+PEF1dGhvcj5FZHdhcmRzPC9BdXRob3I+PFllYXI+
MjAwNTwvWWVhcj48UmVjTnVtPjM8L1JlY051bT48cmVjb3JkPjxyZWMtbnVtYmVyPjM8L3JlYy1u
dW1iZXI+PGZvcmVpZ24ta2V5cz48a2V5IGFwcD0iRU4iIGRiLWlkPSJ3eGFwemFyMHBzMjVyY2Vw
dndieHQyNW45MDJlYWR0cnJ4MmUiIHRpbWVzdGFtcD0iMTM5MzM2Njk4OCI+Mzwva2V5PjwvZm9y
ZWlnbi1rZXlzPjxyZWYtdHlwZSBuYW1lPSJKb3VybmFsIEFydGljbGUiPjE3PC9yZWYtdHlwZT48
Y29udHJpYnV0b3JzPjxhdXRob3JzPjxhdXRob3I+RWR3YXJkcywgUi4gRC48L2F1dGhvcj48YXV0
aG9yPlR1bGphcHVya2FyLCBTLjwvYXV0aG9yPjwvYXV0aG9ycz48L2NvbnRyaWJ1dG9ycz48dGl0
bGVzPjx0aXRsZT5JbmVxdWFsaXR5IGluIGxpZmUgc3BhbnMgYW5kIGEgbmV3IHBlcnNwZWN0aXZl
IG9uIG1vcnRhbGl0eSBjb252ZXJnZW5jZSBhY3Jvc3MgaW5kdXN0cmlhbGl6ZWQgY291bnRyaWVz
PC90aXRsZT48c2Vjb25kYXJ5LXRpdGxlPlBvcHVsYXRpb24gYW5kIERldmVsb3BtZW50IFJldmll
dzwvc2Vjb25kYXJ5LXRpdGxlPjwvdGl0bGVzPjxwZXJpb2RpY2FsPjxmdWxsLXRpdGxlPlBvcHVs
YXRpb24gYW5kIERldmVsb3BtZW50IFJldmlldzwvZnVsbC10aXRsZT48L3BlcmlvZGljYWw+PHBh
Z2VzPjY0NS0rPC9wYWdlcz48dm9sdW1lPjMxPC92b2x1bWU+PG51bWJlcj40PC9udW1iZXI+PGRh
dGVzPjx5ZWFyPjIwMDU8L3llYXI+PHB1Yi1kYXRlcz48ZGF0ZT5EZWM8L2RhdGU+PC9wdWItZGF0
ZXM+PC9kYXRlcz48aXNibj4wMDk4LTc5MjE8L2lzYm4+PGFjY2Vzc2lvbi1udW0+V09TOjAwMDIz
NDQ5MDIwMDAwMjwvYWNjZXNzaW9uLW51bT48dXJscz48cmVsYXRlZC11cmxzPjx1cmw+Jmx0O0dv
IHRvIElTSSZndDs6Ly9XT1M6MDAwMjM0NDkwMjAwMDAyPC91cmw+PC9yZWxhdGVkLXVybHM+PC91
cmxzPjxlbGVjdHJvbmljLXJlc291cmNlLW51bT4xMC4xMTExL2ouMTcyOC00NDU3LjIwMDUuMDAw
OTIueDwvZWxlY3Ryb25pYy1yZXNvdXJjZS1udW0+PC9yZWNvcmQ+PC9DaXRlPjxDaXRlPjxBdXRo
b3I+U29ybGllPC9BdXRob3I+PFllYXI+MjAwNDwvWWVhcj48UmVjTnVtPjI1PC9SZWNOdW0+PHJl
Y29yZD48cmVjLW51bWJlcj4yNTwvcmVjLW51bWJlcj48Zm9yZWlnbi1rZXlzPjxrZXkgYXBwPSJF
TiIgZGItaWQ9Ind4YXB6YXIwcHMyNXJjZXB2d2J4dDI1bjkwMmVhZHRycngyZSIgdGltZXN0YW1w
PSIxMzkzMzY3NDI4Ij4yNTwva2V5PjwvZm9yZWlnbi1rZXlzPjxyZWYtdHlwZSBuYW1lPSJKb3Vy
bmFsIEFydGljbGUiPjE3PC9yZWYtdHlwZT48Y29udHJpYnV0b3JzPjxhdXRob3JzPjxhdXRob3I+
U29ybGllLCBQLiBELjwvYXV0aG9yPjxhdXRob3I+Q29hZHksIFMuPC9hdXRob3I+PGF1dGhvcj5M
aW4sIEMuPC9hdXRob3I+PGF1dGhvcj5BcmlhcywgRS48L2F1dGhvcj48L2F1dGhvcnM+PC9jb250
cmlidXRvcnM+PGF1dGgtYWRkcmVzcz5FcGlkZW1pb2xvZ3kgYW5kIEJpb21ldHJ5IFByb2dyYW0s
IE5hdGlvbmFsIEhlYXJ0LCBMdW5nLCBhbmQgQmxvb2QgSW5zdGl0dXRlLCBOSUgsIEJldGhlc2Rh
LCBNRCAyMDg5MiwgVVNBLiBTb3JsaWVQQG5paC5nb3Y8L2F1dGgtYWRkcmVzcz48dGl0bGVzPjx0
aXRsZT5GYWN0b3JzIGFzc29jaWF0ZWQgd2l0aCBvdXQtb2YtaG9zcGl0YWwgY29yb25hcnkgaGVh
cnQgZGlzZWFzZSBkZWF0aDogdGhlIG5hdGlvbmFsIGxvbmdpdHVkaW5hbCBtb3J0YWxpdHkgc3R1
ZHk8L3RpdGxlPjxzZWNvbmRhcnktdGl0bGU+QW5uIEVwaWRlbWlvbDwvc2Vjb25kYXJ5LXRpdGxl
PjwvdGl0bGVzPjxwZXJpb2RpY2FsPjxmdWxsLXRpdGxlPkFubiBFcGlkZW1pb2w8L2Z1bGwtdGl0
bGU+PC9wZXJpb2RpY2FsPjxwYWdlcz40NDctNTI8L3BhZ2VzPjx2b2x1bWU+MTQ8L3ZvbHVtZT48
bnVtYmVyPjc8L251bWJlcj48ZWRpdGlvbj4yMDA0LzA4LzExPC9lZGl0aW9uPjxrZXl3b3Jkcz48
a2V5d29yZD5BZHVsdDwva2V5d29yZD48a2V5d29yZD5BZ2VkPC9rZXl3b3JkPjxrZXl3b3JkPkNh
dXNlIG9mIERlYXRoPC9rZXl3b3JkPjxrZXl3b3JkPkNvcm9uYXJ5IERpc2Vhc2UvZXBpZGVtaW9s
b2d5L2V0aG5vbG9neS8gbW9ydGFsaXR5PC9rZXl3b3JkPjxrZXl3b3JkPkZlbWFsZTwva2V5d29y
ZD48a2V5d29yZD5Ib3NwaXRhbCBNb3J0YWxpdHk8L2tleXdvcmQ+PGtleXdvcmQ+SHVtYW5zPC9r
ZXl3b3JkPjxrZXl3b3JkPkluY2lkZW5jZTwva2V5d29yZD48a2V5d29yZD5NYWxlPC9rZXl3b3Jk
PjxrZXl3b3JkPk1pZGRsZSBBZ2VkPC9rZXl3b3JkPjxrZXl3b3JkPk11bHRpdmFyaWF0ZSBBbmFs
eXNpczwva2V5d29yZD48a2V5d29yZD5NeW9jYXJkaWFsIElzY2hlbWlhL2VwaWRlbWlvbG9neS9l
dGhub2xvZ3kvbW9ydGFsaXR5PC9rZXl3b3JkPjxrZXl3b3JkPk91dHBhdGllbnRzL3N0YXRpc3Rp
Y3MgJmFtcDsgbnVtZXJpY2FsIGRhdGE8L2tleXdvcmQ+PGtleXdvcmQ+UHJvc3BlY3RpdmUgU3R1
ZGllczwva2V5d29yZD48a2V5d29yZD5SaXNrIEZhY3RvcnM8L2tleXdvcmQ+PGtleXdvcmQ+VW5p
dGVkIFN0YXRlcy9lcGlkZW1pb2xvZ3k8L2tleXdvcmQ+PC9rZXl3b3Jkcz48ZGF0ZXM+PHllYXI+
MjAwNDwveWVhcj48cHViLWRhdGVzPjxkYXRlPkF1ZzwvZGF0ZT48L3B1Yi1kYXRlcz48L2RhdGVz
Pjxpc2JuPjEwNDctMjc5NyAoUHJpbnQpOzEwNDctMjc5NyAoTGlua2luZyk8L2lzYm4+PGFjY2Vz
c2lvbi1udW0+MTUzMDE3ODA8L2FjY2Vzc2lvbi1udW0+PHVybHM+PC91cmxzPjxlbGVjdHJvbmlj
LXJlc291cmNlLW51bT4xMC4xMDE2L2ouYW5uZXBpZGVtLjIwMDMuMTAuMDAyPC9lbGVjdHJvbmlj
LXJlc291cmNlLW51bT48cmVtb3RlLWRhdGFiYXNlLXByb3ZpZGVyPk5MTTwvcmVtb3RlLWRhdGFi
YXNlLXByb3ZpZGVyPjxsYW5ndWFnZT5lbmc8L2xhbmd1YWdlPjwvcmVjb3JkPjwvQ2l0ZT48Q2l0
ZT48QXV0aG9yPlBoZWxhbjwvQXV0aG9yPjxZZWFyPjIwMDQ8L1llYXI+PFJlY051bT4yNDwvUmVj
TnVtPjxyZWNvcmQ+PHJlYy1udW1iZXI+MjQ8L3JlYy1udW1iZXI+PGZvcmVpZ24ta2V5cz48a2V5
IGFwcD0iRU4iIGRiLWlkPSJ3eGFwemFyMHBzMjVyY2VwdndieHQyNW45MDJlYWR0cnJ4MmUiIHRp
bWVzdGFtcD0iMTM5MzM2NzQyNyI+MjQ8L2tleT48L2ZvcmVpZ24ta2V5cz48cmVmLXR5cGUgbmFt
ZT0iSm91cm5hbCBBcnRpY2xlIj4xNzwvcmVmLXR5cGU+PGNvbnRyaWJ1dG9ycz48YXV0aG9ycz48
YXV0aG9yPlBoZWxhbiwgSi4gQy48L2F1dGhvcj48YXV0aG9yPkxpbmssIEIuIEcuPC9hdXRob3I+
PGF1dGhvcj5EaWV6LVJvdXgsIEEuPC9hdXRob3I+PGF1dGhvcj5LYXdhY2hpLCBJLjwvYXV0aG9y
PjxhdXRob3I+TGV2aW4sIEIuPC9hdXRob3I+PC9hdXRob3JzPjwvY29udHJpYnV0b3JzPjxhdXRo
LWFkZHJlc3M+TWFpbG1hbiBTY2hvb2wgb2YgUHVibGljIEhlYWx0aCBvZiBDb2x1bWJpYSBVbml2
ZXJzaXR5LCBEZXBhcnRtZW50IG9mIFNvY2lvbWVkaWNhbCBTY2llbmNlcywgNzIyIFcgMTY4dGgg
U3RyZWV0LCBOZXcgWW9yaywgTlkgMTAwMzIsIFVTQS4gamNwMTNAY29sdW1iaWEuZWR1PC9hdXRo
LWFkZHJlc3M+PHRpdGxlcz48dGl0bGU+JnF1b3Q7RnVuZGFtZW50YWwgY2F1c2VzJnF1b3Q7IG9m
IHNvY2lhbCBpbmVxdWFsaXRpZXMgaW4gbW9ydGFsaXR5OiBhIHRlc3Qgb2YgdGhlIHRoZW9yeTwv
dGl0bGU+PHNlY29uZGFyeS10aXRsZT5KIEhlYWx0aCBTb2MgQmVoYXY8L3NlY29uZGFyeS10aXRs
ZT48L3RpdGxlcz48cGVyaW9kaWNhbD48ZnVsbC10aXRsZT5KIEhlYWx0aCBTb2MgQmVoYXY8L2Z1
bGwtdGl0bGU+PC9wZXJpb2RpY2FsPjxwYWdlcz4yNjUtODU8L3BhZ2VzPjx2b2x1bWU+NDU8L3Zv
bHVtZT48bnVtYmVyPjM8L251bWJlcj48ZWRpdGlvbj4yMDA0LzEyLzE1PC9lZGl0aW9uPjxrZXl3
b3Jkcz48a2V5d29yZD5BZHVsdDwva2V5d29yZD48a2V5d29yZD5BZ2VkPC9rZXl3b3JkPjxrZXl3
b3JkPkFnZWQsIDgwIGFuZCBvdmVyPC9rZXl3b3JkPjxrZXl3b3JkPkZlbWFsZTwva2V5d29yZD48
a2V5d29yZD5IZWFsdGggU2VydmljZXMgQWNjZXNzaWJpbGl0eTwva2V5d29yZD48a2V5d29yZD5I
ZWFsdGggU3RhdHVzPC9rZXl3b3JkPjxrZXl3b3JkPkh1bWFuczwva2V5d29yZD48a2V5d29yZD5J
bmNvbWU8L2tleXdvcmQ+PGtleXdvcmQ+TG9uZ2l0dWRpbmFsIFN0dWRpZXM8L2tleXdvcmQ+PGtl
eXdvcmQ+TWFsZTwva2V5d29yZD48a2V5d29yZD5NaWRkbGUgQWdlZDwva2V5d29yZD48a2V5d29y
ZD5Nb3J0YWxpdHkvIHRyZW5kczwva2V5d29yZD48a2V5d29yZD5Qb3dlciAoUHN5Y2hvbG9neSk8
L2tleXdvcmQ+PGtleXdvcmQ+U29jaWFsIENsYXNzPC9rZXl3b3JkPjxrZXl3b3JkPlNvY2lhbCBK
dXN0aWNlPC9rZXl3b3JkPjxrZXl3b3JkPlNvY2lvZWNvbm9taWMgRmFjdG9yczwva2V5d29yZD48
L2tleXdvcmRzPjxkYXRlcz48eWVhcj4yMDA0PC95ZWFyPjxwdWItZGF0ZXM+PGRhdGU+U2VwPC9k
YXRlPjwvcHViLWRhdGVzPjwvZGF0ZXM+PGlzYm4+MDAyMi0xNDY1IChQcmludCk7MDAyMi0xNDY1
IChMaW5raW5nKTwvaXNibj48YWNjZXNzaW9uLW51bT4xNTU5NTUwNzwvYWNjZXNzaW9uLW51bT48
dXJscz48L3VybHM+PHJlbW90ZS1kYXRhYmFzZS1wcm92aWRlcj5OTE08L3JlbW90ZS1kYXRhYmFz
ZS1wcm92aWRlcj48bGFuZ3VhZ2U+ZW5nPC9sYW5ndWFnZT48L3JlY29yZD48L0NpdGU+PENpdGU+
PEF1dGhvcj5MaW48L0F1dGhvcj48WWVhcj4yMDAzPC9ZZWFyPjxSZWNOdW0+MjY8L1JlY051bT48
cmVjb3JkPjxyZWMtbnVtYmVyPjI2PC9yZWMtbnVtYmVyPjxmb3JlaWduLWtleXM+PGtleSBhcHA9
IkVOIiBkYi1pZD0id3hhcHphcjBwczI1cmNlcHZ3Ynh0MjVuOTAyZWFkdHJyeDJlIiB0aW1lc3Rh
bXA9IjEzOTMzNjc0MjgiPjI2PC9rZXk+PC9mb3JlaWduLWtleXM+PHJlZi10eXBlIG5hbWU9Ikpv
dXJuYWwgQXJ0aWNsZSI+MTc8L3JlZi10eXBlPjxjb250cmlidXRvcnM+PGF1dGhvcnM+PGF1dGhv
cj5MaW4sIEMuIEMuPC9hdXRob3I+PGF1dGhvcj5Sb2dvdCwgRS48L2F1dGhvcj48YXV0aG9yPkpv
aG5zb24sIE4uIEouPC9hdXRob3I+PGF1dGhvcj5Tb3JsaWUsIFAuIEQuPC9hdXRob3I+PGF1dGhv
cj5BcmlhcywgRS48L2F1dGhvcj48L2F1dGhvcnM+PC9jb250cmlidXRvcnM+PGF1dGgtYWRkcmVz
cz5VUyBDZW5zdXMgQnVyZWF1LCBXYXNoaW5ndG9uLCBEQyAyMDIzMy04NzAwLCBVU0EuIGNoYXJs
ZXMuYy5saW5AY2Vuc3VzLmdvdjwvYXV0aC1hZGRyZXNzPjx0aXRsZXM+PHRpdGxlPkEgZnVydGhl
ciBzdHVkeSBvZiBsaWZlIGV4cGVjdGFuY3kgYnkgc29jaW9lY29ub21pYyBmYWN0b3JzIGluIHRo
ZSBOYXRpb25hbCBMb25naXR1ZGluYWwgTW9ydGFsaXR5IFN0dWR5PC90aXRsZT48c2Vjb25kYXJ5
LXRpdGxlPkV0aG4gRGlzPC9zZWNvbmRhcnktdGl0bGU+PC90aXRsZXM+PHBlcmlvZGljYWw+PGZ1
bGwtdGl0bGU+RXRobiBEaXM8L2Z1bGwtdGl0bGU+PC9wZXJpb2RpY2FsPjxwYWdlcz4yNDAtNzwv
cGFnZXM+PHZvbHVtZT4xMzwvdm9sdW1lPjxudW1iZXI+MjwvbnVtYmVyPjxlZGl0aW9uPjIwMDMv
MDYvMDY8L2VkaXRpb24+PGtleXdvcmRzPjxrZXl3b3JkPkFkdWx0PC9rZXl3b3JkPjxrZXl3b3Jk
PkFmcmljYW4gQW1lcmljYW5zLyBzdGF0aXN0aWNzICZhbXA7IG51bWVyaWNhbCBkYXRhPC9rZXl3
b3JkPjxrZXl3b3JkPkV1cm9wZWFuIENvbnRpbmVudGFsIEFuY2VzdHJ5IEdyb3VwLyBzdGF0aXN0
aWNzICZhbXA7IG51bWVyaWNhbCBkYXRhPC9rZXl3b3JkPjxrZXl3b3JkPkZlbWFsZTwva2V5d29y
ZD48a2V5d29yZD5IaXNwYW5pYyBBbWVyaWNhbnMvIHN0YXRpc3RpY3MgJmFtcDsgbnVtZXJpY2Fs
IGRhdGE8L2tleXdvcmQ+PGtleXdvcmQ+SHVtYW5zPC9rZXl3b3JkPjxrZXl3b3JkPkxpZmUgRXhw
ZWN0YW5jeS8gZXRobm9sb2d5PC9rZXl3b3JkPjxrZXl3b3JkPkxvbmdpdHVkaW5hbCBTdHVkaWVz
PC9rZXl3b3JkPjxrZXl3b3JkPk1hbGU8L2tleXdvcmQ+PGtleXdvcmQ+TW9ydGFsaXR5LyB0cmVu
ZHM8L2tleXdvcmQ+PGtleXdvcmQ+U29jaW9lY29ub21pYyBGYWN0b3JzPC9rZXl3b3JkPjxrZXl3
b3JkPlVuaXRlZCBTdGF0ZXMvZXBpZGVtaW9sb2d5PC9rZXl3b3JkPjwva2V5d29yZHM+PGRhdGVz
Pjx5ZWFyPjIwMDM8L3llYXI+PHB1Yi1kYXRlcz48ZGF0ZT5TcHJpbmc8L2RhdGU+PC9wdWItZGF0
ZXM+PC9kYXRlcz48aXNibj4xMDQ5LTUxMFggKFByaW50KTsxMDQ5LTUxMFggKExpbmtpbmcpPC9p
c2JuPjxhY2Nlc3Npb24tbnVtPjEyNzg1NDIyPC9hY2Nlc3Npb24tbnVtPjx1cmxzPjwvdXJscz48
cmVtb3RlLWRhdGFiYXNlLXByb3ZpZGVyPk5MTTwvcmVtb3RlLWRhdGFiYXNlLXByb3ZpZGVyPjxs
YW5ndWFnZT5lbmc8L2xhbmd1YWdlPjwvcmVjb3JkPjwvQ2l0ZT48Q2l0ZT48QXV0aG9yPlNpbmdo
PC9BdXRob3I+PFllYXI+MjAwMjwvWWVhcj48UmVjTnVtPjI3PC9SZWNOdW0+PHJlY29yZD48cmVj
LW51bWJlcj4yNzwvcmVjLW51bWJlcj48Zm9yZWlnbi1rZXlzPjxrZXkgYXBwPSJFTiIgZGItaWQ9
Ind4YXB6YXIwcHMyNXJjZXB2d2J4dDI1bjkwMmVhZHRycngyZSIgdGltZXN0YW1wPSIxMzkzMzY3
NDI5Ij4yNzwva2V5PjwvZm9yZWlnbi1rZXlzPjxyZWYtdHlwZSBuYW1lPSJKb3VybmFsIEFydGlj
bGUiPjE3PC9yZWYtdHlwZT48Y29udHJpYnV0b3JzPjxhdXRob3JzPjxhdXRob3I+U2luZ2gsIEcu
IEsuPC9hdXRob3I+PGF1dGhvcj5TaWFocHVzaCwgTS48L2F1dGhvcj48L2F1dGhvcnM+PC9jb250
cmlidXRvcnM+PGF1dGgtYWRkcmVzcz5OYXRpb25hbCBJbnN0aXR1dGVzIG9mIEhlYWx0aCwgQmV0
aGVzZGEsIE1EIDIwODkyLTgzMTYsIFVTQS48L2F1dGgtYWRkcmVzcz48dGl0bGVzPjx0aXRsZT5F
dGhuaWMtaW1taWdyYW50IGRpZmZlcmVudGlhbHMgaW4gaGVhbHRoIGJlaGF2aW9ycywgbW9yYmlk
aXR5LCBhbmQgY2F1c2Utc3BlY2lmaWMgbW9ydGFsaXR5IGluIHRoZSBVbml0ZWQgU3RhdGVzOiBh
biBhbmFseXNpcyBvZiB0d28gbmF0aW9uYWwgZGF0YSBiYXNlczwvdGl0bGU+PHNlY29uZGFyeS10
aXRsZT5IdW0gQmlvbDwvc2Vjb25kYXJ5LXRpdGxlPjwvdGl0bGVzPjxwZXJpb2RpY2FsPjxmdWxs
LXRpdGxlPkh1bSBCaW9sPC9mdWxsLXRpdGxlPjwvcGVyaW9kaWNhbD48cGFnZXM+ODMtMTA5PC9w
YWdlcz48dm9sdW1lPjc0PC92b2x1bWU+PG51bWJlcj4xPC9udW1iZXI+PGVkaXRpb24+MjAwMi8w
NC8wNTwvZWRpdGlvbj48a2V5d29yZHM+PGtleXdvcmQ+QWR1bHQ8L2tleXdvcmQ+PGtleXdvcmQ+
Q2F1c2Ugb2YgRGVhdGg8L2tleXdvcmQ+PGtleXdvcmQ+RW1pZ3JhdGlvbiBhbmQgSW1taWdyYXRp
b248L2tleXdvcmQ+PGtleXdvcmQ+RXRobmljIEdyb3Vwczwva2V5d29yZD48a2V5d29yZD5GZW1h
bGU8L2tleXdvcmQ+PGtleXdvcmQ+SGVhbHRoIEJlaGF2aW9yPC9rZXl3b3JkPjxrZXl3b3JkPkhl
YWx0aCBTdGF0dXM8L2tleXdvcmQ+PGtleXdvcmQ+SHVtYW5zPC9rZXl3b3JkPjxrZXl3b3JkPkxv
Z2lzdGljIE1vZGVsczwva2V5d29yZD48a2V5d29yZD5Mb25naXR1ZGluYWwgU3R1ZGllczwva2V5
d29yZD48a2V5d29yZD5NYWxlPC9rZXl3b3JkPjxrZXl3b3JkPk1pZGRsZSBBZ2VkPC9rZXl3b3Jk
PjxrZXl3b3JkPk1vcnRhbGl0eTwva2V5d29yZD48a2V5d29yZD5Qcm9wb3J0aW9uYWwgSGF6YXJk
cyBNb2RlbHM8L2tleXdvcmQ+PGtleXdvcmQ+UmlzayBGYWN0b3JzPC9rZXl3b3JkPjxrZXl3b3Jk
PlNvY2lvZWNvbm9taWMgRmFjdG9yczwva2V5d29yZD48a2V5d29yZD5Vbml0ZWQgU3RhdGVzL2Vw
aWRlbWlvbG9neTwva2V5d29yZD48L2tleXdvcmRzPjxkYXRlcz48eWVhcj4yMDAyPC95ZWFyPjxw
dWItZGF0ZXM+PGRhdGU+RmViPC9kYXRlPjwvcHViLWRhdGVzPjwvZGF0ZXM+PGlzYm4+MDAxOC03
MTQzIChQcmludCk7MDAxOC03MTQzIChMaW5raW5nKTwvaXNibj48YWNjZXNzaW9uLW51bT4xMTkz
MTU4MTwvYWNjZXNzaW9uLW51bT48dXJscz48L3VybHM+PHJlbW90ZS1kYXRhYmFzZS1wcm92aWRl
cj5OTE08L3JlbW90ZS1kYXRhYmFzZS1wcm92aWRlcj48bGFuZ3VhZ2U+ZW5nPC9sYW5ndWFnZT48
L3JlY29yZD48L0NpdGU+PENpdGU+PEF1dGhvcj5TaW5naDwvQXV0aG9yPjxZZWFyPjIwMDE8L1ll
YXI+PFJlY051bT4zMDwvUmVjTnVtPjxyZWNvcmQ+PHJlYy1udW1iZXI+MzA8L3JlYy1udW1iZXI+
PGZvcmVpZ24ta2V5cz48a2V5IGFwcD0iRU4iIGRiLWlkPSJ3eGFwemFyMHBzMjVyY2VwdndieHQy
NW45MDJlYWR0cnJ4MmUiIHRpbWVzdGFtcD0iMTM5MzM2NzQzMCI+MzA8L2tleT48L2ZvcmVpZ24t
a2V5cz48cmVmLXR5cGUgbmFtZT0iSm91cm5hbCBBcnRpY2xlIj4xNzwvcmVmLXR5cGU+PGNvbnRy
aWJ1dG9ycz48YXV0aG9ycz48YXV0aG9yPlNpbmdoLCBHLiBLLjwvYXV0aG9yPjxhdXRob3I+U2lh
aHB1c2gsIE0uPC9hdXRob3I+PC9hdXRob3JzPjwvY29udHJpYnV0b3JzPjxhdXRoLWFkZHJlc3M+
RGl2aXNpb24gb2YgQ2FuY2VyIENvbnRyb2wgYW5kIFBvcHVsYXRpb24gU2NpZW5jZXMsIE5hdGlv
bmFsIENhbmNlciBJbnN0aXR1dGUsIE5hdGlvbmFsIEluc3RpdHV0ZXMgb2YgSGVhbHRoLCBFeGVj
dXRpdmUgUGxhemEgTm9ydGgsIFN1aXRlIDM0MywgNjEzMCBFeGVjdXRpdmUgQmx2ZCwgTVNDIDcz
NTIsIEJldGhlc2RhLCBNRCAyMDg5Mi03MzUyLCBVU0EuIGdvcGFsX3NpbmdoQG5paC5nb3Y8L2F1
dGgtYWRkcmVzcz48dGl0bGVzPjx0aXRsZT5BbGwtY2F1c2UgYW5kIGNhdXNlLXNwZWNpZmljIG1v
cnRhbGl0eSBvZiBpbW1pZ3JhbnRzIGFuZCBuYXRpdmUgYm9ybiBpbiB0aGUgVW5pdGVkIFN0YXRl
czwvdGl0bGU+PHNlY29uZGFyeS10aXRsZT5BbSBKIFB1YmxpYyBIZWFsdGg8L3NlY29uZGFyeS10
aXRsZT48L3RpdGxlcz48cGVyaW9kaWNhbD48ZnVsbC10aXRsZT5BbSBKIFB1YmxpYyBIZWFsdGg8
L2Z1bGwtdGl0bGU+PC9wZXJpb2RpY2FsPjxwYWdlcz4zOTItOTwvcGFnZXM+PHZvbHVtZT45MTwv
dm9sdW1lPjxudW1iZXI+MzwvbnVtYmVyPjxlZGl0aW9uPjIwMDEvMDMvMTA8L2VkaXRpb24+PGtl
eXdvcmRzPjxrZXl3b3JkPkFkdWx0PC9rZXl3b3JkPjxrZXl3b3JkPkFnZWQ8L2tleXdvcmQ+PGtl
eXdvcmQ+QWdlZCwgODAgYW5kIG92ZXI8L2tleXdvcmQ+PGtleXdvcmQ+Q2F1c2Ugb2YgRGVhdGg8
L2tleXdvcmQ+PGtleXdvcmQ+RW1pZ3JhdGlvbiBhbmQgSW1taWdyYXRpb24vIHN0YXRpc3RpY3Mg
JmFtcDsgbnVtZXJpY2FsIGRhdGE8L2tleXdvcmQ+PGtleXdvcmQ+RmVtYWxlPC9rZXl3b3JkPjxr
ZXl3b3JkPkh1bWFuczwva2V5d29yZD48a2V5d29yZD5NYWxlPC9rZXl3b3JkPjxrZXl3b3JkPk1p
ZGRsZSBBZ2VkPC9rZXl3b3JkPjxrZXl3b3JkPk1vcnRhbGl0eTwva2V5d29yZD48a2V5d29yZD5S
aXNrIEZhY3RvcnM8L2tleXdvcmQ+PGtleXdvcmQ+U29jaW9lY29ub21pYyBGYWN0b3JzPC9rZXl3
b3JkPjxrZXl3b3JkPlVuaXRlZCBTdGF0ZXMvZXBpZGVtaW9sb2d5PC9rZXl3b3JkPjwva2V5d29y
ZHM+PGRhdGVzPjx5ZWFyPjIwMDE8L3llYXI+PHB1Yi1kYXRlcz48ZGF0ZT5NYXI8L2RhdGU+PC9w
dWItZGF0ZXM+PC9kYXRlcz48aXNibj4wMDkwLTAwMzYgKFByaW50KTswMDkwLTAwMzYgKExpbmtp
bmcpPC9pc2JuPjxhY2Nlc3Npb24tbnVtPjExMjM2NDAzPC9hY2Nlc3Npb24tbnVtPjx1cmxzPjwv
dXJscz48Y3VzdG9tND5QTUMgLSBQTUMxNDQ2NTY2PC9jdXN0b200PjxyZW1vdGUtZGF0YWJhc2Ut
cHJvdmlkZXI+TkxNPC9yZW1vdGUtZGF0YWJhc2UtcHJvdmlkZXI+PGxhbmd1YWdlPmVuZzwvbGFu
Z3VhZ2U+PC9yZWNvcmQ+PC9DaXRlPjxDaXRlPjxBdXRob3I+UmljaGFyZHVzPC9BdXRob3I+PFll
YXI+MjAwMTwvWWVhcj48UmVjTnVtPjI4PC9SZWNOdW0+PHJlY29yZD48cmVjLW51bWJlcj4yODwv
cmVjLW51bWJlcj48Zm9yZWlnbi1rZXlzPjxrZXkgYXBwPSJFTiIgZGItaWQ9Ind4YXB6YXIwcHMy
NXJjZXB2d2J4dDI1bjkwMmVhZHRycngyZSIgdGltZXN0YW1wPSIxMzkzMzY3NDI5Ij4yODwva2V5
PjwvZm9yZWlnbi1rZXlzPjxyZWYtdHlwZSBuYW1lPSJKb3VybmFsIEFydGljbGUiPjE3PC9yZWYt
dHlwZT48Y29udHJpYnV0b3JzPjxhdXRob3JzPjxhdXRob3I+UmljaGFyZHVzLCBKLiBILjwvYXV0
aG9yPjxhdXRob3I+S3Vuc3QsIEEuIEUuPC9hdXRob3I+PC9hdXRob3JzPjwvY29udHJpYnV0b3Jz
PjxhdXRoLWFkZHJlc3M+RGVwYXJ0bWVudCBvZiBQdWJsaWMgSGVhbHRoLCBFcmFzbXVzIFVuaXZl
cnNpdHkgUm90dGVyZGFtLCBQb3N0Ym94IDE3MzgsIDMwMDAgRFIgUm90dGVyZGFtLCBUaGUgTmV0
aGVybGFuZHMuIHJpY2hhcmR1c0BtZ3ouZmdnLmV1ci5ubDwvYXV0aC1hZGRyZXNzPjx0aXRsZXM+
PHRpdGxlPkJsYWNrLXdoaXRlIGRpZmZlcmVuY2VzIGluIGluZmVjdGlvdXMgZGlzZWFzZSBtb3J0
YWxpdHkgaW4gdGhlIFVuaXRlZCBTdGF0ZXM8L3RpdGxlPjxzZWNvbmRhcnktdGl0bGU+QW0gSiBQ
dWJsaWMgSGVhbHRoPC9zZWNvbmRhcnktdGl0bGU+PC90aXRsZXM+PHBlcmlvZGljYWw+PGZ1bGwt
dGl0bGU+QW0gSiBQdWJsaWMgSGVhbHRoPC9mdWxsLXRpdGxlPjwvcGVyaW9kaWNhbD48cGFnZXM+
MTI1MS0zPC9wYWdlcz48dm9sdW1lPjkxPC92b2x1bWU+PG51bWJlcj44PC9udW1iZXI+PGVkaXRp
b24+MjAwMS8wOC8xNDwvZWRpdGlvbj48a2V5d29yZHM+PGtleXdvcmQ+QWR1bHQ8L2tleXdvcmQ+
PGtleXdvcmQ+QWZyaWNhbiBBbWVyaWNhbnMvIHN0YXRpc3RpY3MgJmFtcDsgbnVtZXJpY2FsIGRh
dGE8L2tleXdvcmQ+PGtleXdvcmQ+QWdlZDwva2V5d29yZD48a2V5d29yZD5DZW5zdXNlczwva2V5
d29yZD48a2V5d29yZD5Db21tdW5pY2FibGUgRGlzZWFzZXMvIG1vcnRhbGl0eTwva2V5d29yZD48
a2V5d29yZD5FZHVjYXRpb25hbCBTdGF0dXM8L2tleXdvcmQ+PGtleXdvcmQ+RXVyb3BlYW4gQ29u
dGluZW50YWwgQW5jZXN0cnkgR3JvdXAvIHN0YXRpc3RpY3MgJmFtcDsgbnVtZXJpY2FsIGRhdGE8
L2tleXdvcmQ+PGtleXdvcmQ+SElWIEluZmVjdGlvbnMvbW9ydGFsaXR5PC9rZXl3b3JkPjxrZXl3
b3JkPkhlYWx0aCBTdGF0dXMgSW5kaWNhdG9yczwva2V5d29yZD48a2V5d29yZD5IdW1hbnM8L2tl
eXdvcmQ+PGtleXdvcmQ+SW5jb21lPC9rZXl3b3JkPjxrZXl3b3JkPkxvbmdpdHVkaW5hbCBTdHVk
aWVzPC9rZXl3b3JkPjxrZXl3b3JkPk1pZGRsZSBBZ2VkPC9rZXl3b3JkPjxrZXl3b3JkPlJpc2sg
RmFjdG9yczwva2V5d29yZD48a2V5d29yZD5Tb2Npb2Vjb25vbWljIEZhY3RvcnM8L2tleXdvcmQ+
PGtleXdvcmQ+VW5pdGVkIFN0YXRlcy9lcGlkZW1pb2xvZ3k8L2tleXdvcmQ+PC9rZXl3b3Jkcz48
ZGF0ZXM+PHllYXI+MjAwMTwveWVhcj48cHViLWRhdGVzPjxkYXRlPkF1ZzwvZGF0ZT48L3B1Yi1k
YXRlcz48L2RhdGVzPjxpc2JuPjAwOTAtMDAzNiAoUHJpbnQpOzAwOTAtMDAzNiAoTGlua2luZyk8
L2lzYm4+PGFjY2Vzc2lvbi1udW0+MTE0OTkxMTM8L2FjY2Vzc2lvbi1udW0+PHVybHM+PC91cmxz
PjxjdXN0b200PlBNQyAtIFBNQzE0NDY3NTU8L2N1c3RvbTQ+PHJlbW90ZS1kYXRhYmFzZS1wcm92
aWRlcj5OTE08L3JlbW90ZS1kYXRhYmFzZS1wcm92aWRlcj48bGFuZ3VhZ2U+ZW5nPC9sYW5ndWFn
ZT48L3JlY29yZD48L0NpdGU+PENpdGU+PEF1dGhvcj5NdW50YW5lcjwvQXV0aG9yPjxZZWFyPjIw
MDE8L1llYXI+PFJlY051bT4yOTwvUmVjTnVtPjxyZWNvcmQ+PHJlYy1udW1iZXI+Mjk8L3JlYy1u
dW1iZXI+PGZvcmVpZ24ta2V5cz48a2V5IGFwcD0iRU4iIGRiLWlkPSJ3eGFwemFyMHBzMjVyY2Vw
dndieHQyNW45MDJlYWR0cnJ4MmUiIHRpbWVzdGFtcD0iMTM5MzM2NzQzMCI+Mjk8L2tleT48L2Zv
cmVpZ24ta2V5cz48cmVmLXR5cGUgbmFtZT0iSm91cm5hbCBBcnRpY2xlIj4xNzwvcmVmLXR5cGU+
PGNvbnRyaWJ1dG9ycz48YXV0aG9ycz48YXV0aG9yPk11bnRhbmVyLCBDLjwvYXV0aG9yPjxhdXRo
b3I+U29ybGllLCBQLjwvYXV0aG9yPjxhdXRob3I+TyZhcG9zO0NhbXBvLCBQLjwvYXV0aG9yPjxh
dXRob3I+Sm9obnNvbiwgTi48L2F1dGhvcj48YXV0aG9yPkJhY2tsdW5kLCBFLjwvYXV0aG9yPjwv
YXV0aG9ycz48L2NvbnRyaWJ1dG9ycz48YXV0aC1hZGRyZXNzPkRlcGFydG1lbnQgb2YgQmVoYXZp
b3JhbCBhbmQgQ29tbXVuaXR5IEhlYWx0aCBOdXJzaW5nLCBVbml2ZXJzaXR5IG9mIE1hcnlsYW5k
LCBVbml2ZXJzaXR5IG9mIE1hcnlsYW5kLUJhbHRpbW9yZSwgQmFsdGltb3JlLCBNRCAyMTIwNSwg
VVNBPC9hdXRoLWFkZHJlc3M+PHRpdGxlcz48dGl0bGU+T2NjdXBhdGlvbmFsIGhpZXJhcmNoeSwg
ZWNvbm9taWMgc2VjdG9yLCBhbmQgbW9ydGFsaXR5IGZyb20gY2FyZGlvdmFzY3VsYXIgZGlzZWFz
ZSBhbW9uZyBtZW4gYW5kIHdvbWVuLiBGaW5kaW5ncyBmcm9tIHRoZSBOYXRpb25hbCBMb25naXR1
ZGluYWwgTW9ydGFsaXR5IFN0dWR5PC90aXRsZT48c2Vjb25kYXJ5LXRpdGxlPkFubiBFcGlkZW1p
b2w8L3NlY29uZGFyeS10aXRsZT48L3RpdGxlcz48cGVyaW9kaWNhbD48ZnVsbC10aXRsZT5Bbm4g
RXBpZGVtaW9sPC9mdWxsLXRpdGxlPjwvcGVyaW9kaWNhbD48cGFnZXM+MTk0LTIwMTwvcGFnZXM+
PHZvbHVtZT4xMTwvdm9sdW1lPjxudW1iZXI+MzwvbnVtYmVyPjxlZGl0aW9uPjIwMDEvMDMvMTU8
L2VkaXRpb24+PGtleXdvcmRzPjxrZXl3b3JkPkFkdWx0PC9rZXl3b3JkPjxrZXl3b3JkPkNhcmRp
b3Zhc2N1bGFyIERpc2Vhc2VzLyBtb3J0YWxpdHk8L2tleXdvcmQ+PGtleXdvcmQ+RmVtYWxlPC9r
ZXl3b3JkPjxrZXl3b3JkPkhpZXJhcmNoeSwgU29jaWFsPC9rZXl3b3JkPjxrZXl3b3JkPkh1bWFu
czwva2V5d29yZD48a2V5d29yZD5Mb25naXR1ZGluYWwgU3R1ZGllczwva2V5d29yZD48a2V5d29y
ZD5NYWxlPC9rZXl3b3JkPjxrZXl3b3JkPk1pZGRsZSBBZ2VkPC9rZXl3b3JkPjxrZXl3b3JkPk9j
Y3VwYXRpb25hbCBFeHBvc3VyZS9jbGFzc2lmaWNhdGlvbi8gc3RhdGlzdGljcyAmYW1wOyBudW1l
cmljYWwgZGF0YTwva2V5d29yZD48a2V5d29yZD5PY2N1cGF0aW9ucy8gY2xhc3NpZmljYXRpb24v
ZWNvbm9taWNzLyBzdGF0aXN0aWNzICZhbXA7IG51bWVyaWNhbCBkYXRhPC9rZXl3b3JkPjxrZXl3
b3JkPlBvcHVsYXRpb24gU3VydmVpbGxhbmNlPC9rZXl3b3JkPjxrZXl3b3JkPlJpc2sgRmFjdG9y
czwva2V5d29yZD48a2V5d29yZD5Tb2NpYWwgQ2xhc3M8L2tleXdvcmQ+PGtleXdvcmQ+U29jaW9l
Y29ub21pYyBGYWN0b3JzPC9rZXl3b3JkPjxrZXl3b3JkPlVuaXRlZCBTdGF0ZXMvZXBpZGVtaW9s
b2d5PC9rZXl3b3JkPjxrZXl3b3JkPldvbWVuJmFwb3M7cyBIZWFsdGg8L2tleXdvcmQ+PC9rZXl3
b3Jkcz48ZGF0ZXM+PHllYXI+MjAwMTwveWVhcj48cHViLWRhdGVzPjxkYXRlPkFwcjwvZGF0ZT48
L3B1Yi1kYXRlcz48L2RhdGVzPjxpc2JuPjEwNDctMjc5NyAoUHJpbnQpOzEwNDctMjc5NyAoTGlu
a2luZyk8L2lzYm4+PGFjY2Vzc2lvbi1udW0+MTEyNDg1ODM8L2FjY2Vzc2lvbi1udW0+PHVybHM+
PC91cmxzPjxyZW1vdGUtZGF0YWJhc2UtcHJvdmlkZXI+TkxNPC9yZW1vdGUtZGF0YWJhc2UtcHJv
dmlkZXI+PGxhbmd1YWdlPmVuZzwvbGFuZ3VhZ2U+PC9yZWNvcmQ+PC9DaXRlPjxDaXRlPjxBdXRo
b3I+S3Bvc293YTwvQXV0aG9yPjxZZWFyPjIwMDE8L1llYXI+PFJlY051bT4zMjwvUmVjTnVtPjxy
ZWNvcmQ+PHJlYy1udW1iZXI+MzI8L3JlYy1udW1iZXI+PGZvcmVpZ24ta2V5cz48a2V5IGFwcD0i
RU4iIGRiLWlkPSJ3eGFwemFyMHBzMjVyY2VwdndieHQyNW45MDJlYWR0cnJ4MmUiIHRpbWVzdGFt
cD0iMTM5MzM2NzQzMSI+MzI8L2tleT48L2ZvcmVpZ24ta2V5cz48cmVmLXR5cGUgbmFtZT0iSm91
cm5hbCBBcnRpY2xlIj4xNzwvcmVmLXR5cGU+PGNvbnRyaWJ1dG9ycz48YXV0aG9ycz48YXV0aG9y
Pktwb3Nvd2EsIEEuIEouPC9hdXRob3I+PC9hdXRob3JzPjwvY29udHJpYnV0b3JzPjxhdXRoLWFk
ZHJlc3M+RGVwYXJ0bWVudCBvZiBTb2Npb2xvZ3ksIFVuaXZlcnNpdHkgb2YgQ2FsaWZvcm5pYSwg
Uml2ZXJzaWRlIDkyNTIxLCBVU0EuPC9hdXRoLWFkZHJlc3M+PHRpdGxlcz48dGl0bGU+VW5lbXBs
b3ltZW50IGFuZCBzdWljaWRlOiBhIGNvaG9ydCBhbmFseXNpcyBvZiBzb2NpYWwgZmFjdG9ycyBw
cmVkaWN0aW5nIHN1aWNpZGUgaW4gdGhlIFVTIE5hdGlvbmFsIExvbmdpdHVkaW5hbCBNb3J0YWxp
dHkgU3R1ZHk8L3RpdGxlPjxzZWNvbmRhcnktdGl0bGU+UHN5Y2hvbCBNZWQ8L3NlY29uZGFyeS10
aXRsZT48L3RpdGxlcz48cGVyaW9kaWNhbD48ZnVsbC10aXRsZT5Qc3ljaG9sIE1lZDwvZnVsbC10
aXRsZT48L3BlcmlvZGljYWw+PHBhZ2VzPjEyNy0zODwvcGFnZXM+PHZvbHVtZT4zMTwvdm9sdW1l
PjxudW1iZXI+MTwvbnVtYmVyPjxlZGl0aW9uPjIwMDEvMDIvMjQ8L2VkaXRpb24+PGtleXdvcmRz
PjxrZXl3b3JkPkFkb2xlc2NlbnQ8L2tleXdvcmQ+PGtleXdvcmQ+QWR1bHQ8L2tleXdvcmQ+PGtl
eXdvcmQ+QWdlZDwva2V5d29yZD48a2V5d29yZD5GZW1hbGU8L2tleXdvcmQ+PGtleXdvcmQ+SHVt
YW5zPC9rZXl3b3JkPjxrZXl3b3JkPkxvbmdpdHVkaW5hbCBTdHVkaWVzPC9rZXl3b3JkPjxrZXl3
b3JkPk1hbGU8L2tleXdvcmQ+PGtleXdvcmQ+TWlkZGxlIEFnZWQ8L2tleXdvcmQ+PGtleXdvcmQ+
TW9ydGFsaXR5L3RyZW5kczwva2V5d29yZD48a2V5d29yZD5SaXNrIEZhY3RvcnM8L2tleXdvcmQ+
PGtleXdvcmQ+U2V4IEZhY3RvcnM8L2tleXdvcmQ+PGtleXdvcmQ+U3VpY2lkZS8gc3RhdGlzdGlj
cyAmYW1wOyBudW1lcmljYWwgZGF0YTwva2V5d29yZD48a2V5d29yZD5VbmVtcGxveW1lbnQ8L2tl
eXdvcmQ+PGtleXdvcmQ+VW5pdGVkIFN0YXRlcy9lcGlkZW1pb2xvZ3k8L2tleXdvcmQ+PC9rZXl3
b3Jkcz48ZGF0ZXM+PHllYXI+MjAwMTwveWVhcj48cHViLWRhdGVzPjxkYXRlPkphbjwvZGF0ZT48
L3B1Yi1kYXRlcz48L2RhdGVzPjxpc2JuPjAwMzMtMjkxNyAoUHJpbnQpOzAwMzMtMjkxNyAoTGlu
a2luZyk8L2lzYm4+PGFjY2Vzc2lvbi1udW0+MTEyMDA5NTE8L2FjY2Vzc2lvbi1udW0+PHVybHM+
PC91cmxzPjxyZW1vdGUtZGF0YWJhc2UtcHJvdmlkZXI+TkxNPC9yZW1vdGUtZGF0YWJhc2UtcHJv
dmlkZXI+PGxhbmd1YWdlPmVuZzwvbGFuZ3VhZ2U+PC9yZWNvcmQ+PC9DaXRlPjxDaXRlPjxBdXRo
b3I+S2F1Zm1hbjwvQXV0aG9yPjxZZWFyPjIwMDE8L1llYXI+PFJlY051bT4zMTwvUmVjTnVtPjxy
ZWNvcmQ+PHJlYy1udW1iZXI+MzE8L3JlYy1udW1iZXI+PGZvcmVpZ24ta2V5cz48a2V5IGFwcD0i
RU4iIGRiLWlkPSJ3eGFwemFyMHBzMjVyY2VwdndieHQyNW45MDJlYWR0cnJ4MmUiIHRpbWVzdGFt
cD0iMTM5MzM2NzQzMSI+MzE8L2tleT48L2ZvcmVpZ24ta2V5cz48cmVmLXR5cGUgbmFtZT0iSm91
cm5hbCBBcnRpY2xlIj4xNzwvcmVmLXR5cGU+PGNvbnRyaWJ1dG9ycz48YXV0aG9ycz48YXV0aG9y
PkthdWZtYW4sIEouIFMuPC9hdXRob3I+PGF1dGhvcj5LYXVmbWFuLCBTLjwvYXV0aG9yPjwvYXV0
aG9ycz48L2NvbnRyaWJ1dG9ycz48YXV0aC1hZGRyZXNzPkRlcGFydG1lbnQgb2YgRXBpZGVtaW9s
b2d5LCBVbml2ZXJzaXR5IG9mIE5vcnRoIENhcm9saW5hIFNjaG9vbCBvZiBQdWJsaWMgSGVhbHRo
LCBDaGFwZWwgSGlsbCAyNzU5OS03NDAwLCBVU0EuPC9hdXRoLWFkZHJlc3M+PHRpdGxlcz48dGl0
bGU+QXNzZXNzbWVudCBvZiBzdHJ1Y3R1cmVkIHNvY2lvZWNvbm9taWMgZWZmZWN0cyBvbiBoZWFs
dGg8L3RpdGxlPjxzZWNvbmRhcnktdGl0bGU+RXBpZGVtaW9sb2d5PC9zZWNvbmRhcnktdGl0bGU+
PC90aXRsZXM+PHBlcmlvZGljYWw+PGZ1bGwtdGl0bGU+RXBpZGVtaW9sb2d5PC9mdWxsLXRpdGxl
PjwvcGVyaW9kaWNhbD48cGFnZXM+MTU3LTY3PC9wYWdlcz48dm9sdW1lPjEyPC92b2x1bWU+PG51
bWJlcj4yPC9udW1iZXI+PGVkaXRpb24+MjAwMS8wMy8xNTwvZWRpdGlvbj48a2V5d29yZHM+PGtl
eXdvcmQ+Q2F1c2FsaXR5PC9rZXl3b3JkPjxrZXl3b3JkPkNvbmZvdW5kaW5nIEZhY3RvcnMgKEVw
aWRlbWlvbG9neSk8L2tleXdvcmQ+PGtleXdvcmQ+RXBpZGVtaW9sb2dpYyBNZXRob2RzPC9rZXl3
b3JkPjxrZXl3b3JkPkhlYWx0aDwva2V5d29yZD48a2V5d29yZD5IdW1hbnM8L2tleXdvcmQ+PGtl
eXdvcmQ+U29jaWFsIENsYXNzPC9rZXl3b3JkPjwva2V5d29yZHM+PGRhdGVzPjx5ZWFyPjIwMDE8
L3llYXI+PHB1Yi1kYXRlcz48ZGF0ZT5NYXI8L2RhdGU+PC9wdWItZGF0ZXM+PC9kYXRlcz48aXNi
bj4xMDQ0LTM5ODMgKFByaW50KTsxMDQ0LTM5ODMgKExpbmtpbmcpPC9pc2JuPjxhY2Nlc3Npb24t
bnVtPjExMjQ2NTc1PC9hY2Nlc3Npb24tbnVtPjx1cmxzPjwvdXJscz48cmVtb3RlLWRhdGFiYXNl
LXByb3ZpZGVyPk5MTTwvcmVtb3RlLWRhdGFiYXNlLXByb3ZpZGVyPjxsYW5ndWFnZT5lbmc8L2xh
bmd1YWdlPjwvcmVjb3JkPjwvQ2l0ZT48Q2l0ZT48QXV0aG9yPkRlYXRvbjwvQXV0aG9yPjxZZWFy
PjIwMDE8L1llYXI+PFJlY051bT45MDwvUmVjTnVtPjxyZWNvcmQ+PHJlYy1udW1iZXI+OTA8L3Jl
Yy1udW1iZXI+PGZvcmVpZ24ta2V5cz48a2V5IGFwcD0iRU4iIGRiLWlkPSJ3eGFwemFyMHBzMjVy
Y2VwdndieHQyNW45MDJlYWR0cnJ4MmUiIHRpbWVzdGFtcD0iMTQxMjcxNDY4MCI+OTA8L2tleT48
L2ZvcmVpZ24ta2V5cz48cmVmLXR5cGUgbmFtZT0iQm9vayBTZWN0aW9uIj41PC9yZWYtdHlwZT48
Y29udHJpYnV0b3JzPjxhdXRob3JzPjxhdXRob3I+RGVhdG9uLCBBLiBTLjwvYXV0aG9yPjxhdXRo
b3I+UGF4c29uLCBDLjwvYXV0aG9yPjwvYXV0aG9ycz48c2Vjb25kYXJ5LWF1dGhvcnM+PGF1dGhv
cj5XaXNlLCBELiBBLjwvYXV0aG9yPjwvc2Vjb25kYXJ5LWF1dGhvcnM+PC9jb250cmlidXRvcnM+
PHRpdGxlcz48dGl0bGU+TW9ydGFsaXR5LCBFZHVjYXRpb24sIEluY29tZSwgYW5kIEluZXF1YWxp
dHkgYW1vbmcgQW1lcmljYW4gQ29ob3J0czwvdGl0bGU+PHNlY29uZGFyeS10aXRsZT5UaGVtZXMg
aW4gdGhlIEVjb25vbWljcyBvZiBBZ2luZzwvc2Vjb25kYXJ5LXRpdGxlPjwvdGl0bGVzPjxwYWdl
cz4xMjktMTcwPC9wYWdlcz48ZGF0ZXM+PHllYXI+MjAwMTwveWVhcj48L2RhdGVzPjxwdWItbG9j
YXRpb24+Q2hpY2FnbzwvcHViLWxvY2F0aW9uPjxwdWJsaXNoZXI+VW5pdmVyc2l0eSBvZiBDaGlj
YWdvIFByZXNzPC9wdWJsaXNoZXI+PHVybHM+PC91cmxzPjwvcmVjb3JkPjwvQ2l0ZT48Q2l0ZT48
QXV0aG9yPlNpbmdoPC9BdXRob3I+PFllYXI+MjAwMDwvWWVhcj48UmVjTnVtPjMzPC9SZWNOdW0+
PHJlY29yZD48cmVjLW51bWJlcj4zMzwvcmVjLW51bWJlcj48Zm9yZWlnbi1rZXlzPjxrZXkgYXBw
PSJFTiIgZGItaWQ9Ind4YXB6YXIwcHMyNXJjZXB2d2J4dDI1bjkwMmVhZHRycngyZSIgdGltZXN0
YW1wPSIxMzkzMzY3NDMyIj4zMzwva2V5PjwvZm9yZWlnbi1rZXlzPjxyZWYtdHlwZSBuYW1lPSJK
b3VybmFsIEFydGljbGUiPjE3PC9yZWYtdHlwZT48Y29udHJpYnV0b3JzPjxhdXRob3JzPjxhdXRo
b3I+U2luZ2gsIEcuIEsuPC9hdXRob3I+PGF1dGhvcj5Ib3llcnQsIEQuIEwuPC9hdXRob3I+PC9h
dXRob3JzPjwvY29udHJpYnV0b3JzPjxhdXRoLWFkZHJlc3M+TmF0aW9uYWwgSW5zdGl0dXRlcyBv
ZiBIZWFsdGgsIE5hdGlvbmFsIENhbmNlciBJbnN0aXR1dGUsIERpdmlzaW9uIG9mIENhbmNlciBD
b250cm9sIGFuZCBQb3B1bGF0aW9uIFNjaWVuY2VzLCBCZXRoZXNkYSwgTUQgMjA4OTItNzM1Miwg
VVNBLjwvYXV0aC1hZGRyZXNzPjx0aXRsZXM+PHRpdGxlPlNvY2lhbCBlcGlkZW1pb2xvZ3kgb2Yg
Y2hyb25pYyBsaXZlciBkaXNlYXNlIGFuZCBjaXJyaG9zaXMgbW9ydGFsaXR5IGluIHRoZSBVbml0
ZWQgU3RhdGVzLCAxOTM1LTE5OTc6IHRyZW5kcyBhbmQgZGlmZmVyZW50aWFscyBieSBldGhuaWNp
dHksIHNvY2lvZWNvbm9taWMgc3RhdHVzLCBhbmQgYWxjb2hvbCBjb25zdW1wdGlvbjwvdGl0bGU+
PHNlY29uZGFyeS10aXRsZT5IdW0gQmlvbDwvc2Vjb25kYXJ5LXRpdGxlPjwvdGl0bGVzPjxwZXJp
b2RpY2FsPjxmdWxsLXRpdGxlPkh1bSBCaW9sPC9mdWxsLXRpdGxlPjwvcGVyaW9kaWNhbD48cGFn
ZXM+ODAxLTIwPC9wYWdlcz48dm9sdW1lPjcyPC92b2x1bWU+PG51bWJlcj41PC9udW1iZXI+PGVk
aXRpb24+MjAwMC8xMi8yOTwvZWRpdGlvbj48a2V5d29yZHM+PGtleXdvcmQ+QWR1bHQ8L2tleXdv
cmQ+PGtleXdvcmQ+QWZyaWNhbiBBbWVyaWNhbnMvIHN0YXRpc3RpY3MgJmFtcDsgbnVtZXJpY2Fs
IGRhdGE8L2tleXdvcmQ+PGtleXdvcmQ+QWdlIERpc3RyaWJ1dGlvbjwva2V5d29yZD48a2V5d29y
ZD5BZ2VkPC9rZXl3b3JkPjxrZXl3b3JkPkFsY29ob2xpc20vIGNvbXBsaWNhdGlvbnM8L2tleXdv
cmQ+PGtleXdvcmQ+Q2F1c2Ugb2YgRGVhdGgvIHRyZW5kczwva2V5d29yZD48a2V5d29yZD5DaHJv
bmljIERpc2Vhc2U8L2tleXdvcmQ+PGtleXdvcmQ+Q3Jvc3MtU2VjdGlvbmFsIFN0dWRpZXM8L2tl
eXdvcmQ+PGtleXdvcmQ+RWR1Y2F0aW9uYWwgU3RhdHVzPC9rZXl3b3JkPjxrZXl3b3JkPkV1cm9w
ZWFuIENvbnRpbmVudGFsIEFuY2VzdHJ5IEdyb3VwLyBzdGF0aXN0aWNzICZhbXA7IG51bWVyaWNh
bCBkYXRhPC9rZXl3b3JkPjxrZXl3b3JkPkZlbWFsZTwva2V5d29yZD48a2V5d29yZD5IaXNwYW5p
YyBBbWVyaWNhbnMvIHN0YXRpc3RpY3MgJmFtcDsgbnVtZXJpY2FsIGRhdGE8L2tleXdvcmQ+PGtl
eXdvcmQ+SHVtYW5zPC9rZXl3b3JkPjxrZXl3b3JkPkluZGlhbnMsIE5vcnRoIEFtZXJpY2FuLyBz
dGF0aXN0aWNzICZhbXA7IG51bWVyaWNhbCBkYXRhPC9rZXl3b3JkPjxrZXl3b3JkPkxlYXN0LVNx
dWFyZXMgQW5hbHlzaXM8L2tleXdvcmQ+PGtleXdvcmQ+TGl2ZXIgQ2lycmhvc2lzLyBldGhub2xv
Z3kvZXRpb2xvZ3kvIG1vcnRhbGl0eTwva2V5d29yZD48a2V5d29yZD5MaXZlciBEaXNlYXNlcy8g
ZXRobm9sb2d5L2V0aW9sb2d5LyBtb3J0YWxpdHk8L2tleXdvcmQ+PGtleXdvcmQ+TG9uZ2l0dWRp
bmFsIFN0dWRpZXM8L2tleXdvcmQ+PGtleXdvcmQ+TWFsZTwva2V5d29yZD48a2V5d29yZD5NaWRk
bGUgQWdlZDwva2V5d29yZD48a2V5d29yZD5NdWx0aXZhcmlhdGUgQW5hbHlzaXM8L2tleXdvcmQ+
PGtleXdvcmQ+UG9wdWxhdGlvbiBTdXJ2ZWlsbGFuY2U8L2tleXdvcmQ+PGtleXdvcmQ+UG92ZXJ0
eS8gZXRobm9sb2d5LyBzdGF0aXN0aWNzICZhbXA7IG51bWVyaWNhbCBkYXRhPC9rZXl3b3JkPjxr
ZXl3b3JkPlByb3BvcnRpb25hbCBIYXphcmRzIE1vZGVsczwva2V5d29yZD48a2V5d29yZD5TZXgg
RGlzdHJpYnV0aW9uPC9rZXl3b3JkPjxrZXl3b3JkPlVuZW1wbG95bWVudC9zdGF0aXN0aWNzICZh
bXA7IG51bWVyaWNhbCBkYXRhPC9rZXl3b3JkPjxrZXl3b3JkPlVuaXRlZCBTdGF0ZXMvZXBpZGVt
aW9sb2d5PC9rZXl3b3JkPjwva2V5d29yZHM+PGRhdGVzPjx5ZWFyPjIwMDA8L3llYXI+PHB1Yi1k
YXRlcz48ZGF0ZT5PY3Q8L2RhdGU+PC9wdWItZGF0ZXM+PC9kYXRlcz48aXNibj4wMDE4LTcxNDMg
KFByaW50KTswMDE4LTcxNDMgKExpbmtpbmcpPC9pc2JuPjxhY2Nlc3Npb24tbnVtPjExMTI2NzI2
PC9hY2Nlc3Npb24tbnVtPjx1cmxzPjwvdXJscz48cmVtb3RlLWRhdGFiYXNlLXByb3ZpZGVyPk5M
TTwvcmVtb3RlLWRhdGFiYXNlLXByb3ZpZGVyPjxsYW5ndWFnZT5lbmc8L2xhbmd1YWdlPjwvcmVj
b3JkPjwvQ2l0ZT48Q2l0ZT48QXV0aG9yPlNpbmdoPC9BdXRob3I+PFllYXI+MjAwMDwvWWVhcj48
UmVjTnVtPjg5PC9SZWNOdW0+PHJlY29yZD48cmVjLW51bWJlcj44OTwvcmVjLW51bWJlcj48Zm9y
ZWlnbi1rZXlzPjxrZXkgYXBwPSJFTiIgZGItaWQ9Ind4YXB6YXIwcHMyNXJjZXB2d2J4dDI1bjkw
MmVhZHRycngyZSIgdGltZXN0YW1wPSIxNDEyNzE0NTA0Ij44OTwva2V5PjwvZm9yZWlnbi1rZXlz
PjxyZWYtdHlwZSBuYW1lPSJCb29rIFNlY3Rpb24iPjU8L3JlZi10eXBlPjxjb250cmlidXRvcnM+
PGF1dGhvcnM+PGF1dGhvcj5TaW5naCwgRy4gSy48L2F1dGhvcj48L2F1dGhvcnM+PHNlY29uZGFy
eS1hdXRob3JzPjxhdXRob3I+VGFybG92LCBBLjwvYXV0aG9yPjxhdXRob3I+U3QuUGV0ZXIsIFIu
PC9hdXRob3I+PC9zZWNvbmRhcnktYXV0aG9ycz48L2NvbnRyaWJ1dG9ycz48dGl0bGVzPjx0aXRs
ZT5Tb2Npb2Vjb25vbWljIGFuZCBiZWhhdmlvcmFsIGRpZmZlcmVuY2VzIGluIGhlYWx0aCwgbW9y
YmlkaXR5LCBhbmQgbW9ydGFsaXR5IGluIEthbnNhczogZW1waXJpY2FsIGRhdGEgbW9kZWxzIGFu
ZCBhbmFseXNlczwvdGl0bGU+PHNlY29uZGFyeS10aXRsZT5UaGUgU29jaWV0eSBhbmQgUG9wdWxh
dGlvbiBIZWFsdGggUmVhZGVyLCBWb2x1bWUgSUk6IEEgU3RhdGUgYW5kIENvbW11bml0eSBQZXJz
cGVjdGl2ZTwvc2Vjb25kYXJ5LXRpdGxlPjwvdGl0bGVzPjxwYWdlcz4xNS01NjwvcGFnZXM+PGRh
dGVzPjx5ZWFyPjIwMDA8L3llYXI+PC9kYXRlcz48cHViLWxvY2F0aW9uPk5ldyBZb3JrPC9wdWIt
bG9jYXRpb24+PHB1Ymxpc2hlcj5UaGUgTmV3IFlvcmsgUHJlc3M8L3B1Ymxpc2hlcj48dXJscz48
L3VybHM+PC9yZWNvcmQ+PC9DaXRlPjxDaXRlPjxBdXRob3I+TWFja2VuYmFjaDwvQXV0aG9yPjxZ
ZWFyPjIwMDA8L1llYXI+PFJlY051bT4zNDwvUmVjTnVtPjxyZWNvcmQ+PHJlYy1udW1iZXI+MzQ8
L3JlYy1udW1iZXI+PGZvcmVpZ24ta2V5cz48a2V5IGFwcD0iRU4iIGRiLWlkPSJ3eGFwemFyMHBz
MjVyY2VwdndieHQyNW45MDJlYWR0cnJ4MmUiIHRpbWVzdGFtcD0iMTM5MzM2NzQzMiI+MzQ8L2tl
eT48L2ZvcmVpZ24ta2V5cz48cmVmLXR5cGUgbmFtZT0iSm91cm5hbCBBcnRpY2xlIj4xNzwvcmVm
LXR5cGU+PGNvbnRyaWJ1dG9ycz48YXV0aG9ycz48YXV0aG9yPk1hY2tlbmJhY2gsIEouIFAuPC9h
dXRob3I+PGF1dGhvcj5DYXZlbGFhcnMsIEEuIEUuPC9hdXRob3I+PGF1dGhvcj5LdW5zdCwgQS4g
RS48L2F1dGhvcj48YXV0aG9yPkdyb2VuaG9mLCBGLjwvYXV0aG9yPjwvYXV0aG9ycz48L2NvbnRy
aWJ1dG9ycz48YXV0aC1hZGRyZXNzPkRlcGFydG1lbnQgb2YgUHVibGljIEhlYWx0aCwgRXJhc211
cyBVbml2ZXJzaXR5LCBSb3R0ZXJkYW0sIFRoZSBOZXRoZXJsYW5kcy48L2F1dGgtYWRkcmVzcz48
dGl0bGVzPjx0aXRsZT5Tb2Npb2Vjb25vbWljIGluZXF1YWxpdGllcyBpbiBjYXJkaW92YXNjdWxh
ciBkaXNlYXNlIG1vcnRhbGl0eTsgYW4gaW50ZXJuYXRpb25hbCBzdHVkeTwvdGl0bGU+PHNlY29u
ZGFyeS10aXRsZT5FdXIgSGVhcnQgSjwvc2Vjb25kYXJ5LXRpdGxlPjwvdGl0bGVzPjxwZXJpb2Rp
Y2FsPjxmdWxsLXRpdGxlPkV1ciBIZWFydCBKPC9mdWxsLXRpdGxlPjwvcGVyaW9kaWNhbD48cGFn
ZXM+MTE0MS01MTwvcGFnZXM+PHZvbHVtZT4yMTwvdm9sdW1lPjxudW1iZXI+MTQ8L251bWJlcj48
ZWRpdGlvbj4yMDAwLzA4LzA1PC9lZGl0aW9uPjxrZXl3b3Jkcz48a2V5d29yZD5BZHVsdDwva2V5
d29yZD48a2V5d29yZD5BZ2UgRGlzdHJpYnV0aW9uPC9rZXl3b3JkPjxrZXl3b3JkPkNhcmRpb3Zh
c2N1bGFyIERpc2Vhc2VzLyBtb3J0YWxpdHk8L2tleXdvcmQ+PGtleXdvcmQ+Q3Jvc3MtU2VjdGlv
bmFsIFN0dWRpZXM8L2tleXdvcmQ+PGtleXdvcmQ+RmVtYWxlPC9rZXl3b3JkPjxrZXl3b3JkPkh1
bWFuczwva2V5d29yZD48a2V5d29yZD5NYWxlPC9rZXl3b3JkPjxrZXl3b3JkPk1pZGRsZSBBZ2Vk
PC9rZXl3b3JkPjxrZXl3b3JkPlJlZ2lzdHJpZXMvc3RhdGlzdGljcyAmYW1wOyBudW1lcmljYWwg
ZGF0YTwva2V5d29yZD48a2V5d29yZD5SaXNrIEZhY3RvcnM8L2tleXdvcmQ+PGtleXdvcmQ+U2V4
IERpc3RyaWJ1dGlvbjwva2V5d29yZD48a2V5d29yZD5Tb2Npb2Vjb25vbWljIEZhY3RvcnM8L2tl
eXdvcmQ+PGtleXdvcmQ+U3Vydml2YWwgUmF0ZS90cmVuZHM8L2tleXdvcmQ+PGtleXdvcmQ+V29y
bGQgSGVhbHRoPC9rZXl3b3JkPjwva2V5d29yZHM+PGRhdGVzPjx5ZWFyPjIwMDA8L3llYXI+PHB1
Yi1kYXRlcz48ZGF0ZT5KdWw8L2RhdGU+PC9wdWItZGF0ZXM+PC9kYXRlcz48aXNibj4wMTk1LTY2
OFggKFByaW50KTswMTk1LTY2OFggKExpbmtpbmcpPC9pc2JuPjxhY2Nlc3Npb24tbnVtPjEwOTI0
Mjk3PC9hY2Nlc3Npb24tbnVtPjx1cmxzPjwvdXJscz48ZWxlY3Ryb25pYy1yZXNvdXJjZS1udW0+
MTAuMTA1My9ldWhqLjE5OTkuMTk5MDwvZWxlY3Ryb25pYy1yZXNvdXJjZS1udW0+PHJlbW90ZS1k
YXRhYmFzZS1wcm92aWRlcj5OTE08L3JlbW90ZS1kYXRhYmFzZS1wcm92aWRlcj48bGFuZ3VhZ2U+
ZW5nPC9sYW5ndWFnZT48L3JlY29yZD48L0NpdGU+PENpdGU+PEF1dGhvcj5LcG9zb3dhPC9BdXRo
b3I+PFllYXI+MjAwMDwvWWVhcj48UmVjTnVtPjM4PC9SZWNOdW0+PHJlY29yZD48cmVjLW51bWJl
cj4zODwvcmVjLW51bWJlcj48Zm9yZWlnbi1rZXlzPjxrZXkgYXBwPSJFTiIgZGItaWQ9Ind4YXB6
YXIwcHMyNXJjZXB2d2J4dDI1bjkwMmVhZHRycngyZSIgdGltZXN0YW1wPSIxMzkzMzY3NDM0Ij4z
ODwva2V5PjwvZm9yZWlnbi1rZXlzPjxyZWYtdHlwZSBuYW1lPSJKb3VybmFsIEFydGljbGUiPjE3
PC9yZWYtdHlwZT48Y29udHJpYnV0b3JzPjxhdXRob3JzPjxhdXRob3I+S3Bvc293YSwgQS4gSi48
L2F1dGhvcj48L2F1dGhvcnM+PC9jb250cmlidXRvcnM+PGF1dGgtYWRkcmVzcz5Vbml2ZXJzaXR5
IG9mIENhbGlmb3JuaWEsIFJpdmVyc2lkZSwgVVNBLjwvYXV0aC1hZGRyZXNzPjx0aXRsZXM+PHRp
dGxlPk1hcml0YWwgc3RhdHVzIGFuZCBzdWljaWRlIGluIHRoZSBOYXRpb25hbCBMb25naXR1ZGlu
YWwgTW9ydGFsaXR5IFN0dWR5PC90aXRsZT48c2Vjb25kYXJ5LXRpdGxlPkogRXBpZGVtaW9sIENv
bW11bml0eSBIZWFsdGg8L3NlY29uZGFyeS10aXRsZT48L3RpdGxlcz48cGVyaW9kaWNhbD48ZnVs
bC10aXRsZT5KIEVwaWRlbWlvbCBDb21tdW5pdHkgSGVhbHRoPC9mdWxsLXRpdGxlPjwvcGVyaW9k
aWNhbD48cGFnZXM+MjU0LTYxPC9wYWdlcz48dm9sdW1lPjU0PC92b2x1bWU+PG51bWJlcj40PC9u
dW1iZXI+PGVkaXRpb24+MjAwMC8wNS8yOTwvZWRpdGlvbj48a2V5d29yZHM+PGtleXdvcmQ+QWRv
bGVzY2VudDwva2V5d29yZD48a2V5d29yZD5BZHVsdDwva2V5d29yZD48a2V5d29yZD5BZ2VkPC9r
ZXl3b3JkPjxrZXl3b3JkPkRpdm9yY2UvcHN5Y2hvbG9neTwva2V5d29yZD48a2V5d29yZD5GZW1h
bGU8L2tleXdvcmQ+PGtleXdvcmQ+SHVtYW5zPC9rZXl3b3JkPjxrZXl3b3JkPk1hbGU8L2tleXdv
cmQ+PGtleXdvcmQ+TWFyaXRhbCBTdGF0dXMvIHN0YXRpc3RpY3MgJmFtcDsgbnVtZXJpY2FsIGRh
dGE8L2tleXdvcmQ+PGtleXdvcmQ+TWFycmlhZ2UvcHN5Y2hvbG9neTwva2V5d29yZD48a2V5d29y
ZD5NaWRkbGUgQWdlZDwva2V5d29yZD48a2V5d29yZD5Qb3B1bGF0aW9uIFN1cnZlaWxsYW5jZS9t
ZXRob2RzPC9rZXl3b3JkPjxrZXl3b3JkPlByb3BvcnRpb25hbCBIYXphcmRzIE1vZGVsczwva2V5
d29yZD48a2V5d29yZD5SaXNrIEZhY3RvcnM8L2tleXdvcmQ+PGtleXdvcmQ+U2V4IEZhY3RvcnM8
L2tleXdvcmQ+PGtleXdvcmQ+U29jaWFsIElzb2xhdGlvbi9wc3ljaG9sb2d5PC9rZXl3b3JkPjxr
ZXl3b3JkPlN1aWNpZGUvcHN5Y2hvbG9neS8gc3RhdGlzdGljcyAmYW1wOyBudW1lcmljYWwgZGF0
YTwva2V5d29yZD48a2V5d29yZD5Vbml0ZWQgU3RhdGVzL2VwaWRlbWlvbG9neTwva2V5d29yZD48
L2tleXdvcmRzPjxkYXRlcz48eWVhcj4yMDAwPC95ZWFyPjxwdWItZGF0ZXM+PGRhdGU+QXByPC9k
YXRlPjwvcHViLWRhdGVzPjwvZGF0ZXM+PGlzYm4+MDE0My0wMDVYIChQcmludCk7MDE0My0wMDVY
IChMaW5raW5nKTwvaXNibj48YWNjZXNzaW9uLW51bT4xMDgyNzkwNzwvYWNjZXNzaW9uLW51bT48
dXJscz48L3VybHM+PGN1c3RvbTQ+UE1DIC0gUE1DMTczMTY1ODwvY3VzdG9tND48cmVtb3RlLWRh
dGFiYXNlLXByb3ZpZGVyPk5MTTwvcmVtb3RlLWRhdGFiYXNlLXByb3ZpZGVyPjxsYW5ndWFnZT5l
bmc8L2xhbmd1YWdlPjwvcmVjb3JkPjwvQ2l0ZT48Q2l0ZT48QXV0aG9yPkpvaG5zb248L0F1dGhv
cj48WWVhcj4yMDAwPC9ZZWFyPjxSZWNOdW0+MzU8L1JlY051bT48cmVjb3JkPjxyZWMtbnVtYmVy
PjM1PC9yZWMtbnVtYmVyPjxmb3JlaWduLWtleXM+PGtleSBhcHA9IkVOIiBkYi1pZD0id3hhcHph
cjBwczI1cmNlcHZ3Ynh0MjVuOTAyZWFkdHJyeDJlIiB0aW1lc3RhbXA9IjEzOTMzNjc0MzMiPjM1
PC9rZXk+PC9mb3JlaWduLWtleXM+PHJlZi10eXBlIG5hbWU9IkpvdXJuYWwgQXJ0aWNsZSI+MTc8
L3JlZi10eXBlPjxjb250cmlidXRvcnM+PGF1dGhvcnM+PGF1dGhvcj5Kb2huc29uLCBOLiBKLjwv
YXV0aG9yPjxhdXRob3I+QmFja2x1bmQsIEUuPC9hdXRob3I+PGF1dGhvcj5Tb3JsaWUsIFAuIEQu
PC9hdXRob3I+PGF1dGhvcj5Mb3ZlbGVzcywgQy4gQS48L2F1dGhvcj48L2F1dGhvcnM+PC9jb250
cmlidXRvcnM+PGF1dGgtYWRkcmVzcz5EZW1vZ3JhcGhpYyBTdGF0aXN0aWNhbCBNZXRob2RzIERp
dmlzaW9uLCBVLlMuIEJ1cmVhdSBvZiB0aGUgQ2Vuc3VzLCBXYXNoaW5ndG9uLCBEQyAyMDIzMywg
VVNBLjwvYXV0aC1hZGRyZXNzPjx0aXRsZXM+PHRpdGxlPk1hcml0YWwgc3RhdHVzIGFuZCBtb3J0
YWxpdHk6IHRoZSBuYXRpb25hbCBsb25naXR1ZGluYWwgbW9ydGFsaXR5IHN0dWR5PC90aXRsZT48
c2Vjb25kYXJ5LXRpdGxlPkFubiBFcGlkZW1pb2w8L3NlY29uZGFyeS10aXRsZT48L3RpdGxlcz48
cGVyaW9kaWNhbD48ZnVsbC10aXRsZT5Bbm4gRXBpZGVtaW9sPC9mdWxsLXRpdGxlPjwvcGVyaW9k
aWNhbD48cGFnZXM+MjI0LTM4PC9wYWdlcz48dm9sdW1lPjEwPC92b2x1bWU+PG51bWJlcj40PC9u
dW1iZXI+PGVkaXRpb24+MjAwMC8wNi8xNjwvZWRpdGlvbj48a2V5d29yZHM+PGtleXdvcmQ+QWdl
IERpc3RyaWJ1dGlvbjwva2V5d29yZD48a2V5d29yZD5BZ2VkPC9rZXl3b3JkPjxrZXl3b3JkPkNh
dXNlIG9mIERlYXRoPC9rZXl3b3JkPjxrZXl3b3JkPkNvbmZvdW5kaW5nIEZhY3RvcnMgKEVwaWRl
bWlvbG9neSk8L2tleXdvcmQ+PGtleXdvcmQ+RmVtYWxlPC9rZXl3b3JkPjxrZXl3b3JkPkh1bWFu
czwva2V5d29yZD48a2V5d29yZD5JbmNpZGVuY2U8L2tleXdvcmQ+PGtleXdvcmQ+TG9uZ2l0dWRp
bmFsIFN0dWRpZXM8L2tleXdvcmQ+PGtleXdvcmQ+TWFsZTwva2V5d29yZD48a2V5d29yZD5NYXJp
dGFsIFN0YXR1cy8gc3RhdGlzdGljcyAmYW1wOyBudW1lcmljYWwgZGF0YTwva2V5d29yZD48a2V5
d29yZD5NaWRkbGUgQWdlZDwva2V5d29yZD48a2V5d29yZD5Nb3J0YWxpdHkvIHRyZW5kczwva2V5
d29yZD48a2V5d29yZD5Qcm9zcGVjdGl2ZSBTdHVkaWVzPC9rZXl3b3JkPjxrZXl3b3JkPlJlZ2lz
dHJpZXM8L2tleXdvcmQ+PGtleXdvcmQ+UmlzayBBc3Nlc3NtZW50PC9rZXl3b3JkPjxrZXl3b3Jk
PlJpc2sgRmFjdG9yczwva2V5d29yZD48a2V5d29yZD5TZXggRGlzdHJpYnV0aW9uPC9rZXl3b3Jk
PjxrZXl3b3JkPlVuaXRlZCBTdGF0ZXMvZXBpZGVtaW9sb2d5PC9rZXl3b3JkPjwva2V5d29yZHM+
PGRhdGVzPjx5ZWFyPjIwMDA8L3llYXI+PHB1Yi1kYXRlcz48ZGF0ZT5NYXk8L2RhdGU+PC9wdWIt
ZGF0ZXM+PC9kYXRlcz48aXNibj4xMDQ3LTI3OTcgKFByaW50KTsxMDQ3LTI3OTcgKExpbmtpbmcp
PC9pc2JuPjxhY2Nlc3Npb24tbnVtPjEwODU0OTU3PC9hY2Nlc3Npb24tbnVtPjx1cmxzPjwvdXJs
cz48cmVtb3RlLWRhdGFiYXNlLXByb3ZpZGVyPk5MTTwvcmVtb3RlLWRhdGFiYXNlLXByb3ZpZGVy
PjxsYW5ndWFnZT5lbmc8L2xhbmd1YWdlPjwvcmVjb3JkPjwvQ2l0ZT48Q2l0ZT48QXV0aG9yPkph
Y2tzb248L0F1dGhvcj48WWVhcj4yMDAwPC9ZZWFyPjxSZWNOdW0+Mzc8L1JlY051bT48cmVjb3Jk
PjxyZWMtbnVtYmVyPjM3PC9yZWMtbnVtYmVyPjxmb3JlaWduLWtleXM+PGtleSBhcHA9IkVOIiBk
Yi1pZD0id3hhcHphcjBwczI1cmNlcHZ3Ynh0MjVuOTAyZWFkdHJyeDJlIiB0aW1lc3RhbXA9IjEz
OTMzNjc0MzQiPjM3PC9rZXk+PC9mb3JlaWduLWtleXM+PHJlZi10eXBlIG5hbWU9IkpvdXJuYWwg
QXJ0aWNsZSI+MTc8L3JlZi10eXBlPjxjb250cmlidXRvcnM+PGF1dGhvcnM+PGF1dGhvcj5KYWNr
c29uLCBTLiBBLjwvYXV0aG9yPjxhdXRob3I+QW5kZXJzb24sIFIuIFQuPC9hdXRob3I+PGF1dGhv
cj5Kb2huc29uLCBOLiBKLjwvYXV0aG9yPjxhdXRob3I+U29ybGllLCBQLiBELjwvYXV0aG9yPjwv
YXV0aG9ycz48L2NvbnRyaWJ1dG9ycz48YXV0aC1hZGRyZXNzPkRlcGFydG1lbnQgb2YgUHVibGlj
IEhlYWx0aCBTY2llbmNlcywgV2FrZSBGb3Jlc3QgVW5pdmVyc2l0eSBTY2hvb2wgb2YgTWVkaWNp
bmUsIFdpbnN0b24gU2FsZW0sIE5DIDI3MTU3LTEwNjMsIFVTQS4gc2phY2tzb25AcmMucGhzLndm
dWJtYy5lZHU8L2F1dGgtYWRkcmVzcz48dGl0bGVzPjx0aXRsZT5UaGUgcmVsYXRpb24gb2YgcmVz
aWRlbnRpYWwgc2VncmVnYXRpb24gdG8gYWxsLWNhdXNlIG1vcnRhbGl0eTogYSBzdHVkeSBpbiBi
bGFjayBhbmQgd2hpdGU8L3RpdGxlPjxzZWNvbmRhcnktdGl0bGU+QW0gSiBQdWJsaWMgSGVhbHRo
PC9zZWNvbmRhcnktdGl0bGU+PC90aXRsZXM+PHBlcmlvZGljYWw+PGZ1bGwtdGl0bGU+QW0gSiBQ
dWJsaWMgSGVhbHRoPC9mdWxsLXRpdGxlPjwvcGVyaW9kaWNhbD48cGFnZXM+NjE1LTc8L3BhZ2Vz
Pjx2b2x1bWU+OTA8L3ZvbHVtZT48bnVtYmVyPjQ8L251bWJlcj48ZWRpdGlvbj4yMDAxLzAyLzA3
PC9lZGl0aW9uPjxrZXl3b3Jkcz48a2V5d29yZD5BZHVsdDwva2V5d29yZD48a2V5d29yZD5BZnJp
Y2FuIEFtZXJpY2Fucy8gc3RhdGlzdGljcyAmYW1wOyBudW1lcmljYWwgZGF0YTwva2V5d29yZD48
a2V5d29yZD5BZ2UgRGlzdHJpYnV0aW9uPC9rZXl3b3JkPjxrZXl3b3JkPkFnZWQ8L2tleXdvcmQ+
PGtleXdvcmQ+Q2F1c2Ugb2YgRGVhdGg8L2tleXdvcmQ+PGtleXdvcmQ+RXVyb3BlYW4gQ29udGlu
ZW50YWwgQW5jZXN0cnkgR3JvdXAvIHN0YXRpc3RpY3MgJmFtcDsgbnVtZXJpY2FsIGRhdGE8L2tl
eXdvcmQ+PGtleXdvcmQ+RmVtYWxlPC9rZXl3b3JkPjxrZXl3b3JkPkh1bWFuczwva2V5d29yZD48
a2V5d29yZD5Mb25naXR1ZGluYWwgU3R1ZGllczwva2V5d29yZD48a2V5d29yZD5NYWxlPC9rZXl3
b3JkPjxrZXl3b3JkPk1pZGRsZSBBZ2VkPC9rZXl3b3JkPjxrZXl3b3JkPlByZWp1ZGljZTwva2V5
d29yZD48a2V5d29yZD5Qcm9wb3J0aW9uYWwgSGF6YXJkcyBNb2RlbHM8L2tleXdvcmQ+PGtleXdv
cmQ+UmVzaWRlbmNlIENoYXJhY3RlcmlzdGljcy8gc3RhdGlzdGljcyAmYW1wOyBudW1lcmljYWwg
ZGF0YTwva2V5d29yZD48a2V5d29yZD5SaXNrIEZhY3RvcnM8L2tleXdvcmQ+PGtleXdvcmQ+U2V4
IERpc3RyaWJ1dGlvbjwva2V5d29yZD48a2V5d29yZD5Vbml0ZWQgU3RhdGVzL2VwaWRlbWlvbG9n
eTwva2V5d29yZD48L2tleXdvcmRzPjxkYXRlcz48eWVhcj4yMDAwPC95ZWFyPjxwdWItZGF0ZXM+
PGRhdGU+QXByPC9kYXRlPjwvcHViLWRhdGVzPjwvZGF0ZXM+PGlzYm4+MDA5MC0wMDM2IChQcmlu
dCk7MDA5MC0wMDM2IChMaW5raW5nKTwvaXNibj48YWNjZXNzaW9uLW51bT4xMDc1NDk3ODwvYWNj
ZXNzaW9uLW51bT48dXJscz48L3VybHM+PGN1c3RvbTQ+UE1DIC0gUE1DMTQ0NjE5OTwvY3VzdG9t
ND48cmVtb3RlLWRhdGFiYXNlLXByb3ZpZGVyPk5MTTwvcmVtb3RlLWRhdGFiYXNlLXByb3ZpZGVy
PjxsYW5ndWFnZT5lbmc8L2xhbmd1YWdlPjwvcmVjb3JkPjwvQ2l0ZT48Q2l0ZT48QXV0aG9yPkhv
d2FyZDwvQXV0aG9yPjxZZWFyPjIwMDA8L1llYXI+PFJlY051bT4zNjwvUmVjTnVtPjxyZWNvcmQ+
PHJlYy1udW1iZXI+MzY8L3JlYy1udW1iZXI+PGZvcmVpZ24ta2V5cz48a2V5IGFwcD0iRU4iIGRi
LWlkPSJ3eGFwemFyMHBzMjVyY2VwdndieHQyNW45MDJlYWR0cnJ4MmUiIHRpbWVzdGFtcD0iMTM5
MzM2NzQzMyI+MzY8L2tleT48L2ZvcmVpZ24ta2V5cz48cmVmLXR5cGUgbmFtZT0iSm91cm5hbCBB
cnRpY2xlIj4xNzwvcmVmLXR5cGU+PGNvbnRyaWJ1dG9ycz48YXV0aG9ycz48YXV0aG9yPkhvd2Fy
ZCwgRy48L2F1dGhvcj48YXV0aG9yPkFuZGVyc29uLCBSLiBULjwvYXV0aG9yPjxhdXRob3I+UnVz
c2VsbCwgRy48L2F1dGhvcj48YXV0aG9yPkhvd2FyZCwgVi4gSi48L2F1dGhvcj48YXV0aG9yPkJ1
cmtlLCBHLiBMLjwvYXV0aG9yPjwvYXV0aG9ycz48L2NvbnRyaWJ1dG9ycz48YXV0aC1hZGRyZXNz
PkRlcGFydG1lbnQgb2YgQmlvc3RhdGlzdGljcywgVW5pdmVyc2l0eSBvZiBBbGFiYW1hIGF0IEJp
cm1pbmdoYW0sIEJpcm1pbmdoYW0sIEFMIDM1Mjk0LTAwMjIsIFVTQS48L2F1dGgtYWRkcmVzcz48
dGl0bGVzPjx0aXRsZT5SYWNlLCBzb2Npb2Vjb25vbWljIHN0YXR1cywgYW5kIGNhdXNlLXNwZWNp
ZmljIG1vcnRhbGl0eTwvdGl0bGU+PHNlY29uZGFyeS10aXRsZT5Bbm4gRXBpZGVtaW9sPC9zZWNv
bmRhcnktdGl0bGU+PC90aXRsZXM+PHBlcmlvZGljYWw+PGZ1bGwtdGl0bGU+QW5uIEVwaWRlbWlv
bDwvZnVsbC10aXRsZT48L3BlcmlvZGljYWw+PHBhZ2VzPjIxNC0yMzwvcGFnZXM+PHZvbHVtZT4x
MDwvdm9sdW1lPjxudW1iZXI+NDwvbnVtYmVyPjxlZGl0aW9uPjIwMDAvMDYvMTY8L2VkaXRpb24+
PGtleXdvcmRzPjxrZXl3b3JkPkFkb2xlc2NlbnQ8L2tleXdvcmQ+PGtleXdvcmQ+QWR1bHQ8L2tl
eXdvcmQ+PGtleXdvcmQ+QWZyaWNhbiBDb250aW5lbnRhbCBBbmNlc3RyeSBHcm91cDwva2V5d29y
ZD48a2V5d29yZD5BZ2UgRGlzdHJpYnV0aW9uPC9rZXl3b3JkPjxrZXl3b3JkPkFnZWQ8L2tleXdv
cmQ+PGtleXdvcmQ+QWdlZCwgODAgYW5kIG92ZXI8L2tleXdvcmQ+PGtleXdvcmQ+Q2F1c2Ugb2Yg
RGVhdGg8L2tleXdvcmQ+PGtleXdvcmQ+Q2hpbGQ8L2tleXdvcmQ+PGtleXdvcmQ+Q2hpbGQsIFBy
ZXNjaG9vbDwva2V5d29yZD48a2V5d29yZD5FdXJvcGVhbiBDb250aW5lbnRhbCBBbmNlc3RyeSBH
cm91cDwva2V5d29yZD48a2V5d29yZD5GZW1hbGU8L2tleXdvcmQ+PGtleXdvcmQ+SHVtYW5zPC9r
ZXl3b3JkPjxrZXl3b3JkPk1hbGU8L2tleXdvcmQ+PGtleXdvcmQ+TWlkZGxlIEFnZWQ8L2tleXdv
cmQ+PGtleXdvcmQ+TW9ydGFsaXR5LyB0cmVuZHM8L2tleXdvcmQ+PGtleXdvcmQ+UHJvcG9ydGlv
bmFsIEhhemFyZHMgTW9kZWxzPC9rZXl3b3JkPjxrZXl3b3JkPlJlZ2lzdHJpZXM8L2tleXdvcmQ+
PGtleXdvcmQ+UmlzayBGYWN0b3JzPC9rZXl3b3JkPjxrZXl3b3JkPlNhbXBsaW5nIFN0dWRpZXM8
L2tleXdvcmQ+PGtleXdvcmQ+U2V4IERpc3RyaWJ1dGlvbjwva2V5d29yZD48a2V5d29yZD5Tb2Np
b2Vjb25vbWljIEZhY3RvcnM8L2tleXdvcmQ+PGtleXdvcmQ+VW5pdGVkIFN0YXRlcy9lcGlkZW1p
b2xvZ3k8L2tleXdvcmQ+PC9rZXl3b3Jkcz48ZGF0ZXM+PHllYXI+MjAwMDwveWVhcj48cHViLWRh
dGVzPjxkYXRlPk1heTwvZGF0ZT48L3B1Yi1kYXRlcz48L2RhdGVzPjxpc2JuPjEwNDctMjc5NyAo
UHJpbnQpOzEwNDctMjc5NyAoTGlua2luZyk8L2lzYm4+PGFjY2Vzc2lvbi1udW0+MTA4NTQ5NTY8
L2FjY2Vzc2lvbi1udW0+PHVybHM+PC91cmxzPjxjdXN0b20zPlIwMy01MzMzOS9QSFMgSEhTL1Vu
aXRlZCBTdGF0ZXM8L2N1c3RvbTM+PHJlbW90ZS1kYXRhYmFzZS1wcm92aWRlcj5OTE08L3JlbW90
ZS1kYXRhYmFzZS1wcm92aWRlcj48bGFuZ3VhZ2U+ZW5nPC9sYW5ndWFnZT48L3JlY29yZD48L0Np
dGU+PENpdGU+PEF1dGhvcj5Xb2xmc29uPC9BdXRob3I+PFllYXI+MTk5OTwvWWVhcj48UmVjTnVt
PjQzPC9SZWNOdW0+PHJlY29yZD48cmVjLW51bWJlcj40MzwvcmVjLW51bWJlcj48Zm9yZWlnbi1r
ZXlzPjxrZXkgYXBwPSJFTiIgZGItaWQ9Ind4YXB6YXIwcHMyNXJjZXB2d2J4dDI1bjkwMmVhZHRy
cngyZSIgdGltZXN0YW1wPSIxMzkzMzY3NDM3Ij40Mzwva2V5PjwvZm9yZWlnbi1rZXlzPjxyZWYt
dHlwZSBuYW1lPSJKb3VybmFsIEFydGljbGUiPjE3PC9yZWYtdHlwZT48Y29udHJpYnV0b3JzPjxh
dXRob3JzPjxhdXRob3I+V29sZnNvbiwgTS48L2F1dGhvcj48YXV0aG9yPkthcGxhbiwgRy48L2F1
dGhvcj48YXV0aG9yPkx5bmNoLCBKLjwvYXV0aG9yPjxhdXRob3I+Um9zcywgTi48L2F1dGhvcj48
YXV0aG9yPkJhY2tsdW5kLCBFLjwvYXV0aG9yPjwvYXV0aG9ycz48L2NvbnRyaWJ1dG9ycz48YXV0
aC1hZGRyZXNzPkluc3RpdHV0aW9ucyBhbmQgU29jaWFsIFN0YXRpc3RpY3MgQnJhbmNoLCBTdGF0
aXN0aWNzIENhbmFkYSwgT3R0YXdhLCBDYW5hZGEgSzFBIDBUNi4gd29sZnNvbkBzdGF0Y2FuLmNh
PC9hdXRoLWFkZHJlc3M+PHRpdGxlcz48dGl0bGU+UmVsYXRpb24gYmV0d2VlbiBpbmNvbWUgaW5l
cXVhbGl0eSBhbmQgbW9ydGFsaXR5OiBlbXBpcmljYWwgZGVtb25zdHJhdGlvbjwvdGl0bGU+PHNl
Y29uZGFyeS10aXRsZT5CTUo8L3NlY29uZGFyeS10aXRsZT48L3RpdGxlcz48cGVyaW9kaWNhbD48
ZnVsbC10aXRsZT5CTUo8L2Z1bGwtdGl0bGU+PC9wZXJpb2RpY2FsPjxwYWdlcz45NTMtNTwvcGFn
ZXM+PHZvbHVtZT4zMTk8L3ZvbHVtZT48bnVtYmVyPjcyMTU8L251bWJlcj48ZWRpdGlvbj4xOTk5
LzEwLzA4PC9lZGl0aW9uPjxrZXl3b3Jkcz48a2V5d29yZD5BZHVsdDwva2V5d29yZD48a2V5d29y
ZD5IdW1hbnM8L2tleXdvcmQ+PGtleXdvcmQ+SW5jb21lLyBzdGF0aXN0aWNzICZhbXA7IG51bWVy
aWNhbCBkYXRhPC9rZXl3b3JkPjxrZXl3b3JkPk1pZGRsZSBBZ2VkPC9rZXl3b3JkPjxrZT==
</w:fldData>
        </w:fldChar>
      </w:r>
      <w:r>
        <w:instrText xml:space="preserve"> ADDIN EN.CITE.DATA </w:instrText>
      </w:r>
      <w:r>
        <w:fldChar w:fldCharType="end"/>
      </w:r>
      <w:r>
        <w:fldChar w:fldCharType="begin">
          <w:fldData xml:space="preserve">eXdvcmQ+TW9ydGFsaXR5PC9rZXl3b3JkPjxrZXl3b3JkPlBvdmVydHk8L2tleXdvcmQ+PGtleXdv
cmQ+UmlzayBGYWN0b3JzPC9rZXl3b3JkPjxrZXl3b3JkPlN1cnZpdmFsIEFuYWx5c2lzPC9rZXl3
b3JkPjxrZXl3b3JkPlVuaXRlZCBTdGF0ZXMvZXBpZGVtaW9sb2d5PC9rZXl3b3JkPjwva2V5d29y
ZHM+PGRhdGVzPjx5ZWFyPjE5OTk8L3llYXI+PHB1Yi1kYXRlcz48ZGF0ZT5PY3QgOTwvZGF0ZT48
L3B1Yi1kYXRlcz48L2RhdGVzPjxpc2JuPjA5NTktODEzOCAoUHJpbnQpOzA5NTktNTM1WCAoTGlu
a2luZyk8L2lzYm4+PGFjY2Vzc2lvbi1udW0+MTA1MTQxNTc8L2FjY2Vzc2lvbi1udW0+PHVybHM+
PC91cmxzPjxjdXN0b200PlBNQyAtIFBNQzI4MjQ4IGFzc29jaWF0aW9ucyBhdCB0aGUgcG9wdWxh
dGlvbiBsZXZlbCBiZXR3ZWVuIGluY29tZSBpbmVxdWFsaXR5IGFuZCBtb3J0YWxpdHkgYXJlIHN0
YXRpc3RpY2FsIGFydGlmYWN0cy4gRGF0YSBmcm9tIHRoZSAxOTkwIGNlbnN1cyBmb3IgdGhlIDUw
IEFtZXJpY2FuIHN0YXRlcyBwbHVzIHRoZSBEaXN0cmljdCBvZiBDb2x1bWJpYSB3ZXJlIHVzZWQg
Zm9yIHBvcHVsYXRpb24gZGlzdHJpYnV0aW9ucyBieSBhZ2UsIHNleCwgc3RhdGUgYW5kIGluY29t
ZSByYW5nZTsgZGF0YSBkaXNhZ2dyZWdhdGVkIGJ5IGFnZSwgc2V4IGFuZCBzdGF0ZSBmcm9tIHRo
ZSBDZW50ZXJzIGZvciBEaXNlYXNlIENvbnRyb2wgYW5kIFByZXZlbnRpb24gd2VyZSB1c2VkIGZv
ciBtb3J0YWxpdHk7IGFuZCByZWdyZXNzaW9ucyBmcm9tIHRoZSBuYXRpb25hbCBsb25naXR1ZGlu
YWwgbW9ydGFsaXR5IHN0dWR5IHdlcmUgdXNlZCBmb3IgdGhlIGluZGl2aWR1YWwgbGV2ZWwgcmVs
YXRpb24gYmV0d2VlbiBpbmNvbWUgYW5kIHJpc2sgb2YgbW9ydGFsaXR5LiBSZXN1bHRzIHJldmVh
bGVkIHRoYXQgaHlwb3RoZXRpY2FsIG1vcnRhbGl0eSwgd2hpbGUgY29ycmVsYXRlZCB3aXRoIGlu
ZXF1YWxpdHksIGRpc3BsYXllZCBhIHdlYWtlciBhc3NvY2lhdGlvbiB3aXRoIHN0YXRlJmFwb3M7
cyBsZXZlbHMgb2YgaW5jb21lIGluZXF1YWxpdHkgdGhhbiB0aGUgb2JzZXJ2ZWQgbW9ydGFsaXR5
LiBUaGUgYXNzb2NpYXRpb25zIHNlZW4gaW4gdGhlIFVTIGF0IHRoZSBzdGF0ZSBsZXZlbCBiZXR3
ZWVuIGluY29tZSBpbmVxdWFsaXR5IGFuZCBtb3J0YWxpdHkgY2Fubm90IGJlIGVudGlyZWx5IG9y
IHN1YnN0YW50aWFsbHkgZXhwbGFpbmVkIGFzIHN0YXRpc3RpY2FsIGFydGlmYWN0cyBvZiBhbiB1
bmRlcmx5aW5nIGluZGl2aWR1YWwgbGV2ZWwgcmVsYXRpb24gYmV0d2VlbiBpbmNvbWUgYW5kIG1v
cnRhbGl0eS4gVGhlcmUgaXMgc3RpbGwgYSBzaWduaWZpY2FudCBhc3NvY2lhdGlvbiBiZXR3ZWVu
IGluY29tZSBpbmVxdWFsaXR5IGFuZCBtb3J0YWxpdHkgYXQgc3RhdGUgbGV2ZWwgb3ZlciBhbmQg
YWJvdmUgYW55dGhpbmcgdGhhdCBjb3VsZCBiZSBhY2NvdW50ZWQgZm9yIGJ5IGFueSBzdGF0aXN0
aWNhbCBhcnRpZmFjdC4gVGhpcyBmaW5kaW5nIHJlaW5mb3JjZXMgdGhlIG5lZWQgdG8gY29uc2lk
ZXIgYSBicm9hZCByYW5nZSBvZiBmYWN0b3JzLCBpbmNsdWRpbmcgdGhlIHNvY2lhbCBtaWxpZXUs
IGFzIGZ1bmRhbWVudGFsIGRldGVybWluYW50cyBvZiBoZWFsdGguPC9jdXN0b200PjxyZW1vdGUt
ZGF0YWJhc2UtcHJvdmlkZXI+TkxNPC9yZW1vdGUtZGF0YWJhc2UtcHJvdmlkZXI+PGxhbmd1YWdl
PmVuZzwvbGFuZ3VhZ2U+PC9yZWNvcmQ+PC9DaXRlPjxDaXRlPjxBdXRob3I+Um9zZW5iZXJnPC9B
dXRob3I+PFllYXI+MTk5OTwvWWVhcj48UmVjTnVtPjg4PC9SZWNOdW0+PHJlY29yZD48cmVjLW51
bWJlcj44ODwvcmVjLW51bWJlcj48Zm9yZWlnbi1rZXlzPjxrZXkgYXBwPSJFTiIgZGItaWQ9Ind4
YXB6YXIwcHMyNXJjZXB2d2J4dDI1bjkwMmVhZHRycngyZSIgdGltZXN0YW1wPSIxNDEyNzE0MzY5
Ij44ODwva2V5PjwvZm9yZWlnbi1rZXlzPjxyZWYtdHlwZSBuYW1lPSJKb3VybmFsIEFydGljbGUi
PjE3PC9yZWYtdHlwZT48Y29udHJpYnV0b3JzPjxhdXRob3JzPjxhdXRob3I+Um9zZW5iZXJnLCBI
LiBNLjwvYXV0aG9yPjxhdXRob3I+TWF1cmVyLCBKLiBELjwvYXV0aG9yPjxhdXRob3I+U29ybGll
LCBQLiBELjwvYXV0aG9yPjwvYXV0aG9ycz48L2NvbnRyaWJ1dG9ycz48dGl0bGVzPjx0aXRsZT5R
dWFsaXR5IG9mIGRlYXRoIHJhdGVzIGJ5IHJhY2UgYW5kIEhpc3BhbmljIG9yaWdpbjogYSBzdW1t
YXJ5IG9mIGN1cnJlbnQgcmVzZWFyY2g8L3RpdGxlPjxzZWNvbmRhcnktdGl0bGU+Vml0YWwgSGVh
bHRoIFN0YXQgMjwvc2Vjb25kYXJ5LXRpdGxlPjwvdGl0bGVzPjxwZXJpb2RpY2FsPjxmdWxsLXRp
dGxlPlZpdGFsIEhlYWx0aCBTdGF0IDI8L2Z1bGwtdGl0bGU+PC9wZXJpb2RpY2FsPjxwYWdlcz4x
LTEzPC9wYWdlcz48dm9sdW1lPjEyODwvdm9sdW1lPjxzZWN0aW9uPjE8L3NlY3Rpb24+PGRhdGVz
Pjx5ZWFyPjE5OTk8L3llYXI+PC9kYXRlcz48dXJscz48L3VybHM+PC9yZWNvcmQ+PC9DaXRlPjxD
aXRlPjxBdXRob3I+UmljaGFyZHM8L0F1dGhvcj48WWVhcj4xOTk5PC9ZZWFyPjxSZWNOdW0+ODc8
L1JlY051bT48cmVjb3JkPjxyZWMtbnVtYmVyPjg3PC9yZWMtbnVtYmVyPjxmb3JlaWduLWtleXM+
PGtleSBhcHA9IkVOIiBkYi1pZD0id3hhcHphcjBwczI1cmNlcHZ3Ynh0MjVuOTAyZWFkdHJyeDJl
IiB0aW1lc3RhbXA9IjE0MTI3MTQxNzUiPjg3PC9rZXk+PC9mb3JlaWduLWtleXM+PHJlZi10eXBl
IG5hbWU9IkJvb2siPjY8L3JlZi10eXBlPjxjb250cmlidXRvcnM+PGF1dGhvcnM+PGF1dGhvcj5S
aWNoYXJkcywgSC48L2F1dGhvcj48YXV0aG9yPkRvbmFsZHNvbiwgTS48L2F1dGhvcj48L2F1dGhv
cnM+PC9jb250cmlidXRvcnM+PHRpdGxlcz48dGl0bGU+TGlmZSBhbmQgV29ya2xpZmUgRXhwZWN0
YW5jaWVzPC90aXRsZT48L3RpdGxlcz48ZWRpdGlvbj4ybmQ8L2VkaXRpb24+PGRhdGVzPjx5ZWFy
PjE5OTk8L3llYXI+PC9kYXRlcz48cHViLWxvY2F0aW9uPlR1c2NvbiwgQVo8L3B1Yi1sb2NhdGlv
bj48cHVibGlzaGVyPkxhd3llcnMgYW5kIEp1ZGdlcyBQdWJsaXNoaW5nIENvbXBhbnk8L3B1Ymxp
c2hlcj48dXJscz48L3VybHM+PC9yZWNvcmQ+PC9DaXRlPjxDaXRlPjxBdXRob3I+TmctTWFrPC9B
dXRob3I+PFllYXI+MTk5OTwvWWVhcj48UmVjTnVtPjQxPC9SZWNOdW0+PHJlY29yZD48cmVjLW51
bWJlcj40MTwvcmVjLW51bWJlcj48Zm9yZWlnbi1rZXlzPjxrZXkgYXBwPSJFTiIgZGItaWQ9Ind4
YXB6YXIwcHMyNXJjZXB2d2J4dDI1bjkwMmVhZHRycngyZSIgdGltZXN0YW1wPSIxMzkzMzY3NDM2
Ij40MTwva2V5PjwvZm9yZWlnbi1rZXlzPjxyZWYtdHlwZSBuYW1lPSJKb3VybmFsIEFydGljbGUi
PjE3PC9yZWYtdHlwZT48Y29udHJpYnV0b3JzPjxhdXRob3JzPjxhdXRob3I+TmctTWFrLCBELiBT
LjwvYXV0aG9yPjxhdXRob3I+RG9ocmVud2VuZCwgQi4gUC48L2F1dGhvcj48YXV0aG9yPkFicmFp
ZG8tTGFuemEsIEEuIEYuPC9hdXRob3I+PGF1dGhvcj5UdXJuZXIsIEouIEIuPC9hdXRob3I+PC9h
dXRob3JzPjwvY29udHJpYnV0b3JzPjxhdXRoLWFkZHJlc3M+VGhlIEpvc2VwaCBMLiBNYWlsbWFu
IFNjaG9vbCBvZiBQdWJsaWMgSGVhbHRoLCBDb2x1bWJpYSBVbml2ZXJzaXR5LCBOZXcgWW9yaywg
TlkgMTAwMzIsIFVTQS4gZHNuM0Bjb2x1bWJpYS5lZHU8L2F1dGgtYWRkcmVzcz48dGl0bGVzPjx0
aXRsZT5BIGZ1cnRoZXIgYW5hbHlzaXMgb2YgcmFjZSBkaWZmZXJlbmNlcyBpbiB0aGUgTmF0aW9u
YWwgTG9uZ2l0dWRpbmFsIE1vcnRhbGl0eSBTdHVkeTwvdGl0bGU+PHNlY29uZGFyeS10aXRsZT5B
bSBKIFB1YmxpYyBIZWFsdGg8L3NlY29uZGFyeS10aXRsZT48L3RpdGxlcz48cGVyaW9kaWNhbD48
ZnVsbC10aXRsZT5BbSBKIFB1YmxpYyBIZWFsdGg8L2Z1bGwtdGl0bGU+PC9wZXJpb2RpY2FsPjxw
YWdlcz4xNzQ4LTUxPC9wYWdlcz48dm9sdW1lPjg5PC92b2x1bWU+PG51bWJlcj4xMTwvbnVtYmVy
PjxlZGl0aW9uPjE5OTkvMTEvMzA8L2VkaXRpb24+PGtleXdvcmRzPjxrZXl3b3JkPkFkdWx0PC9r
ZXl3b3JkPjxrZXl3b3JkPkFmcmljYW4gQW1lcmljYW5zLyBzdGF0aXN0aWNzICZhbXA7IG51bWVy
aWNhbCBkYXRhPC9rZXl3b3JkPjxrZXl3b3JkPkFnZWQ8L2tleXdvcmQ+PGtleXdvcmQ+Q2FyZGlv
dmFzY3VsYXIgRGlzZWFzZXMvbW9ydGFsaXR5PC9rZXl3b3JkPjxrZXl3b3JkPkV1cm9wZWFuIENv
bnRpbmVudGFsIEFuY2VzdHJ5IEdyb3VwLyBzdGF0aXN0aWNzICZhbXA7IG51bWVyaWNhbCBkYXRh
PC9rZXl3b3JkPjxrZXl3b3JkPkZlbWFsZTwva2V5d29yZD48a2V5d29yZD5IdW1hbnM8L2tleXdv
cmQ+PGtleXdvcmQ+TG9uZ2l0dWRpbmFsIFN0dWRpZXM8L2tleXdvcmQ+PGtleXdvcmQ+TWFsZTwv
a2V5d29yZD48a2V5d29yZD5NaWRkbGUgQWdlZDwva2V5d29yZD48a2V5d29yZD5Nb3J0YWxpdHkv
IHRyZW5kczwva2V5d29yZD48a2V5d29yZD5OZW9wbGFzbXMvbW9ydGFsaXR5PC9rZXl3b3JkPjxr
ZXl3b3JkPk9kZHMgUmF0aW88L2tleXdvcmQ+PGtleXdvcmQ+UHJvcG9ydGlvbmFsIEhhemFyZHMg
TW9kZWxzPC9rZXl3b3JkPjxrZXl3b3JkPlNvY2lvZWNvbm9taWMgRmFjdG9yczwva2V5d29yZD48
a2V5d29yZD5Vbml0ZWQgU3RhdGVzL2VwaWRlbWlvbG9neTwva2V5d29yZD48L2tleXdvcmRzPjxk
YXRlcz48eWVhcj4xOTk5PC95ZWFyPjxwdWItZGF0ZXM+PGRhdGU+Tm92PC9kYXRlPjwvcHViLWRh
dGVzPjwvZGF0ZXM+PGlzYm4+MDA5MC0wMDM2IChQcmludCk7MDA5MC0wMDM2IChMaW5raW5nKTwv
aXNibj48YWNjZXNzaW9uLW51bT4xMDU1MzQwMjwvYWNjZXNzaW9uLW51bT48dXJscz48L3VybHM+
PGN1c3RvbTM+TUggMTMwNDMyMy9NSC9OSU1IIE5JSCBISFMvVW5pdGVkIFN0YXRlczwvY3VzdG9t
Mz48Y3VzdG9tND5QTUMgLSBQTUMxNTA4OTkwPC9jdXN0b200PjxyZW1vdGUtZGF0YWJhc2UtcHJv
dmlkZXI+TkxNPC9yZW1vdGUtZGF0YWJhc2UtcHJvdmlkZXI+PGxhbmd1YWdlPmVuZzwvbGFuZ3Vh
Z2U+PC9yZWNvcmQ+PC9DaXRlPjxDaXRlPjxBdXRob3I+TWFja2VuYmFjaDwvQXV0aG9yPjxZZWFy
PjE5OTk8L1llYXI+PFJlY051bT40MDwvUmVjTnVtPjxyZWNvcmQ+PHJlYy1udW1iZXI+NDA8L3Jl
Yy1udW1iZXI+PGZvcmVpZ24ta2V5cz48a2V5IGFwcD0iRU4iIGRiLWlkPSJ3eGFwemFyMHBzMjVy
Y2VwdndieHQyNW45MDJlYWR0cnJ4MmUiIHRpbWVzdGFtcD0iMTM5MzM2NzQzNSI+NDA8L2tleT48
L2ZvcmVpZ24ta2V5cz48cmVmLXR5cGUgbmFtZT0iSm91cm5hbCBBcnRpY2xlIj4xNzwvcmVmLXR5
cGU+PGNvbnRyaWJ1dG9ycz48YXV0aG9ycz48YXV0aG9yPk1hY2tlbmJhY2gsIEouIFAuPC9hdXRo
b3I+PGF1dGhvcj5LdW5zdCwgQS4gRS48L2F1dGhvcj48YXV0aG9yPkdyb2VuaG9mLCBGLjwvYXV0
aG9yPjxhdXRob3I+Qm9yZ2FuLCBKLiBLLjwvYXV0aG9yPjxhdXRob3I+Q29zdGEsIEcuPC9hdXRo
b3I+PGF1dGhvcj5GYWdnaWFubywgRi48L2F1dGhvcj48YXV0aG9yPkpvemFuLCBQLjwvYXV0aG9y
PjxhdXRob3I+TGVpbnNhbHUsIE0uPC9hdXRob3I+PGF1dGhvcj5NYXJ0aWthaW5lbiwgUC48L2F1
dGhvcj48YXV0aG9yPlJ5Y2h0YXJpa292YSwgSi48L2F1dGhvcj48YXV0aG9yPlZhbGtvbmVuLCBU
LjwvYXV0aG9yPjwvYXV0aG9ycz48L2NvbnRyaWJ1dG9ycz48YXV0aC1hZGRyZXNzPkRlcGFydG1l
bnQgb2YgUHVibGljIEhlYWx0aCwgRXJhc211cyBVbml2ZXJzaXR5LCBSb3R0ZXJkYW0sIFRoZSBO
ZXRoZXJsYW5kcy4gbWFja2VuYmFjaEBtZ3ouZmdnLmV1ci5ubDwvYXV0aC1hZGRyZXNzPjx0aXRs
ZXM+PHRpdGxlPlNvY2lvZWNvbm9taWMgaW5lcXVhbGl0aWVzIGluIG1vcnRhbGl0eSBhbW9uZyB3
b21lbiBhbmQgYW1vbmcgbWVuOiBhbiBpbnRlcm5hdGlvbmFsIHN0dWR5PC90aXRsZT48c2Vjb25k
YXJ5LXRpdGxlPkFtIEogUHVibGljIEhlYWx0aDwvc2Vjb25kYXJ5LXRpdGxlPjwvdGl0bGVzPjxw
ZXJpb2RpY2FsPjxmdWxsLXRpdGxlPkFtIEogUHVibGljIEhlYWx0aDwvZnVsbC10aXRsZT48L3Bl
cmlvZGljYWw+PHBhZ2VzPjE4MDAtNjwvcGFnZXM+PHZvbHVtZT44OTwvdm9sdW1lPjxudW1iZXI+
MTI8L251bWJlcj48ZWRpdGlvbj4xOTk5LzEyLzEwPC9lZGl0aW9uPjxrZXl3b3Jkcz48a2V5d29y
ZD5BZHVsdDwva2V5d29yZD48a2V5d29yZD5BZ2VkPC9rZXl3b3JkPjxrZXl3b3JkPkNhdXNlIG9m
IERlYXRoPC9rZXl3b3JkPjxrZXl3b3JkPkVkdWNhdGlvbjwva2V5d29yZD48a2V5d29yZD5FdXJv
cGUvZXBpZGVtaW9sb2d5PC9rZXl3b3JkPjxrZXl3b3JkPkV1cm9wZSwgRWFzdGVybi9lcGlkZW1p
b2xvZ3k8L2tleXdvcmQ+PGtleXdvcmQ+RmVtYWxlPC9rZXl3b3JkPjxrZXl3b3JkPkZvbGxvdy1V
cCBTdHVkaWVzPC9rZXl3b3JkPjxrZXl3b3JkPkh1bWFuczwva2V5d29yZD48a2V5d29yZD5NYWxl
PC9rZXl3b3JkPjxrZXl3b3JkPk1pZGRsZSBBZ2VkPC9rZXl3b3JkPjxrZXl3b3JkPk1vcnRhbGl0
eTwva2V5d29yZD48a2V5d29yZD5SZXNpZGVuY2UgQ2hhcmFjdGVyaXN0aWNzPC9rZXl3b3JkPjxr
ZXl3b3JkPlJpc2s8L2tleXdvcmQ+PGtleXdvcmQ+U2V4IERpc3RyaWJ1dGlvbjwva2V5d29yZD48
a2V5d29yZD5Tb2Npb2Vjb25vbWljIEZhY3RvcnM8L2tleXdvcmQ+PGtleXdvcmQ+VW5pdGVkIFN0
YXRlcy9lcGlkZW1pb2xvZ3k8L2tleXdvcmQ+PGtleXdvcmQ+V29tZW4mYXBvcztzIEhlYWx0aDwv
a2V5d29yZD48L2tleXdvcmRzPjxkYXRlcz48eWVhcj4xOTk5PC95ZWFyPjxwdWItZGF0ZXM+PGRh
dGU+RGVjPC9kYXRlPjwvcHViLWRhdGVzPjwvZGF0ZXM+PGlzYm4+MDA5MC0wMDM2IChQcmludCk7
MDA5MC0wMDM2IChMaW5raW5nKTwvaXNibj48YWNjZXNzaW9uLW51bT4xMDU4OTMwNjwvYWNjZXNz
aW9uLW51bT48dXJscz48L3VybHM+PGN1c3RvbTQ+UE1DIC0gUE1DMTUwOTAzMDwvY3VzdG9tND48
cmVtb3RlLWRhdGFiYXNlLXByb3ZpZGVyPk5MTTwvcmVtb3RlLWRhdGFiYXNlLXByb3ZpZGVyPjxs
YW5ndWFnZT5lbmc8L2xhbmd1YWdlPjwvcmVjb3JkPjwvQ2l0ZT48Q2l0ZT48QXV0aG9yPkxpYW88
L0F1dGhvcj48WWVhcj4xOTk5PC9ZZWFyPjxSZWNOdW0+NDU8L1JlY051bT48cmVjb3JkPjxyZWMt
bnVtYmVyPjQ1PC9yZWMtbnVtYmVyPjxmb3JlaWduLWtleXM+PGtleSBhcHA9IkVOIiBkYi1pZD0i
d3hhcHphcjBwczI1cmNlcHZ3Ynh0MjVuOTAyZWFkdHJyeDJlIiB0aW1lc3RhbXA9IjEzOTMzNjc0
MzgiPjQ1PC9rZXk+PC9mb3JlaWduLWtleXM+PHJlZi10eXBlIG5hbWU9IkpvdXJuYWwgQXJ0aWNs
ZSI+MTc8L3JlZi10eXBlPjxjb250cmlidXRvcnM+PGF1dGhvcnM+PGF1dGhvcj5MaWFvLCBZLjwv
YXV0aG9yPjxhdXRob3I+TWNHZWUsIEQuIEwuPC9hdXRob3I+PGF1dGhvcj5Db29wZXIsIFIuIFMu
PC9hdXRob3I+PC9hdXRob3JzPjwvY29udHJpYnV0b3JzPjxhdXRoLWFkZHJlc3M+RGVwYXJ0bWVu
dCBvZiBQcmV2ZW50aXZlIE1lZGljaW5lIGFuZCBFcGlkZW1pb2xvZ3ksIExveW9sYSBVbml2ZXJz
aXR5IFN0cml0Y2ggU2Nob29sIG9mIE1lZGljaW5lLCBNYXl3b29kLCBJbGxpbm9pcyA2MDE1Mywg
VVNBLiB5bGlhb0B3cG8uaXQubHVjLmVkdTwvYXV0aC1hZGRyZXNzPjx0aXRsZXM+PHRpdGxlPk1v
cnRhbGl0eSBhbW9uZyBVUyBhZHVsdCBBc2lhbnMgYW5kIFBhY2lmaWMgSXNsYW5kZXJzOiBmaW5k
aW5ncyBmcm9tIHRoZSBOYXRpb25hbCBIZWFsdGggSW50ZXJ2aWV3IFN1cnZleXMgYW5kIHRoZSBO
YXRpb25hbCBMb25naXR1ZGluYWwgTW9ydGFsaXR5IFN0dWR5PC90aXRsZT48c2Vjb25kYXJ5LXRp
dGxlPkV0aG4gRGlzPC9zZWNvbmRhcnktdGl0bGU+PC90aXRsZXM+PHBlcmlvZGljYWw+PGZ1bGwt
dGl0bGU+RXRobiBEaXM8L2Z1bGwtdGl0bGU+PC9wZXJpb2RpY2FsPjxwYWdlcz40MjMtMzM8L3Bh
Z2VzPjx2b2x1bWU+OTwvdm9sdW1lPjxudW1iZXI+MzwvbnVtYmVyPjxlZGl0aW9uPjE5OTkvMTIv
MjI8L2VkaXRpb24+PGtleXdvcmRzPjxrZXl3b3JkPkFkb2xlc2NlbnQ8L2tleXdvcmQ+PGtleXdv
cmQ+QWR1bHQ8L2tleXdvcmQ+PGtleXdvcmQ+QWdlZDwva2V5d29yZD48a2V5d29yZD5Bc2lhbiBB
bWVyaWNhbnM8L2tleXdvcmQ+PGtleXdvcmQ+SHVtYW5zPC9rZXl3b3JkPjxrZXl3b3JkPkxvbmdp
dHVkaW5hbCBTdHVkaWVzPC9rZXl3b3JkPjxrZXl3b3JkPk1pZGRsZSBBZ2VkPC9rZXl3b3JkPjxr
ZXl3b3JkPk1vcnRhbGl0eS90cmVuZHM8L2tleXdvcmQ+PGtleXdvcmQ+UGFjaWZpYyBJc2xhbmRz
L2V0aG5vbG9neTwva2V5d29yZD48a2V5d29yZD5Qcm9zcGVjdGl2ZSBTdHVkaWVzPC9rZXl3b3Jk
PjxrZXl3b3JkPlVuaXRlZCBTdGF0ZXMvZXBpZGVtaW9sb2d5PC9rZXl3b3JkPjwva2V5d29yZHM+
PGRhdGVzPjx5ZWFyPjE5OTk8L3llYXI+PHB1Yi1kYXRlcz48ZGF0ZT5BdXR1bW48L2RhdGU+PC9w
dWItZGF0ZXM+PC9kYXRlcz48aXNibj4xMDQ5LTUxMFggKFByaW50KTsxMDQ5LTUxMFggKExpbmtp
bmcpPC9pc2JuPjxhY2Nlc3Npb24tbnVtPjEwNjAwMDY1PC9hY2Nlc3Npb24tbnVtPjx1cmxzPjwv
dXJscz48Y3VzdG9tMz5VODMvQ0NVNTEyNDgwL1BIUyBISFMvVW5pdGVkIFN0YXRlczwvY3VzdG9t
Mz48cmVtb3RlLWRhdGFiYXNlLXByb3ZpZGVyPk5MTTwvcmVtb3RlLWRhdGFiYXNlLXByb3ZpZGVy
PjxsYW5ndWFnZT5lbmc8L2xhbmd1YWdlPjwvcmVjb3JkPjwvQ2l0ZT48Q2l0ZT48QXV0aG9yPkt1
bnN0PC9BdXRob3I+PFllYXI+MTk5OTwvWWVhcj48UmVjTnVtPjQ3PC9SZWNOdW0+PHJlY29yZD48
cmVjLW51bWJlcj40NzwvcmVjLW51bWJlcj48Zm9yZWlnbi1rZXlzPjxrZXkgYXBwPSJFTiIgZGIt
aWQ9Ind4YXB6YXIwcHMyNXJjZXB2d2J4dDI1bjkwMmVhZHRycngyZSIgdGltZXN0YW1wPSIxMzkz
MzY3NDM5Ij40Nzwva2V5PjwvZm9yZWlnbi1rZXlzPjxyZWYtdHlwZSBuYW1lPSJKb3VybmFsIEFy
dGljbGUiPjE3PC9yZWYtdHlwZT48Y29udHJpYnV0b3JzPjxhdXRob3JzPjxhdXRob3I+S3Vuc3Qs
IEEuIEUuPC9hdXRob3I+PGF1dGhvcj5Hcm9lbmhvZiwgRi48L2F1dGhvcj48YXV0aG9yPkFuZGVy
c2VuLCBPLjwvYXV0aG9yPjxhdXRob3I+Qm9yZ2FuLCBKLiBLLjwvYXV0aG9yPjxhdXRob3I+Q29z
dGEsIEcuPC9hdXRob3I+PGF1dGhvcj5EZXNwbGFucXVlcywgRy48L2F1dGhvcj48YXV0aG9yPkZp
bGFrdGksIEguPC9hdXRob3I+PGF1dGhvcj5HaXJhbGRlcyBNZG8sIFIuPC9hdXRob3I+PGF1dGhv
cj5GYWdnaWFubywgRi48L2F1dGhvcj48YXV0aG9yPkhhcmRpbmcsIFMuPC9hdXRob3I+PGF1dGhv
cj5KdW5rZXIsIEMuPC9hdXRob3I+PGF1dGhvcj5NYXJ0aWthaW5lbiwgUC48L2F1dGhvcj48YXV0
aG9yPk1pbmRlciwgQy48L2F1dGhvcj48YXV0aG9yPk5vbGFuLCBCLjwvYXV0aG9yPjxhdXRob3I+
UGFnbmFuZWxsaSwgRi48L2F1dGhvcj48YXV0aG9yPlJlZ2lkb3IsIEUuPC9hdXRob3I+PGF1dGhv
cj5WYWdlcm8sIEQuPC9hdXRob3I+PGF1dGhvcj5WYWxrb25lbiwgVC48L2F1dGhvcj48YXV0aG9y
Pk1hY2tlbmJhY2gsIEouIFAuPC9hdXRob3I+PC9hdXRob3JzPjwvY29udHJpYnV0b3JzPjxhdXRo
LWFkZHJlc3M+RGVwYXJ0bWVudCBvZiBQdWJsaWMgSGVhbHRoLCBFcmFzbXVzIFVuaXZlcnNpdHks
IFJvdHRlcmRhbSwgVGhlIE5ldGhlcmxhbmRzLiBrdW5zdEBtZ3ouZmdnLmV1ci5ubDwvYXV0aC1h
ZGRyZXNzPjx0aXRsZXM+PHRpdGxlPk9jY3VwYXRpb25hbCBjbGFzcyBhbmQgaXNjaGVtaWMgaGVh
cnQgZGlzZWFzZSBtb3J0YWxpdHkgaW4gdGhlIFVuaXRlZCBTdGF0ZXMgYW5kIDExIEV1cm9wZWFu
IGNvdW50cmllczwvdGl0bGU+PHNlY29uZGFyeS10aXRsZT5BbSBKIFB1YmxpYyBIZWFsdGg8L3Nl
Y29uZGFyeS10aXRsZT48L3RpdGxlcz48cGVyaW9kaWNhbD48ZnVsbC10aXRsZT5BbSBKIFB1Ymxp
YyBIZWFsdGg8L2Z1bGwtdGl0bGU+PC9wZXJpb2RpY2FsPjxwYWdlcz40Ny01MzwvcGFnZXM+PHZv
bHVtZT44OTwvdm9sdW1lPjxudW1iZXI+MTwvbnVtYmVyPjxlZGl0aW9uPjE5OTkvMDIvMTM8L2Vk
aXRpb24+PGtleXdvcmRzPjxrZXl3b3JkPkFkdWx0PC9rZXl3b3JkPjxrZXl3b3JkPkFnZSBEaXN0
cmlidXRpb248L2tleXdvcmQ+PGtleXdvcmQ+Q3Jvc3MtU2VjdGlvbmFsIFN0dWRpZXM8L2tleXdv
cmQ+PGtleXdvcmQ+Q3VsdHVyYWwgQ2hhcmFjdGVyaXN0aWNzPC9rZXl3b3JkPjxrZXl3b3JkPkV1
cm9wZS9lcGlkZW1pb2xvZ3k8L2tleXdvcmQ+PGtleXdvcmQ+SHVtYW5zPC9rZXl3b3JkPjxrZXl3
b3JkPkxvbmdpdHVkaW5hbCBTdHVkaWVzPC9rZXl3b3JkPjxrZXl3b3JkPk1hbGU8L2tleXdvcmQ+
PGtleXdvcmQ+TWlkZGxlIEFnZWQ8L2tleXdvcmQ+PGtleXdvcmQ+TXlvY2FyZGlhbCBJc2NoZW1p
YS9ldGlvbG9neS8gbW9ydGFsaXR5PC9rZXl3b3JkPjxrZXl3b3JkPk9jY3VwYXRpb25zLyBjbGFz
c2lmaWNhdGlvbjwva2V5d29yZD48a2V5d29yZD5Qb3B1bGF0aW9uIFN1cnZlaWxsYW5jZTwva2V5
d29yZD48a2V5d29yZD5SaXNrIEZhY3RvcnM8L2tleXdvcmQ+PGtleXdvcmQ+U29jaW9lY29ub21p
YyBGYWN0b3JzPC9rZXl3b3JkPjxrZXl3b3JkPlVuaXRlZCBTdGF0ZXMvZXBpZGVtaW9sb2d5PC9r
ZXl3b3JkPjwva2V5d29yZHM+PGRhdGVzPjx5ZWFyPjE5OTk8L3llYXI+PHB1Yi1kYXRlcz48ZGF0
ZT5KYW48L2RhdGU+PC9wdWItZGF0ZXM+PC9kYXRlcz48aXNibj4wMDkwLTAwMzYgKFByaW50KTsw
MDkwLTAwMzYgKExpbmtpbmcpPC9pc2JuPjxhY2Nlc3Npb24tbnVtPjk5ODc0NjQ8L2FjY2Vzc2lv
bi1udW0+PHVybHM+PC91cmxzPjxjdXN0b200PlBNQyAtIFBNQzE1MDg0OTg8L2N1c3RvbTQ+PHJl
bW90ZS1kYXRhYmFzZS1wcm92aWRlcj5OTE08L3JlbW90ZS1kYXRhYmFzZS1wcm92aWRlcj48bGFu
Z3VhZ2U+ZW5nPC9sYW5ndWFnZT48L3JlY29yZD48L0NpdGU+PENpdGU+PEF1dGhvcj5LcG9zb3dh
PC9BdXRob3I+PFllYXI+MTk5OTwvWWVhcj48UmVjTnVtPjM5PC9SZWNOdW0+PHJlY29yZD48cmVj
LW51bWJlcj4zOTwvcmVjLW51bWJlcj48Zm9yZWlnbi1rZXlzPjxrZXkgYXBwPSJFTiIgZGItaWQ9
Ind4YXB6YXIwcHMyNXJjZXB2d2J4dDI1bjkwMmVhZHRycngyZSIgdGltZXN0YW1wPSIxMzkzMzY3
NDM1Ij4zOTwva2V5PjwvZm9yZWlnbi1rZXlzPjxyZWYtdHlwZSBuYW1lPSJKb3VybmFsIEFydGlj
bGUiPjE3PC9yZWYtdHlwZT48Y29udHJpYnV0b3JzPjxhdXRob3JzPjxhdXRob3I+S3Bvc293YSwg
QS4gSi48L2F1dGhvcj48L2F1dGhvcnM+PC9jb250cmlidXRvcnM+PGF1dGgtYWRkcmVzcz5EZXBh
cnRtZW50IG9mIFNvY2lvbG9neSwgVW5pdmVyc2l0eSBvZiBDYWxpZm9ybmlhLCBSaXZlcnNpZGUg
OTI1MjEsIFVTQS4gQXVndXN0aW5lLktwb3Nvd2FAdWNyLmVkdTwvYXV0aC1hZGRyZXNzPjx0aXRs
ZXM+PHRpdGxlPlN1aWNpZGUgbW9ydGFsaXR5IGluIHRoZSBVbml0ZWQgU3RhdGVzOiBkaWZmZXJl
bnRpYWxzIGJ5IGluZHVzdHJpYWwgYW5kIG9jY3VwYXRpb25hbCBncm91cHM8L3RpdGxlPjxzZWNv
bmRhcnktdGl0bGU+QW0gSiBJbmQgTWVkPC9zZWNvbmRhcnktdGl0bGU+PC90aXRsZXM+PHBlcmlv
ZGljYWw+PGZ1bGwtdGl0bGU+QW0gSiBJbmQgTWVkPC9mdWxsLXRpdGxlPjwvcGVyaW9kaWNhbD48
cGFnZXM+NjQ1LTUyPC9wYWdlcz48dm9sdW1lPjM2PC92b2x1bWU+PG51bWJlcj42PC9udW1iZXI+
PGVkaXRpb24+MTk5OS8xMS8xNjwvZWRpdGlvbj48a2V5d29yZHM+PGtleXdvcmQ+QWRvbGVzY2Vu
dDwva2V5d29yZD48a2V5d29yZD5BZHVsdDwva2V5d29yZD48a2V5d29yZD5BZ2VkPC9rZXl3b3Jk
PjxrZXl3b3JkPkh1bWFuczwva2V5d29yZD48a2V5d29yZD5NaWRkbGUgQWdlZDwva2V5d29yZD48
a2V5d29yZD5PY2N1cGF0aW9ucy8gc3RhdGlzdGljcyAmYW1wOyBudW1lcmljYWwgZGF0YTwva2V5
d29yZD48a2V5d29yZD5Qcm9wb3J0aW9uYWwgSGF6YXJkcyBNb2RlbHM8L2tleXdvcmQ+PGtleXdv
cmQ+U29jaW9lY29ub21pYyBGYWN0b3JzPC9rZXl3b3JkPjxrZXl3b3JkPlN1aWNpZGUvIHN0YXRp
c3RpY3MgJmFtcDsgbnVtZXJpY2FsIGRhdGE8L2tleXdvcmQ+PGtleXdvcmQ+VW5pdGVkIFN0YXRl
cy9lcGlkZW1pb2xvZ3k8L2tleXdvcmQ+PC9rZXl3b3Jkcz48ZGF0ZXM+PHllYXI+MTk5OTwveWVh
cj48cHViLWRhdGVzPjxkYXRlPkRlYzwvZGF0ZT48L3B1Yi1kYXRlcz48L2RhdGVzPjxpc2JuPjAy
NzEtMzU4NiAoUHJpbnQpOzAyNzEtMzU4NiAoTGlua2luZyk8L2lzYm4+PGFjY2Vzc2lvbi1udW0+
MTA1NjE2ODU8L2FjY2Vzc2lvbi1udW0+PHVybHM+PC91cmxzPjxyZW1vdGUtZGF0YWJhc2UtcHJv
dmlkZXI+TkxNPC9yZW1vdGUtZGF0YWJhc2UtcHJvdmlkZXI+PGxhbmd1YWdlPmVuZzwvbGFuZ3Vh
Z2U+PC9yZWNvcmQ+PC9DaXRlPjxDaXRlPjxBdXRob3I+Sm9obnNvbjwvQXV0aG9yPjxZZWFyPjE5
OTk8L1llYXI+PFJlY051bT40NjwvUmVjTnVtPjxyZWNvcmQ+PHJlYy1udW1iZXI+NDY8L3JlYy1u
dW1iZXI+PGZvcmVpZ24ta2V5cz48a2V5IGFwcD0iRU4iIGRiLWlkPSJ3eGFwemFyMHBzMjVyY2Vw
dndieHQyNW45MDJlYWR0cnJ4MmUiIHRpbWVzdGFtcD0iMTM5MzM2NzQzOCI+NDY8L2tleT48L2Zv
cmVpZ24ta2V5cz48cmVmLXR5cGUgbmFtZT0iSm91cm5hbCBBcnRpY2xlIj4xNzwvcmVmLXR5cGU+
PGNvbnRyaWJ1dG9ycz48YXV0aG9ycz48YXV0aG9yPkpvaG5zb24sIE4uIEouPC9hdXRob3I+PGF1
dGhvcj5Tb3JsaWUsIFAuIEQuPC9hdXRob3I+PGF1dGhvcj5CYWNrbHVuZCwgRS48L2F1dGhvcj48
L2F1dGhvcnM+PC9jb250cmlidXRvcnM+PGF1dGgtYWRkcmVzcz5EZW1vZ3JhcGhpYyBTdGF0aXN0
aWNhbCBNZXRob2RzIERpdmlzaW9uLCBVLlMuIEJ1cmVhdSBvZiB0aGUgQ2Vuc3VzLCBXYXNoaW5n
dG9uLCBEQyAyMDIzMywgVVNBLiBub3JtYW4uai5qb2huc29uQGNjbWFpbC5jZW5zdXMuZ292PC9h
dXRoLWFkZHJlc3M+PHRpdGxlcz48dGl0bGU+VGhlIGltcGFjdCBvZiBzcGVjaWZpYyBvY2N1cGF0
aW9uIG9uIG1vcnRhbGl0eSBpbiB0aGUgVS5TLiBOYXRpb25hbCBMb25naXR1ZGluYWwgTW9ydGFs
aXR5IFN0dWR5PC90aXRsZT48c2Vjb25kYXJ5LXRpdGxlPkRlbW9ncmFwaHk8L3NlY29uZGFyeS10
aXRsZT48L3RpdGxlcz48cGVyaW9kaWNhbD48ZnVsbC10aXRsZT5EZW1vZ3JhcGh5PC9mdWxsLXRp
dGxlPjwvcGVyaW9kaWNhbD48cGFnZXM+MzU1LTY3PC9wYWdlcz48dm9sdW1lPjM2PC92b2x1bWU+
PG51bWJlcj4zPC9udW1iZXI+PGVkaXRpb24+MTk5OS8wOS8wMzwvZWRpdGlvbj48a2V5d29yZHM+
PGtleXdvcmQ+QWR1bHQ8L2tleXdvcmQ+PGtleXdvcmQ+QWZyaWNhbiBBbWVyaWNhbnM8L2tleXdv
cmQ+PGtleXdvcmQ+Q29uZmlkZW5jZSBJbnRlcnZhbHM8L2tleXdvcmQ+PGtleXdvcmQ+RWR1Y2F0
aW9uPC9rZXl3b3JkPjxrZXl3b3JkPkV1cm9wZWFuIENvbnRpbmVudGFsIEFuY2VzdHJ5IEdyb3Vw
PC9rZXl3b3JkPjxrZXl3b3JkPkZlbWFsZTwva2V5d29yZD48a2V5d29yZD5IdW1hbnM8L2tleXdv
cmQ+PGtleXdvcmQ+SW5jb21lPC9rZXl3b3JkPjxrZXl3b3JkPkxvbmdpdHVkaW5hbCBTdHVkaWVz
PC9rZXl3b3JkPjxrZXl3b3JkPk1hbGU8L2tleXdvcmQ+PGtleXdvcmQ+TWlkZGxlIEFnZWQ8L2tl
eXdvcmQ+PGtleXdvcmQ+TW9ydGFsaXR5PC9rZXl3b3JkPjxrZXl3b3JkPk9jY3VwYXRpb25zPC9r
ZXl3b3JkPjxrZXl3b3JkPlByb3BvcnRpb25hbCBIYXphcmRzIE1vZGVsczwva2V5d29yZD48a2V5
d29yZD5SaXNrPC9rZXl3b3JkPjxrZXl3b3JkPlNleCBGYWN0b3JzPC9rZXl3b3JkPjxrZXl3b3Jk
PlNvY2lhbCBDbGFzczwva2V5d29yZD48a2V5d29yZD5Vbml0ZWQgU3RhdGVzPC9rZXl3b3JkPjwv
a2V5d29yZHM+PGRhdGVzPjx5ZWFyPjE5OTk8L3llYXI+PHB1Yi1kYXRlcz48ZGF0ZT5BdWc8L2Rh
dGU+PC9wdWItZGF0ZXM+PC9kYXRlcz48aXNibj4wMDcwLTMzNzAgKFByaW50KTswMDcwLTMzNzAg
KExpbmtpbmcpPC9pc2JuPjxhY2Nlc3Npb24tbnVtPjEwNDcyNDk5PC9hY2Nlc3Npb24tbnVtPjx1
cmxzPjwvdXJscz48cmVtb3RlLWRhdGFiYXNlLXByb3ZpZGVyPk5MTTwvcmVtb3RlLWRhdGFiYXNl
LXByb3ZpZGVyPjxsYW5ndWFnZT5lbmc8L2xhbmd1YWdlPjwvcmVjb3JkPjwvQ2l0ZT48Q2l0ZT48
QXV0aG9yPkJhY2tsdW5kPC9BdXRob3I+PFllYXI+MTk5OTwvWWVhcj48UmVjTnVtPjQyPC9SZWNO
dW0+PHJlY29yZD48cmVjLW51bWJlcj40MjwvcmVjLW51bWJlcj48Zm9yZWlnbi1rZXlzPjxrZXkg
YXBwPSJFTiIgZGItaWQ9Ind4YXB6YXIwcHMyNXJjZXB2d2J4dDI1bjkwMmVhZHRycngyZSIgdGlt
ZXN0YW1wPSIxMzkzMzY3NDM2Ij40Mjwva2V5PjwvZm9yZWlnbi1rZXlzPjxyZWYtdHlwZSBuYW1l
PSJKb3VybmFsIEFydGljbGUiPjE3PC9yZWYtdHlwZT48Y29udHJpYnV0b3JzPjxhdXRob3JzPjxh
dXRob3I+QmFja2x1bmQsIEUuPC9hdXRob3I+PGF1dGhvcj5Tb3JsaWUsIFAuIEQuPC9hdXRob3I+
PGF1dGhvcj5Kb2huc29uLCBOLiBKLjwvYXV0aG9yPjwvYXV0aG9ycz48L2NvbnRyaWJ1dG9ycz48
YXV0aC1hZGRyZXNzPlVTIEJ1cmVhdSBvZiB0aGUgQ2Vuc3VzLCBTdWl0bGFuZCwgTUQgMjAyMzMs
IFVTQS4gZXJpYy5sLmJhY2tsdW5kQGNjbWFpbC5jZW5zdXMuZ292PC9hdXRoLWFkZHJlc3M+PHRp
dGxlcz48dGl0bGU+QSBjb21wYXJpc29uIG9mIHRoZSByZWxhdGlvbnNoaXBzIG9mIGVkdWNhdGlv
biBhbmQgaW5jb21lIHdpdGggbW9ydGFsaXR5OiB0aGUgTmF0aW9uYWwgTG9uZ2l0dWRpbmFsIE1v
cnRhbGl0eSBTdHVkeTwvdGl0bGU+PHNlY29uZGFyeS10aXRsZT5Tb2MgU2NpIE1lZDwvc2Vjb25k
YXJ5LXRpdGxlPjwvdGl0bGVzPjxwZXJpb2RpY2FsPjxmdWxsLXRpdGxlPlNvYyBTY2kgTWVkPC9m
dWxsLXRpdGxlPjwvcGVyaW9kaWNhbD48cGFnZXM+MTM3My04NDwvcGFnZXM+PHZvbHVtZT40OTwv
dm9sdW1lPjxudW1iZXI+MTA8L251bWJlcj48ZWRpdGlvbj4xOTk5LzEwLzA2PC9lZGl0aW9uPjxr
ZXl3b3Jkcz48a2V5d29yZD5BZHVsdDwva2V5d29yZD48a2V5d29yZD5Db2hvcnQgU3R1ZGllczwv
a2V5d29yZD48a2V5d29yZD5FZHVjYXRpb25hbCBTdGF0dXM8L2tleXdvcmQ+PGtleXdvcmQ+RmVt
YWxlPC9rZXl3b3JkPjxrZXl3b3JkPkh1bWFuczwva2V5d29yZD48a2V5d29yZD5JbmNvbWU8L2tl
eXdvcmQ+PGtleXdvcmQ+TWFsZTwva2V5d29yZD48a2V5d29yZD5NaWRkbGUgQWdlZDwva2V5d29y
ZD48a2V5d29yZD5Nb3J0YWxpdHkvIHRyZW5kczwva2V5d29yZD48a2V5d29yZD5Qcm9zcGVjdGl2
ZSBTdHVkaWVzPC9rZXl3b3JkPjxrZXl3b3JkPlVuaXRlZCBTdGF0ZXMvZXBpZGVtaW9sb2d5PC9r
ZXl3b3JkPjwva2V5d29yZHM+PGRhdGVzPjx5ZWFyPjE5OTk8L3llYXI+PHB1Yi1kYXRlcz48ZGF0
ZT5Ob3Y8L2RhdGU+PC9wdWItZGF0ZXM+PC9kYXRlcz48aXNibj4wMjc3LTk1MzYgKFByaW50KTsw
Mjc3LTk1MzYgKExpbmtpbmcpPC9pc2JuPjxhY2Nlc3Npb24tbnVtPjEwNTA5ODI3PC9hY2Nlc3Np
b24tbnVtPjx1cmxzPjwvdXJscz48cmVtb3RlLWRhdGFiYXNlLXByb3ZpZGVyPk5MTTwvcmVtb3Rl
LWRhdGFiYXNlLXByb3ZpZGVyPjxsYW5ndWFnZT5lbmc8L2xhbmd1YWdlPjwvcmVjb3JkPjwvQ2l0
ZT48Q2l0ZT48QXV0aG9yPkFicmFpZG8tTGFuemE8L0F1dGhvcj48WWVhcj4xOTk5PC9ZZWFyPjxS
ZWNOdW0+NDQ8L1JlY051bT48cmVjb3JkPjxyZWMtbnVtYmVyPjQ0PC9yZWMtbnVtYmVyPjxmb3Jl
aWduLWtleXM+PGtleSBhcHA9IkVOIiBkYi1pZD0id3hhcHphcjBwczI1cmNlcHZ3Ynh0MjVuOTAy
ZWFkdHJyeDJlIiB0aW1lc3RhbXA9IjEzOTMzNjc0MzciPjQ0PC9rZXk+PC9mb3JlaWduLWtleXM+
PHJlZi10eXBlIG5hbWU9IkpvdXJuYWwgQXJ0aWNsZSI+MTc8L3JlZi10eXBlPjxjb250cmlidXRv
cnM+PGF1dGhvcnM+PGF1dGhvcj5BYnJhaWRvLUxhbnphLCBBLiBGLjwvYXV0aG9yPjxhdXRob3I+
RG9ocmVud2VuZCwgQi4gUC48L2F1dGhvcj48YXV0aG9yPk5nLU1haywgRC4gUy48L2F1dGhvcj48
YXV0aG9yPlR1cm5lciwgSi4gQi48L2F1dGhvcj48L2F1dGhvcnM+PC9jb250cmlidXRvcnM+PGF1
dGgtYWRkcmVzcz5Qc3ljaGlhdHJpYyBFcGlkZW1pb2xvZ3kgVHJhaW5pbmcgUHJvZ3JhbSwgU2No
b29sIG9mIFB1YmxpYyBIZWFsdGgsIENvbHVtYmlhIFVuaXZlcnNpdHksIE5ldyBZb3JrLCBOWSwg
VVNBLiBBRkw3QGNvbHVtYmlhLmVkdTwvYXV0aC1hZGRyZXNzPjx0aXRsZXM+PHRpdGxlPlRoZSBM
YXRpbm8gbW9ydGFsaXR5IHBhcmFkb3g6IGEgdGVzdCBvZiB0aGUgJnF1b3Q7c2FsbW9uIGJpYXMm
cXVvdDsgYW5kIGhlYWx0aHkgbWlncmFudCBoeXBvdGhlc2VzPC90aXRsZT48c2Vjb25kYXJ5LXRp
dGxlPkFtIEogUHVibGljIEhlYWx0aDwvc2Vjb25kYXJ5LXRpdGxlPjwvdGl0bGVzPjxwZXJpb2Rp
Y2FsPjxmdWxsLXRpdGxlPkFtIEogUHVibGljIEhlYWx0aDwvZnVsbC10aXRsZT48L3BlcmlvZGlj
YWw+PHBhZ2VzPjE1NDMtODwvcGFnZXM+PHZvbHVtZT44OTwvdm9sdW1lPjxudW1iZXI+MTA8L251
bWJlcj48ZWRpdGlvbj4xOTk5LzEwLzA4PC9lZGl0aW9uPjxrZXl3b3Jkcz48a2V5d29yZD5BZHVs
dDwva2V5d29yZD48a2V5d29yZD5BZ2VkPC9rZXl3b3JkPjxrZXl3b3JkPkN1YmEvZXRobm9sb2d5
PC9rZXl3b3JkPjxrZXl3b3JkPkN1bHR1cmU8L2tleXdvcmQ+PGtleXdvcmQ+RWZmZWN0IE1vZGlm
aWVyLCBFcGlkZW1pb2xvZ2ljPC9rZXl3b3JkPjxrZXl3b3JkPkVtaWdyYXRpb24gYW5kIEltbWln
cmF0aW9uL3N0YXRpc3RpY3MgJmFtcDsgbnVtZXJpY2FsIGRhdGE8L2tleXdvcmQ+PGtleXdvcmQ+
RmVtYWxlPC9rZXl3b3JkPjxrZXl3b3JkPkhlYWx0aCBCZWhhdmlvcjwva2V5d29yZD48a2V5d29y
ZD5IaXNwYW5pYyBBbWVyaWNhbnMvIHN0YXRpc3RpY3MgJmFtcDsgbnVtZXJpY2FsIGRhdGE8L2tl
eXdvcmQ+PGtleXdvcmQ+SHVtYW5zPC9rZXl3b3JkPjxrZXl3b3JkPk1hbGU8L2tleXdvcmQ+PGtl
eXdvcmQ+TWlkZGxlIEFnZWQ8L2tleXdvcmQ+PGtleXdvcmQ+TW9ydGFsaXR5PC9rZXl3b3JkPjxr
ZXl3b3JkPlByb3BvcnRpb25hbCBIYXphcmRzIE1vZGVsczwva2V5d29yZD48a2V5d29yZD5QdWVy
dG8gUmljby9ldGhub2xvZ3k8L2tleXdvcmQ+PGtleXdvcmQ+VW5pdGVkIFN0YXRlcy9lcGlkZW1p
b2xvZ3k8L2tleXdvcmQ+PC9rZXl3b3Jkcz48ZGF0ZXM+PHllYXI+MTk5OTwveWVhcj48cHViLWRh
dGVzPjxkYXRlPk9jdDwvZGF0ZT48L3B1Yi1kYXRlcz48L2RhdGVzPjxpc2JuPjAwOTAtMDAzNiAo
UHJpbnQpOzAwOTAtMDAzNiAoTGlua2luZyk8L2lzYm4+PGFjY2Vzc2lvbi1udW0+MTA1MTE4Mzc8
L2FjY2Vzc2lvbi1udW0+PHVybHM+PC91cmxzPjxjdXN0b20zPkswNU1IMTQ2NjMvTUgvTklNSCBO
SUggSEhTL1VuaXRlZCBTdGF0ZXM7TUgxMzA0My0yMy9NSC9OSU1IIE5JSCBISFMvVW5pdGVkIFN0
YXRlczwvY3VzdG9tMz48Y3VzdG9tND5QTUMgLSBQTUMxNTA4ODAxPC9jdXN0b200PjxyZW1vdGUt
ZGF0YWJhc2UtcHJvdmlkZXI+TkxNPC9yZW1vdGUtZGF0YWJhc2UtcHJvdmlkZXI+PGxhbmd1YWdl
PmVuZzwvbGFuZ3VhZ2U+PC9yZWNvcmQ+PC9DaXRlPjxDaXRlPjxBdXRob3I+S3Vuc3Q8L0F1dGhv
cj48WWVhcj4xOTk4PC9ZZWFyPjxSZWNOdW0+NDg8L1JlY051bT48cmVjb3JkPjxyZWMtbnVtYmVy
PjQ4PC9yZWMtbnVtYmVyPjxmb3JlaWduLWtleXM+PGtleSBhcHA9IkVOIiBkYi1pZD0id3hhcHph
cjBwczI1cmNlcHZ3Ynh0MjVuOTAyZWFkdHJyeDJlIiB0aW1lc3RhbXA9IjEzOTMzNjc0MzkiPjQ4
PC9rZXk+PC9mb3JlaWduLWtleXM+PHJlZi10eXBlIG5hbWU9IkpvdXJuYWwgQXJ0aWNsZSI+MTc8
L3JlZi10eXBlPjxjb250cmlidXRvcnM+PGF1dGhvcnM+PGF1dGhvcj5LdW5zdCwgQS4gRS48L2F1
dGhvcj48YXV0aG9yPmRlbCBSaW9zLCBNLjwvYXV0aG9yPjxhdXRob3I+R3JvZW5ob2YsIEYuPC9h
dXRob3I+PGF1dGhvcj5NYWNrZW5iYWNoLCBKLiBQLjwvYXV0aG9yPjwvYXV0aG9ycz48L2NvbnRy
aWJ1dG9ycz48YXV0aC1hZGRyZXNzPkRlcGFydG1lbnQgb2YgUHVibGljIEhlYWx0aCwgRXJhc211
cyBVbml2ZXJzaXR5LCBSb3R0ZXJkYW0sIFRoZSBOZXRoZXJsYW5kcy4ga3Vuc3RAbWd6LmZnZy5l
dXIubmw8L2F1dGgtYWRkcmVzcz48dGl0bGVzPjx0aXRsZT5Tb2Npb2Vjb25vbWljIGluZXF1YWxp
dGllcyBpbiBzdHJva2UgbW9ydGFsaXR5IGFtb25nIG1pZGRsZS1hZ2VkIG1lbjogYW4gaW50ZXJu
YXRpb25hbCBvdmVydmlldy4gRXVyb3BlYW4gVW5pb24gV29ya2luZyBHcm91cCBvbiBTb2Npb2Vj
b25vbWljIEluZXF1YWxpdGllcyBpbiBIZWFsdGg8L3RpdGxlPjxzZWNvbmRhcnktdGl0bGU+U3Ry
b2tlPC9zZWNvbmRhcnktdGl0bGU+PC90aXRsZXM+PHBlcmlvZGljYWw+PGZ1bGwtdGl0bGU+U3Ry
b2tlPC9mdWxsLXRpdGxlPjwvcGVyaW9kaWNhbD48cGFnZXM+MjI4NS05MTwvcGFnZXM+PHZvbHVt
ZT4yOTwvdm9sdW1lPjxudW1iZXI+MTE8L251bWJlcj48ZWRpdGlvbj4xOTk4LzExLzA2PC9lZGl0
aW9uPjxrZXl3b3Jkcz48a2V5d29yZD5BZHVsdDwva2V5d29yZD48a2V5d29yZD5DZXJlYnJvdmFz
Y3VsYXIgRGlzb3JkZXJzLyBtb3J0YWxpdHk8L2tleXdvcmQ+PGtleXdvcmQ+RXVyb3BlPC9rZXl3
b3JkPjxrZXl3b3JkPkh1bWFuczwva2V5d29yZD48a2V5d29yZD5NYWxlPC9rZXl3b3JkPjxrZXl3
b3JkPk1pZGRsZSBBZ2VkPC9rZXl3b3JkPjxrZXl3b3JkPlNvY2lhbCBDbGFzczwva2V5d29yZD48
a2V5d29yZD5Vbml0ZWQgU3RhdGVzPC9rZXl3b3JkPjxrZXl3b3JkPldvcmxkIEhlYWx0aDwva2V5
d29yZD48L2tleXdvcmRzPjxkYXRlcz48eWVhcj4xOTk4PC95ZWFyPjxwdWItZGF0ZXM+PGRhdGU+
Tm92PC9kYXRlPjwvcHViLWRhdGVzPjwvZGF0ZXM+PGlzYm4+MDAzOS0yNDk5IChQcmludCk7MDAz
OS0yNDk5IChMaW5raW5nKTwvaXNibj48YWNjZXNzaW9uLW51bT45ODA0NjM1PC9hY2Nlc3Npb24t
bnVtPjx1cmxzPjwvdXJscz48cmVtb3RlLWRhdGFiYXNlLXByb3ZpZGVyPk5MTTwvcmVtb3RlLWRh
dGFiYXNlLXByb3ZpZGVyPjxsYW5ndWFnZT5lbmc8L2xhbmd1YWdlPjwvcmVjb3JkPjwvQ2l0ZT48
Q2l0ZT48QXV0aG9yPkt1bnN0PC9BdXRob3I+PFllYXI+MTk5NzwvWWVhcj48UmVjTnVtPjg2PC9S
ZWNOdW0+PHJlY29yZD48cmVjLW51bWJlcj44NjwvcmVjLW51bWJlcj48Zm9yZWlnbi1rZXlzPjxr
ZXkgYXBwPSJFTiIgZGItaWQ9Ind4YXB6YXIwcHMyNXJjZXB2d2J4dDI1bjkwMmVhZHRycngyZSIg
dGltZXN0YW1wPSIxNDEyNzEzMTg3Ij44Njwva2V5PjwvZm9yZWlnbi1rZXlzPjxyZWYtdHlwZSBu
YW1lPSJCb29rIj42PC9yZWYtdHlwZT48Y29udHJpYnV0b3JzPjxhdXRob3JzPjxhdXRob3I+S3Vu
c3QsIEEuPC9hdXRob3I+PC9hdXRob3JzPjwvY29udHJpYnV0b3JzPjx0aXRsZXM+PHRpdGxlPkNy
b3NzLW5hdGlvbmFsIENvbXBhcmlzb25zIG9mIFNvY2lvLUVjb25vbWljIERpZmZlcmVuY2VzIGlu
IE1vcnRhbGl0eTwvdGl0bGU+PC90aXRsZXM+PGRhdGVzPjx5ZWFyPjE5OTc8L3llYXI+PC9kYXRl
cz48cHViLWxvY2F0aW9uPlJvdHRlcmRhbTwvcHViLWxvY2F0aW9uPjxwdWJsaXNoZXI+RXJhc211
cyBVbml2ZXJzaXR5PC9wdWJsaXNoZXI+PHVybHM+PC91cmxzPjwvcmVjb3JkPjwvQ2l0ZT48Q2l0
ZT48QXV0aG9yPkh1c3NleTwvQXV0aG9yPjxZZWFyPjE5OTc8L1llYXI+PFJlY051bT40OTwvUmVj
TnVtPjxyZWNvcmQ+PHJlYy1udW1iZXI+NDk8L3JlYy1udW1iZXI+PGZvcmVpZ24ta2V5cz48a2V5
IGFwcD0iRU4iIGRiLWlkPSJ3eGFwemFyMHBzMjVyY2VwdndieHQyNW45MDJlYWR0cnJ4MmUiIHRp
bWVzdGFtcD0iMTM5MzM2NzQ0MCI+NDk8L2tleT48L2ZvcmVpZ24ta2V5cz48cmVmLXR5cGUgbmFt
ZT0iSm91cm5hbCBBcnRpY2xlIj4xNzwvcmVmLXR5cGU+PGNvbnRyaWJ1dG9ycz48YXV0aG9ycz48
YXV0aG9yPkh1c3NleSwgSi4gTS48L2F1dGhvcj48L2F1dGhvcnM+PC9jb250cmlidXRvcnM+PGF1
dGgtYWRkcmVzcz5Qb3B1bGF0aW9uIFN0dWRpZXMgQ2VudGVyLCBVbml2ZXJzaXR5IG9mIFBlbm5z
eWx2YW5pYSwgUGhpbGFkZWxwaGlhLCBVU0EuIGpodXNzZXlAc3BoLnVuYy5lZHU8L2F1dGgtYWRk
cmVzcz48dGl0bGVzPjx0aXRsZT5UaGUgZWZmZWN0cyBvZiByYWNlLCBzb2Npb2Vjb25vbWljIHN0
YXR1cywgYW5kIGhvdXNlaG9sZCBzdHJ1Y3R1cmUgb24gaW5qdXJ5IG1vcnRhbGl0eSBpbiBjaGls
ZHJlbiBhbmQgeW91bmcgYWR1bHRzPC90aXRsZT48c2Vjb25kYXJ5LXRpdGxlPk1hdGVybiBDaGls
ZCBIZWFsdGggSjwvc2Vjb25kYXJ5LXRpdGxlPjwvdGl0bGVzPjxwZXJpb2RpY2FsPjxmdWxsLXRp
dGxlPk1hdGVybiBDaGlsZCBIZWFsdGggSjwvZnVsbC10aXRsZT48L3BlcmlvZGljYWw+PHBhZ2Vz
PjIxNy0yNzwvcGFnZXM+PHZvbHVtZT4xPC92b2x1bWU+PG51bWJlcj40PC9udW1iZXI+PGVkaXRp
b24+MjAwMC8wMy8yMzwvZWRpdGlvbj48a2V5d29yZHM+PGtleXdvcmQ+QWRvbGVzY2VudDwva2V5
d29yZD48a2V5d29yZD5BZnJpY2FuIENvbnRpbmVudGFsIEFuY2VzdHJ5IEdyb3VwPC9rZXl3b3Jk
PjxrZXl3b3JkPkFnZSBEaXN0cmlidXRpb248L2tleXdvcmQ+PGtleXdvcmQ+Q2F1c2Ugb2YgRGVh
dGg8L2tleXdvcmQ+PGtleXdvcmQ+Q2hpbGQ8L2tleXdvcmQ+PGtleXdvcmQ+Q2hpbGQsIFByZXNj
aG9vbDwva2V5d29yZD48a2V5d29yZD5FdXJvcGVhbiBDb250aW5lbnRhbCBBbmNlc3RyeSBHcm91
cDwva2V5d29yZD48a2V5d29yZD5GYW1pbHkgQ2hhcmFjdGVyaXN0aWNzPC9rZXl3b3JkPjxrZXl3
b3JkPkZlbWFsZTwva2V5d29yZD48a2V5d29yZD5IdW1hbnM8L2tleXdvcmQ+PGtleXdvcmQ+SW5m
YW50PC9rZXl3b3JkPjxrZXl3b3JkPkluZmFudCwgTmV3Ym9ybjwva2V5d29yZD48a2V5d29yZD5M
b25naXR1ZGluYWwgU3R1ZGllczwva2V5d29yZD48a2V5d29yZD5NYWxlPC9rZXl3b3JkPjxrZXl3
b3JkPlByb3BvcnRpb25hbCBIYXphcmRzIE1vZGVsczwva2V5d29yZD48a2V5d29yZD5SZWdpc3Ry
aWVzPC9rZXl3b3JkPjxrZXl3b3JkPlJpc2sgRmFjdG9yczwva2V5d29yZD48a2V5d29yZD5TZXgg
RGlzdHJpYnV0aW9uPC9rZXl3b3JkPjxrZXl3b3JkPlNvY2lvZWNvbm9taWMgRmFjdG9yczwva2V5
d29yZD48a2V5d29yZD5TdWljaWRlLCBBdHRlbXB0ZWQvc3RhdGlzdGljcyAmYW1wOyBudW1lcmlj
YWwgZGF0YTwva2V5d29yZD48a2V5d29yZD5TdXJ2aXZhbCBBbmFseXNpczwva2V5d29yZD48a2V5
d29yZD5Vbml0ZWQgU3RhdGVzL2VwaWRlbWlvbG9neTwva2V5d29yZD48a2V5d29yZD5Xb3VuZHMg
YW5kIEluanVyaWVzL2RpYWdub3Npcy8gbW9ydGFsaXR5PC9rZXl3b3JkPjwva2V5d29yZHM+PGRh
dGVzPjx5ZWFyPjE5OTc8L3llYXI+PHB1Yi1kYXRlcz48ZGF0ZT5EZWM8L2RhdGU+PC9wdWItZGF0
ZXM+PC9kYXRlcz48aXNibj4xMDkyLTc4NzUgKFByaW50KTsxMDkyLTc4NzUgKExpbmtpbmcpPC9p
c2JuPjxhY2Nlc3Npb24tbnVtPjEwNzI4MjQ3PC9hY2Nlc3Npb24tbnVtPjx1cmxzPjwvdXJscz48
Y3VzdG9tMz5BRzAwMTc3LTA4L0FHL05JQSBOSUggSEhTL1VuaXRlZCBTdGF0ZXM8L2N1c3RvbTM+
PHJlbW90ZS1kYXRhYmFzZS1wcm92aWRlcj5OTE08L3JlbW90ZS1kYXRhYmFzZS1wcm92aWRlcj48
bGFuZ3VhZ2U+ZW5nPC9sYW5ndWFnZT48L3JlY29yZD48L0NpdGU+PENpdGU+PEF1dGhvcj5Ib3dh
cmQ8L0F1dGhvcj48WWVhcj4xOTk3PC9ZZWFyPjxSZWNOdW0+NTE8L1JlY051bT48cmVjb3JkPjxy
ZWMtbnVtYmVyPjUxPC9yZWMtbnVtYmVyPjxmb3JlaWduLWtleXM+PGtleSBhcHA9IkVOIiBkYi1p
ZD0id3hhcHphcjBwczI1cmNlcHZ3Ynh0MjVuOTAyZWFkdHJyeDJlIiB0aW1lc3RhbXA9IjEzOTMz
Njc0NDEiPjUxPC9rZXk+PC9mb3JlaWduLWtleXM+PHJlZi10eXBlIG5hbWU9IkpvdXJuYWwgQXJ0
aWNsZSI+MTc8L3JlZi10eXBlPjxjb250cmlidXRvcnM+PGF1dGhvcnM+PGF1dGhvcj5Ib3dhcmQs
IEcuPC9hdXRob3I+PGF1dGhvcj5BbmRlcnNvbiwgUi48L2F1dGhvcj48YXV0aG9yPkpvaG5zb24s
IE4uIEouPC9hdXRob3I+PGF1dGhvcj5Tb3JsaWUsIFAuPC9hdXRob3I+PGF1dGhvcj5SdXNzZWxs
LCBHLjwvYXV0aG9yPjxhdXRob3I+SG93YXJkLCBWLiBKLjwvYXV0aG9yPjwvYXV0aG9ycz48L2Nv
bnRyaWJ1dG9ycz48YXV0aC1hZGRyZXNzPkRlcGFydG1lbnQgb2YgUHVibGljIEhlYWx0aCBTY2ll
bmNlcywgQm93bWFuIEdyYXkgU2Nob29sIG9mIE1lZGljaW5lLCBXaW5zdG9uLVNhbGVtLCBOQyAy
NzE1Ny0xMDYzLCBVU0EuIGdob3dhcmRAcGhzLmJnc20uZWR1PC9hdXRoLWFkZHJlc3M+PHRpdGxl
cz48dGl0bGU+RXZhbHVhdGlvbiBvZiBzb2NpYWwgc3RhdHVzIGFzIGEgY29udHJpYnV0aW5nIGZh
Y3RvciB0byB0aGUgc3Ryb2tlIGJlbHQgcmVnaW9uIG9mIHRoZSBVbml0ZWQgU3RhdGVzPC90aXRs
ZT48c2Vjb25kYXJ5LXRpdGxlPlN0cm9rZTwvc2Vjb25kYXJ5LXRpdGxlPjwvdGl0bGVzPjxwZXJp
b2RpY2FsPjxmdWxsLXRpdGxlPlN0cm9rZTwvZnVsbC10aXRsZT48L3BlcmlvZGljYWw+PHBhZ2Vz
PjkzNi00MDwvcGFnZXM+PHZvbHVtZT4yODwvdm9sdW1lPjxudW1iZXI+NTwvbnVtYmVyPjxlZGl0
aW9uPjE5OTcvMDUvMDE8L2VkaXRpb24+PGtleXdvcmRzPjxrZXl3b3JkPkFkdWx0PC9rZXl3b3Jk
PjxrZXl3b3JkPkFnZWQ8L2tleXdvcmQ+PGtleXdvcmQ+Q2VyZWJyb3Zhc2N1bGFyIERpc29yZGVy
cy8gZXBpZGVtaW9sb2d5LyBtb3J0YWxpdHk8L2tleXdvcmQ+PGtleXdvcmQ+RmVtYWxlPC9rZXl3
b3JkPjxrZXl3b3JkPkh1bWFuczwva2V5d29yZD48a2V5d29yZD5Mb25naXR1ZGluYWwgU3R1ZGll
czwva2V5d29yZD48a2V5d29yZD5NYWxlPC9rZXl3b3JkPjxrZXl3b3JkPk1pZGRsZSBBZ2VkPC9r
ZXl3b3JkPjxrZXl3b3JkPlNvY2lhbCBDbGFzczwva2V5d29yZD48a2V5d29yZD5Tb2Npb2Vjb25v
bWljIEZhY3RvcnM8L2tleXdvcmQ+PGtleXdvcmQ+U291dGhlYXN0ZXJuIFVuaXRlZCBTdGF0ZXM8
L2tleXdvcmQ+PC9rZXl3b3Jkcz48ZGF0ZXM+PHllYXI+MTk5NzwveWVhcj48cHViLWRhdGVzPjxk
YXRlPk1heTwvZGF0ZT48L3B1Yi1kYXRlcz48L2RhdGVzPjxpc2JuPjAwMzktMjQ5OSAoUHJpbnQp
OzAwMzktMjQ5OSAoTGlua2luZyk8L2lzYm4+PGFjY2Vzc2lvbi1udW0+OTE1ODYyODwvYWNjZXNz
aW9uLW51bT48dXJscz48L3VybHM+PGN1c3RvbTM+UjAzLTUzMzM5L1BIUyBISFMvVW5pdGVkIFN0
YXRlczwvY3VzdG9tMz48cmVtb3RlLWRhdGFiYXNlLXByb3ZpZGVyPk5MTTwvcmVtb3RlLWRhdGFi
YXNlLXByb3ZpZGVyPjxsYW5ndWFnZT5lbmc8L2xhbmd1YWdlPjwvcmVjb3JkPjwvQ2l0ZT48Q2l0
ZT48QXV0aG9yPkdyZWdvcmlvPC9BdXRob3I+PFllYXI+MTk5NzwvWWVhcj48UmVjTnVtPjUwPC9S
ZWNOdW0+PHJlY29yZD48cmVjLW51bWJlcj41MDwvcmVjLW51bWJlcj48Zm9yZWlnbi1rZXlzPjxr
ZXkgYXBwPSJFTiIgZGItaWQ9Ind4YXB6YXIwcHMyNXJjZXB2d2J4dDI1bjkwMmVhZHRycngyZSIg
dGltZXN0YW1wPSIxMzkzMzY3NDQwIj41MDwva2V5PjwvZm9yZWlnbi1rZXlzPjxyZWYtdHlwZSBu
YW1lPSJKb3VybmFsIEFydGljbGUiPjE3PC9yZWYtdHlwZT48Y29udHJpYnV0b3JzPjxhdXRob3Jz
PjxhdXRob3I+R3JlZ29yaW8sIEQuIEkuPC9hdXRob3I+PGF1dGhvcj5XYWxzaCwgUy4gSi48L2F1
dGhvcj48YXV0aG9yPlBhdHVyem8sIEQuPC9hdXRob3I+PC9hdXRob3JzPjwvY29udHJpYnV0b3Jz
PjxhdXRoLWFkZHJlc3M+RGVwYXJ0bWVudCBvZiBDb21tdW5pdHkgTWVkaWNpbmUgYW5kIEhlYWx0
aCBDYXJlLCBVbml2ZXJzaXR5IG9mIENvbm5lY3RpY3V0IFNjaG9vbCBvZiBNZWRpY2luZSwgRmFy
bWluZ3RvbiAwNjAzMC0xOTEwLCBVU0EuPC9hdXRoLWFkZHJlc3M+PHRpdGxlcz48dGl0bGU+VGhl
IGVmZmVjdHMgb2Ygb2NjdXBhdGlvbi1iYXNlZCBzb2NpYWwgcG9zaXRpb24gb24gbW9ydGFsaXR5
IGluIGEgbGFyZ2UgQW1lcmljYW4gY29ob3J0PC90aXRsZT48c2Vjb25kYXJ5LXRpdGxlPkFtIEog
UHVibGljIEhlYWx0aDwvc2Vjb25kYXJ5LXRpdGxlPjwvdGl0bGVzPjxwZXJpb2RpY2FsPjxmdWxs
LXRpdGxlPkFtIEogUHVibGljIEhlYWx0aDwvZnVsbC10aXRsZT48L3BlcmlvZGljYWw+PHBhZ2Vz
PjE0NzItNTwvcGFnZXM+PHZvbHVtZT44Nzwvdm9sdW1lPjxudW1iZXI+OTwvbnVtYmVyPjxlZGl0
aW9uPjE5OTcvMTAvMDc8L2VkaXRpb24+PGtleXdvcmRzPjxrZXl3b3JkPkFkdWx0PC9rZXl3b3Jk
PjxrZXl3b3JkPkNvaG9ydCBTdHVkaWVzPC9rZXl3b3JkPjxrZXl3b3JkPkZlbWFsZTwva2V5d29y
ZD48a2V5d29yZD5IdW1hbnM8L2tleXdvcmQ+PGtleXdvcmQ+TWFsZTwva2V5d29yZD48a2V5d29y
ZD5NaWRkbGUgQWdlZDwva2V5d29yZD48a2V5d29yZD5Nb3J0YWxpdHk8L2tleXdvcmQ+PGtleXdv
cmQ+T2NjdXBhdGlvbnMvIGNsYXNzaWZpY2F0aW9uPC9rZXl3b3JkPjxrZXl3b3JkPlByb3BvcnRp
b25hbCBIYXphcmRzIE1vZGVsczwva2V5d29yZD48a2V5d29yZD5SaXNrPC9rZXl3b3JkPjxrZXl3
b3JkPlNleCBGYWN0b3JzPC9rZXl3b3JkPjxrZXl3b3JkPlNvY2lhbCBDbGFzczwva2V5d29yZD48
a2V5d29yZD5Vbml0ZWQgU3RhdGVzL2VwaWRlbWlvbG9neTwva2V5d29yZD48L2tleXdvcmRzPjxk
YXRlcz48eWVhcj4xOTk3PC95ZWFyPjxwdWItZGF0ZXM+PGRhdGU+U2VwPC9kYXRlPjwvcHViLWRh
dGVzPjwvZGF0ZXM+PGlzYm4+MDA5MC0wMDM2IChQcmludCk7MDA5MC0wMDM2IChMaW5raW5nKTwv
aXNibj48YWNjZXNzaW9uLW51bT45MzE0Nzk5PC9hY2Nlc3Npb24tbnVtPjx1cmxzPjwvdXJscz48
Y3VzdG9tND5QTUMgLSBQTUMxMzgwOTcyPC9jdXN0b200PjxyZW1vdGUtZGF0YWJhc2UtcHJvdmlk
ZXI+TkxNPC9yZW1vdGUtZGF0YWJhc2UtcHJvdmlkZXI+PGxhbmd1YWdlPmVuZzwvbGFuZ3VhZ2U+
PC9yZWNvcmQ+PC9DaXRlPjxDaXRlPjxBdXRob3I+QW5kZXJzb248L0F1dGhvcj48WWVhcj4xOTk3
PC9ZZWFyPjxSZWNOdW0+NTI8L1JlY051bT48cmVjb3JkPjxyZWMtbnVtYmVyPjUyPC9yZWMtbnVt
YmVyPjxmb3JlaWduLWtleXM+PGtleSBhcHA9IkVOIiBkYi1pZD0id3hhcHphcjBwczI1cmNlcHZ3
Ynh0MjVuOTAyZWFkdHJyeDJlIiB0aW1lc3RhbXA9IjEzOTMzNjc0NDEiPjUyPC9rZXk+PC9mb3Jl
aWduLWtleXM+PHJlZi10eXBlIG5hbWU9IkpvdXJuYWwgQXJ0aWNsZSI+MTc8L3JlZi10eXBlPjxj
b250cmlidXRvcnM+PGF1dGhvcnM+PGF1dGhvcj5BbmRlcnNvbiwgUi4gVC48L2F1dGhvcj48YXV0
aG9yPlNvcmxpZSwgUC48L2F1dGhvcj48YXV0aG9yPkJhY2tsdW5kLCBFLjwvYXV0aG9yPjxhdXRo
b3I+Sm9obnNvbiwgTi48L2F1dGhvcj48YXV0aG9yPkthcGxhbiwgRy4gQS48L2F1dGhvcj48L2F1
dGhvcnM+PC9jb250cmlidXRvcnM+PGF1dGgtYWRkcmVzcz5EZXBhcnRtZW50IG9mIFB1YmxpYyBI
ZWFsdGggU2NpZW5jZXMsIEJvd21hbiBHcmF5IFNjaG9vbCBvZiBNZWRpY2luZSwgV2luc3Rvbi1T
YWxlbSwgTkMgMjcxNTcsIFVTQS48L2F1dGgtYWRkcmVzcz48dGl0bGVzPjx0aXRsZT5Nb3J0YWxp
dHkgZWZmZWN0cyBvZiBjb21tdW5pdHkgc29jaW9lY29ub21pYyBzdGF0dXM8L3RpdGxlPjxzZWNv
bmRhcnktdGl0bGU+RXBpZGVtaW9sb2d5PC9zZWNvbmRhcnktdGl0bGU+PC90aXRsZXM+PHBlcmlv
ZGljYWw+PGZ1bGwtdGl0bGU+RXBpZGVtaW9sb2d5PC9mdWxsLXRpdGxlPjwvcGVyaW9kaWNhbD48
cGFnZXM+NDItNzwvcGFnZXM+PHZvbHVtZT44PC92b2x1bWU+PG51bWJlcj4xPC9udW1iZXI+PGVk
aXRpb24+MTk5Ny8wMS8wMTwvZWRpdGlvbj48a2V5d29yZHM+PGtleXdvcmQ+QWR1bHQ8L2tleXdv
cmQ+PGtleXdvcmQ+QWZyaWNhbiBBbWVyaWNhbnM8L2tleXdvcmQ+PGtleXdvcmQ+QWdlIERpc3Ry
aWJ1dGlvbjwva2V5d29yZD48a2V5d29yZD5BZ2VkPC9rZXl3b3JkPjxrZXl3b3JkPkV1cm9wZWFu
IENvbnRpbmVudGFsIEFuY2VzdHJ5IEdyb3VwPC9rZXl3b3JkPjxrZXl3b3JkPkZlbWFsZTwva2V5
d29yZD48a2V5d29yZD5IdW1hbnM8L2tleXdvcmQ+PGtleXdvcmQ+TWFsZTwva2V5d29yZD48a2V5
d29yZD5NaWRkbGUgQWdlZDwva2V5d29yZD48a2V5d29yZD5Nb3J0YWxpdHk8L2tleXdvcmQ+PGtl
eXdvcmQ+UG9wdWxhdGlvbiBTdXJ2ZWlsbGFuY2U8L2tleXdvcmQ+PGtleXdvcmQ+UHJvcG9ydGlv
bmFsIEhhemFyZHMgTW9kZWxzPC9rZXl3b3JkPjxrZXl3b3JkPlJlZ2lzdHJpZXM8L2tleXdvcmQ+
PGtleXdvcmQ+UmlzayBGYWN0b3JzPC9rZXl3b3JkPjxrZXl3b3JkPlNhbXBsaW5nIFN0dWRpZXM8
L2tleXdvcmQ+PGtleXdvcmQ+U2V4IERpc3RyaWJ1dGlvbjwva2V5d29yZD48a2V5d29yZD5Tb2Np
b2Vjb25vbWljIEZhY3RvcnM8L2tleXdvcmQ+PC9rZXl3b3Jkcz48ZGF0ZXM+PHllYXI+MTk5Nzwv
eWVhcj48cHViLWRhdGVzPjxkYXRlPkphbjwvZGF0ZT48L3B1Yi1kYXRlcz48L2RhdGVzPjxpc2Ju
PjEwNDQtMzk4MyAoUHJpbnQpOzEwNDQtMzk4MyAoTGlua2luZyk8L2lzYm4+PGFjY2Vzc2lvbi1u
dW0+OTExNjA5NDwvYWNjZXNzaW9uLW51bT48dXJscz48L3VybHM+PHJlbW90ZS1kYXRhYmFzZS1w
cm92aWRlcj5OTE08L3JlbW90ZS1kYXRhYmFzZS1wcm92aWRlcj48bGFuZ3VhZ2U+ZW5nPC9sYW5n
dWFnZT48L3JlY29yZD48L0NpdGU+PENpdGU+PEF1dGhvcj5Tb3JsaWU8L0F1dGhvcj48WWVhcj4x
OTk2PC9ZZWFyPjxSZWNOdW0+NTM8L1JlY051bT48cmVjb3JkPjxyZWMtbnVtYmVyPjUzPC9yZWMt
bnVtYmVyPjxmb3JlaWduLWtleXM+PGtleSBhcHA9IkVOIiBkYi1pZD0id3hhcHphcjBwczI1cmNl
cHZ3Ynh0MjVuOTAyZWFkdHJyeDJlIiB0aW1lc3RhbXA9IjEzOTMzNjc0NDIiPjUzPC9rZXk+PC9m
b3JlaWduLWtleXM+PHJlZi10eXBlIG5hbWU9IkpvdXJuYWwgQXJ0aWNsZSI+MTc8L3JlZi10eXBl
Pjxjb250cmlidXRvcnM+PGF1dGhvcnM+PGF1dGhvcj5Tb3JsaWUsIFAuIEQuPC9hdXRob3I+PGF1
dGhvcj5Kb2huc29uLCBOLiBKLjwvYXV0aG9yPjwvYXV0aG9ycz48L2NvbnRyaWJ1dG9ycz48YXV0
aC1hZGRyZXNzPk5hdGlvbmFsIEhlYXJ0LCBMdW5nLCBhbmQgQmxvb2QgSW5zdGl0dXRlLCBOYXRp
b25hbCBJbnN0aXR1dGVzIG9mIEhlYWx0aCwgQmV0aGVzZGEsIE1EIDIwODkyLCBVU0EuPC9hdXRo
LWFkZHJlc3M+PHRpdGxlcz48dGl0bGU+VmFsaWRpdHkgb2YgZWR1Y2F0aW9uIGluZm9ybWF0aW9u
IG9uIHRoZSBkZWF0aCBjZXJ0aWZpY2F0ZTwvdGl0bGU+PHNlY29uZGFyeS10aXRsZT5FcGlkZW1p
b2xvZ3k8L3NlY29uZGFyeS10aXRsZT48L3RpdGxlcz48cGVyaW9kaWNhbD48ZnVsbC10aXRsZT5F
cGlkZW1pb2xvZ3k8L2Z1bGwtdGl0bGU+PC9wZXJpb2RpY2FsPjxwYWdlcz40MzctOTwvcGFnZXM+
PHZvbHVtZT43PC92b2x1bWU+PG51bWJlcj40PC9udW1iZXI+PGVkaXRpb24+MTk5Ni8wNy8wMTwv
ZWRpdGlvbj48a2V5d29yZHM+PGtleXdvcmQ+QWR1bHQ8L2tleXdvcmQ+PGtleXdvcmQ+QWdlZDwv
a2V5d29yZD48a2V5d29yZD5EYXRhIENvbGxlY3Rpb248L2tleXdvcmQ+PGtleXdvcmQ+RGVhdGgg
Q2VydGlmaWNhdGVzPC9rZXl3b3JkPjxrZXl3b3JkPkVkdWNhdGlvbi8gc3RhdGlzdGljcyAmYW1w
OyBudW1lcmljYWwgZGF0YTwva2V5d29yZD48a2V5d29yZD5FZHVjYXRpb25hbCBTdGF0dXM8L2tl
eXdvcmQ+PGtleXdvcmQ+RmVtYWxlPC9rZXl3b3JkPjxrZXl3b3JkPkh1bWFuczwva2V5d29yZD48
a2V5d29yZD5NYWxlPC9rZXl3b3JkPjxrZXl3b3JkPk1pZGRsZSBBZ2VkPC9rZXl3b3JkPjxrZXl3
b3JkPlByb3NwZWN0aXZlIFN0dWRpZXM8L2tleXdvcmQ+PGtleXdvcmQ+UmVwcm9kdWNpYmlsaXR5
IG9mIFJlc3VsdHM8L2tleXdvcmQ+PGtleXdvcmQ+U2Vuc2l0aXZpdHkgYW5kIFNwZWNpZmljaXR5
PC9rZXl3b3JkPjwva2V5d29yZHM+PGRhdGVzPjx5ZWFyPjE5OTY8L3llYXI+PHB1Yi1kYXRlcz48
ZGF0ZT5KdWw8L2RhdGU+PC9wdWItZGF0ZXM+PC9kYXRlcz48aXNibj4xMDQ0LTM5ODMgKFByaW50
KTsxMDQ0LTM5ODMgKExpbmtpbmcpPC9pc2JuPjxhY2Nlc3Npb24tbnVtPjg3OTMzNzM8L2FjY2Vz
c2lvbi1udW0+PHVybHM+PC91cmxzPjxyZW1vdGUtZGF0YWJhc2UtcHJvdmlkZXI+TkxNPC9yZW1v
dGUtZGF0YWJhc2UtcHJvdmlkZXI+PGxhbmd1YWdlPmVuZzwvbGFuZ3VhZ2U+PC9yZWNvcmQ+PC9D
aXRlPjxDaXRlPjxBdXRob3I+U2luZ2g8L0F1dGhvcj48WWVhcj4xOTk2PC9ZZWFyPjxSZWNOdW0+
NTU8L1JlY051bT48cmVjb3JkPjxyZWMtbnVtYmVyPjU1PC9yZWMtbnVtYmVyPjxmb3JlaWduLWtl
eXM+PGtleSBhcHA9IkVOIiBkYi1pZD0id3hhcHphcjBwczI1cmNlcHZ3Ynh0MjVuOTAyZWFkdHJy
eDJlIiB0aW1lc3RhbXA9IjEzOTMzNjc0NDIiPjU1PC9rZXk+PC9mb3JlaWduLWtleXM+PHJlZi10
eXBlIG5hbWU9IkpvdXJuYWwgQXJ0aWNsZSI+MTc8L3JlZi10eXBlPjxjb250cmlidXRvcnM+PGF1
dGhvcnM+PGF1dGhvcj5TaW5naCwgRy4gSy48L2F1dGhvcj48YXV0aG9yPll1LCBTLiBNLjwvYXV0
aG9yPjwvYXV0aG9ycz48L2NvbnRyaWJ1dG9ycz48YXV0aC1hZGRyZXNzPkNlbnRlcnMgZm9yIERp
c2Vhc2UgQ29udHJvbCBhbmQgUHJldmVudGlvbiwgRGl2aXNpb24gb2YgVml0YWwgU3RhdGlzdGlj
cywgSHlhdHRzdmlsbGUsIE1EIDI5NzgyLCBVU0EuPC9hdXRoLWFkZHJlc3M+PHRpdGxlcz48dGl0
bGU+VVMgY2hpbGRob29kIG1vcnRhbGl0eSwgMTk1MCB0aHJvdWdoIDE5OTM6IFRyZW5kcyBhbmQg
c29jaW9lY29ub21pYyBkaWZmZmVyZW50aWFsczwvdGl0bGU+PHNlY29uZGFyeS10aXRsZT5BbSBK
IFB1YmxpYyBIZWFsdGg8L3NlY29uZGFyeS10aXRsZT48L3RpdGxlcz48cGVyaW9kaWNhbD48ZnVs
bC10aXRsZT5BbSBKIFB1YmxpYyBIZWFsdGg8L2Z1bGwtdGl0bGU+PC9wZXJpb2RpY2FsPjxwYWdl
cz41MDUtMTI8L3BhZ2VzPjx2b2x1bWU+ODY8L3ZvbHVtZT48bnVtYmVyPjQ8L251bWJlcj48ZWRp
dGlvbj4xOTk2LzA0LzAxPC9lZGl0aW9uPjxrZXl3b3Jkcz48a2V5d29yZD5BZG9sZXNjZW50PC9r
ZXl3b3JkPjxrZXl3b3JkPkNhdXNlIG9mIERlYXRoPC9rZXl3b3JkPjxrZXl3b3JkPkNoaWxkPC9r
ZXl3b3JkPjxrZXl3b3JkPkNoaWxkLCBQcmVzY2hvb2w8L2tleXdvcmQ+PGtleXdvcmQ+Q29udGlu
ZW50YWwgUG9wdWxhdGlvbiBHcm91cHM8L2tleXdvcmQ+PGtleXdvcmQ+RWR1Y2F0aW9uYWwgU3Rh
dHVzPC9rZXl3b3JkPjxrZXl3b3JkPkV0aG5pYyBHcm91cHM8L2tleXdvcmQ+PGtleXdvcmQ+RmVt
YWxlPC9rZXl3b3JkPjxrZXl3b3JkPkh1bWFuczwva2V5d29yZD48a2V5d29yZD5JbmNvbWU8L2tl
eXdvcmQ+PGtleXdvcmQ+SW5mYW50PC9rZXl3b3JkPjxrZXl3b3JkPkluZmFudCBNb3J0YWxpdHkv
IHRyZW5kczwva2V5d29yZD48a2V5d29yZD5MZWFzdC1TcXVhcmVzIEFuYWx5c2lzPC9rZXl3b3Jk
PjxrZXl3b3JkPkxpbmVhciBNb2RlbHM8L2tleXdvcmQ+PGtleXdvcmQ+TWFsZTwva2V5d29yZD48
a2V5d29yZD5Qb3B1bGF0aW9uIFN1cnZlaWxsYW5jZTwva2V5d29yZD48a2V5d29yZD5Qcm9wb3J0
aW9uYWwgSGF6YXJkcyBNb2RlbHM8L2tleXdvcmQ+PGtleXdvcmQ+U29jaW9lY29ub21pYyBGYWN0
b3JzPC9rZXl3b3JkPjxrZXl3b3JkPlVuaXRlZCBTdGF0ZXMvZXBpZGVtaW9sb2d5PC9rZXl3b3Jk
Pjwva2V5d29yZHM+PGRhdGVzPjx5ZWFyPjE5OTY8L3llYXI+PHB1Yi1kYXRlcz48ZGF0ZT5BcHI8
L2RhdGU+PC9wdWItZGF0ZXM+PC9kYXRlcz48aXNibj4wMDkwLTAwMzYgKFByaW50KTswMDkwLTAw
MzYgKExpbmtpbmcpPC9pc2JuPjxhY2Nlc3Npb24tbnVtPjg2MDQ3ODA8L2FjY2Vzc2lvbi1udW0+
PHVybHM+PC91cmxzPjxjdXN0b200PlBNQyAtIFBNQzEzODA1NTA8L2N1c3RvbTQ+PHJlbW90ZS1k
YXRhYmFzZS1wcm92aWRlcj5OTE08L3JlbW90ZS1kYXRhYmFzZS1wcm92aWRlcj48bGFuZ3VhZ2U+
ZW5nPC9sYW5ndWFnZT48L3JlY29yZD48L0NpdGU+PENpdGU+PEF1dGhvcj5TaW5naDwvQXV0aG9y
PjxZZWFyPjE5OTY8L1llYXI+PFJlY051bT41NDwvUmVjTnVtPjxyZWNvcmQ+PHJlYy1udW1iZXI+
NTQ8L3JlYy1udW1iZXI+PGZvcmVpZ24ta2V5cz48a2V5IGFwcD0iRU4iIGRiLWlkPSJ3eGFwemFy
MHBzMjVyY2VwdndieHQyNW45MDJlYWR0cnJ4MmUiIHRpbWVzdGFtcD0iMTM5MzM2NzQ0MiI+NTQ8
L2tleT48L2ZvcmVpZ24ta2V5cz48cmVmLXR5cGUgbmFtZT0iSm91cm5hbCBBcnRpY2xlIj4xNzwv
cmVmLXR5cGU+PGNvbnRyaWJ1dG9ycz48YXV0aG9ycz48YXV0aG9yPlNpbmdoLCBHLiBLLjwvYXV0
aG9yPjxhdXRob3I+WXUsIFMuIE0uPC9hdXRob3I+PC9hdXRob3JzPjwvY29udHJpYnV0b3JzPjxh
dXRoLWFkZHJlc3M+RGl2aXNpb24gb2YgVml0YWwgU3RhdGlzdGljcywgTmF0aW9uYWwgQ2VudGVy
IGZvciBIZWFsdGggU3RhdGlzdGljcywgSHlhdHRzdmlsbGUsIE1ELCBVU0EuPC9hdXRoLWFkZHJl
c3M+PHRpdGxlcz48dGl0bGU+VHJlbmRzIGFuZCBkaWZmZXJlbnRpYWxzIGluIGFkb2xlc2NlbnQg
YW5kIHlvdW5nIGFkdWx0IG1vcnRhbGl0eSBpbiB0aGUgVW5pdGVkIFN0YXRlcywgMTk1MCB0aHJv
dWdoIDE5OTM8L3RpdGxlPjxzZWNvbmRhcnktdGl0bGU+QW0gSiBQdWJsaWMgSGVhbHRoPC9zZWNv
bmRhcnktdGl0bGU+PC90aXRsZXM+PHBlcmlvZGljYWw+PGZ1bGwtdGl0bGU+QW0gSiBQdWJsaWMg
SGVhbHRoPC9mdWxsLXRpdGxlPjwvcGVyaW9kaWNhbD48cGFnZXM+NTYwLTQ8L3BhZ2VzPjx2b2x1
bWU+ODY8L3ZvbHVtZT48bnVtYmVyPjQ8L251bWJlcj48ZWRpdGlvbj4xOTk2LzA0LzAxPC9lZGl0
aW9uPjxrZXl3b3Jkcz48a2V5d29yZD5BZG9sZXNjZW50PC9rZXl3b3JkPjxrZXl3b3JkPkFkdWx0
PC9rZXl3b3JkPjxrZXl3b3JkPkFnZSBEaXN0cmlidXRpb248L2tleXdvcmQ+PGtleXdvcmQ+Q2F1
c2Ugb2YgRGVhdGg8L2tleXdvcmQ+PGtleXdvcmQ+Q29udGluZW50YWwgUG9wdWxhdGlvbiBHcm91
cHM8L2tleXdvcmQ+PGtleXdvcmQ+RXRobmljIEdyb3Vwczwva2V5d29yZD48a2V5d29yZD5GZW1h
bGU8L2tleXdvcmQ+PGtleXdvcmQ+SHVtYW5zPC9rZXl3b3JkPjxrZXl3b3JkPkxvbmdpdHVkaW5h
bCBTdHVkaWVzPC9rZXl3b3JkPjxrZXl3b3JkPk1hbGU8L2tleXdvcmQ+PGtleXdvcmQ+TWFyaXRh
bCBTdGF0dXM8L2tleXdvcmQ+PGtleXdvcmQ+TW9ydGFsaXR5LyB0cmVuZHM8L2tleXdvcmQ+PGtl
eXdvcmQ+UG9wdWxhdGlvbiBTdXJ2ZWlsbGFuY2U8L2tleXdvcmQ+PGtleXdvcmQ+UHJvcG9ydGlv
bmFsIEhhemFyZHMgTW9kZWxzPC9rZXl3b3JkPjxrZXl3b3JkPlNleCBEaXN0cmlidXRpb248L2tl
eXdvcmQ+PGtleXdvcmQ+U29jaW9lY29ub21pYyBGYWN0b3JzPC9rZXl3b3JkPjxrZXl3b3JkPlVu
aXRlZCBTdGF0ZXMvZXBpZGVtaW9sb2d5PC9rZXl3b3JkPjwva2V5d29yZHM+PGRhdGVzPjx5ZWFy
PjE5OTY8L3llYXI+PHB1Yi1kYXRlcz48ZGF0ZT5BcHI8L2RhdGU+PC9wdWItZGF0ZXM+PC9kYXRl
cz48aXNibj4wMDkwLTAwMzYgKFByaW50KTswMDkwLTAwMzYgKExpbmtpbmcpPC9pc2JuPjxhY2Nl
c3Npb24tbnVtPjg2MDQ3OTE8L2FjY2Vzc2lvbi1udW0+PHVybHM+PC91cmxzPjxjdXN0b200PlBN
QyAtIFBNQzEzODA1NjE8L2N1c3RvbTQ+PHJlbW90ZS1kYXRhYmFzZS1wcm92aWRlcj5OTE08L3Jl
bW90ZS1kYXRhYmFzZS1wcm92aWRlcj48bGFuZ3VhZ2U+ZW5nPC9sYW5ndWFnZT48L3JlY3==
</w:fldData>
        </w:fldChar>
      </w:r>
      <w:r>
        <w:instrText xml:space="preserve"> ADDIN EN.CITE.DATA </w:instrText>
      </w:r>
      <w:r>
        <w:fldChar w:fldCharType="end"/>
      </w:r>
      <w:r>
        <w:fldChar w:fldCharType="begin">
          <w:fldData xml:space="preserve">b3JkPjwvQ2l0ZT48Q2l0ZT48QXV0aG9yPkVsbzwvQXV0aG9yPjxZZWFyPjE5OTY8L1llYXI+PFJl
Y051bT41NzwvUmVjTnVtPjxyZWNvcmQ+PHJlYy1udW1iZXI+NTc8L3JlYy1udW1iZXI+PGZvcmVp
Z24ta2V5cz48a2V5IGFwcD0iRU4iIGRiLWlkPSJ3eGFwemFyMHBzMjVyY2VwdndieHQyNW45MDJl
YWR0cnJ4MmUiIHRpbWVzdGFtcD0iMTM5MzM2NzQ0NCI+NTc8L2tleT48L2ZvcmVpZ24ta2V5cz48
cmVmLXR5cGUgbmFtZT0iSm91cm5hbCBBcnRpY2xlIj4xNzwvcmVmLXR5cGU+PGNvbnRyaWJ1dG9y
cz48YXV0aG9ycz48YXV0aG9yPkVsbywgSS4gVC48L2F1dGhvcj48YXV0aG9yPlByZXN0b24sIFMu
IEguPC9hdXRob3I+PC9hdXRob3JzPjwvY29udHJpYnV0b3JzPjxhdXRoLWFkZHJlc3M+UG9wdWxh
dGlvbiBTdHVkaWVzIENlbnRlciwgVW5pdmVyc2l0eSBvZiBQZW5uc3lsdmFuaWEsIFBoaWxhZGVs
cGhpYSAxOTEwNCwgVVNBLjwvYXV0aC1hZGRyZXNzPjx0aXRsZXM+PHRpdGxlPkVkdWNhdGlvbmFs
IGRpZmZlcmVudGlhbHMgaW4gbW9ydGFsaXR5OiBVbml0ZWQgU3RhdGVzLCAxOTc5LTg1PC90aXRs
ZT48c2Vjb25kYXJ5LXRpdGxlPlNvYyBTY2kgTWVkPC9zZWNvbmRhcnktdGl0bGU+PC90aXRsZXM+
PHBlcmlvZGljYWw+PGZ1bGwtdGl0bGU+U29jIFNjaSBNZWQ8L2Z1bGwtdGl0bGU+PC9wZXJpb2Rp
Y2FsPjxwYWdlcz40Ny01NzwvcGFnZXM+PHZvbHVtZT40Mjwvdm9sdW1lPjxudW1iZXI+MTwvbnVt
YmVyPjxlZGl0aW9uPjE5OTYvMDEvMDE8L2VkaXRpb24+PGtleXdvcmRzPjxrZXl3b3JkPkFkdWx0
PC9rZXl3b3JkPjxrZXl3b3JkPkFmcmljYW4gQW1lcmljYW5zL3N0YXRpc3RpY3MgJmFtcDsgbnVt
ZXJpY2FsIGRhdGE8L2tleXdvcmQ+PGtleXdvcmQ+QWdlZDwva2V5d29yZD48a2V5d29yZD5BZ2Vk
LCA4MCBhbmQgb3Zlcjwva2V5d29yZD48a2V5d29yZD5FZHVjYXRpb25hbCBTdGF0dXM8L2tleXdv
cmQ+PGtleXdvcmQ+RXVyb3BlYW4gQ29udGluZW50YWwgQW5jZXN0cnkgR3JvdXAvc3RhdGlzdGlj
cyAmYW1wOyBudW1lcmljYWwgZGF0YTwva2V5d29yZD48a2V5d29yZD5GZW1hbGU8L2tleXdvcmQ+
PGtleXdvcmQ+SHVtYW5zPC9rZXl3b3JkPjxrZXl3b3JkPkxpZmUgRXhwZWN0YW5jeTwva2V5d29y
ZD48a2V5d29yZD5Mb25naXR1ZGluYWwgU3R1ZGllczwva2V5d29yZD48a2V5d29yZD5NYWxlPC9r
ZXl3b3JkPjxrZXl3b3JkPk1hcml0YWwgU3RhdHVzPC9rZXl3b3JkPjxrZXl3b3JkPk1pZGRsZSBB
Z2VkPC9rZXl3b3JkPjxrZXl3b3JkPk1vcnRhbGl0eTwva2V5d29yZD48a2V5d29yZD5NdWx0aXZh
cmlhdGUgQW5hbHlzaXM8L2tleXdvcmQ+PGtleXdvcmQ+T2RkcyBSYXRpbzwva2V5d29yZD48a2V5
d29yZD5SZXNpZGVuY2UgQ2hhcmFjdGVyaXN0aWNzPC9rZXl3b3JkPjxrZXl3b3JkPlJpc2sgRmFj
dG9yczwva2V5d29yZD48a2V5d29yZD5TZXggRGlzdHJpYnV0aW9uPC9rZXl3b3JkPjxrZXl3b3Jk
PlNvY2lvZWNvbm9taWMgRmFjdG9yczwva2V5d29yZD48a2V5d29yZD5Vbml0ZWQgU3RhdGVzL2Vw
aWRlbWlvbG9neTwva2V5d29yZD48L2tleXdvcmRzPjxkYXRlcz48eWVhcj4xOTk2PC95ZWFyPjxw
dWItZGF0ZXM+PGRhdGU+SmFuPC9kYXRlPjwvcHViLWRhdGVzPjwvZGF0ZXM+PGlzYm4+MDI3Ny05
NTM2IChQcmludCk7MDI3Ny05NTM2IChMaW5raW5nKTwvaXNibj48YWNjZXNzaW9uLW51bT44NzQ1
MTA3PC9hY2Nlc3Npb24tbnVtPjx1cmxzPjwvdXJscz48Y3VzdG9tMz5BRzEwMTY4LTAxL0FHL05J
QSBOSUggSEhTL1VuaXRlZCBTdGF0ZXM7UDMwSEQxMDM3OS0xNi9IRC9OSUNIRCBOSUggSEhTL1Vu
aXRlZCBTdGF0ZXM8L2N1c3RvbTM+PHJlbW90ZS1kYXRhYmFzZS1wcm92aWRlcj5OTE08L3JlbW90
ZS1kYXRhYmFzZS1wcm92aWRlcj48bGFuZ3VhZ2U+ZW5nPC9sYW5ndWFnZT48L3JlY29yZD48L0Np
dGU+PENpdGU+PEF1dGhvcj5CYWNrbHVuZDwvQXV0aG9yPjxZZWFyPjE5OTY8L1llYXI+PFJlY051
bT41NjwvUmVjTnVtPjxyZWNvcmQ+PHJlYy1udW1iZXI+NTY8L3JlYy1udW1iZXI+PGZvcmVpZ24t
a2V5cz48a2V5IGFwcD0iRU4iIGRiLWlkPSJ3eGFwemFyMHBzMjVyY2VwdndieHQyNW45MDJlYWR0
cnJ4MmUiIHRpbWVzdGFtcD0iMTM5MzM2NzQ0MyI+NTY8L2tleT48L2ZvcmVpZ24ta2V5cz48cmVm
LXR5cGUgbmFtZT0iSm91cm5hbCBBcnRpY2xlIj4xNzwvcmVmLXR5cGU+PGNvbnRyaWJ1dG9ycz48
YXV0aG9ycz48YXV0aG9yPkJhY2tsdW5kLCBFLjwvYXV0aG9yPjxhdXRob3I+U29ybGllLCBQLiBE
LjwvYXV0aG9yPjxhdXRob3I+Sm9obnNvbiwgTi4gSi48L2F1dGhvcj48L2F1dGhvcnM+PC9jb250
cmlidXRvcnM+PGF1dGgtYWRkcmVzcz5WaWN0aW1pemF0aW9uIGFuZCBFeHBlbmRpdHVyZXMgQnJh
bmNoLCBVUyBCdXJlYXUgb2YgdGhlIENlbnN1cywgU3VpdGxhbmQsIE1EIDIwMjMzLCBVU0EuPC9h
dXRoLWFkZHJlc3M+PHRpdGxlcz48dGl0bGU+VGhlIHNoYXBlIG9mIHRoZSByZWxhdGlvbnNoaXAg
YmV0d2VlbiBpbmNvbWUgYW5kIG1vcnRhbGl0eSBpbiB0aGUgVW5pdGVkIFN0YXRlcy4gRXZpZGVu
Y2UgZnJvbSB0aGUgTmF0aW9uYWwgTG9uZ2l0dWRpbmFsIE1vcnRhbGl0eSBTdHVkeTwvdGl0bGU+
PHNlY29uZGFyeS10aXRsZT5Bbm4gRXBpZGVtaW9sPC9zZWNvbmRhcnktdGl0bGU+PC90aXRsZXM+
PHBlcmlvZGljYWw+PGZ1bGwtdGl0bGU+QW5uIEVwaWRlbWlvbDwvZnVsbC10aXRsZT48L3Blcmlv
ZGljYWw+PHBhZ2VzPjEyLTIwOyBkaXNjdXNzaW9uIDIxLTI8L3BhZ2VzPjx2b2x1bWU+Njwvdm9s
dW1lPjxudW1iZXI+MTwvbnVtYmVyPjxlZGl0aW9uPjE5OTYvMDEvMDE8L2VkaXRpb24+PGtleXdv
cmRzPjxrZXl3b3JkPkFkdWx0PC9rZXl3b3JkPjxrZXl3b3JkPkFnZSBGYWN0b3JzPC9rZXl3b3Jk
PjxrZXl3b3JkPkFnZWQ8L2tleXdvcmQ+PGtleXdvcmQ+QWdlZCwgODAgYW5kIG92ZXI8L2tleXdv
cmQ+PGtleXdvcmQ+RmVtYWxlPC9rZXl3b3JkPjxrZXl3b3JkPkh1bWFuczwva2V5d29yZD48a2V5
d29yZD5JbmNvbWU8L2tleXdvcmQ+PGtleXdvcmQ+TWFsZTwva2V5d29yZD48a2V5d29yZD5NaWRk
bGUgQWdlZDwva2V5d29yZD48a2V5d29yZD5Nb3J0YWxpdHk8L2tleXdvcmQ+PGtleXdvcmQ+UG92
ZXJ0eS9zdGF0aXN0aWNzICZhbXA7IG51bWVyaWNhbCBkYXRhPC9rZXl3b3JkPjxrZXl3b3JkPlNl
eCBGYWN0b3JzPC9rZXl3b3JkPjxrZXl3b3JkPlNvY2lvZWNvbm9taWMgRmFjdG9yczwva2V5d29y
ZD48a2V5d29yZD5Vbml0ZWQgU3RhdGVzL2VwaWRlbWlvbG9neTwva2V5d29yZD48L2tleXdvcmRz
PjxkYXRlcz48eWVhcj4xOTk2PC95ZWFyPjxwdWItZGF0ZXM+PGRhdGU+SmFuPC9kYXRlPjwvcHVi
LWRhdGVzPjwvZGF0ZXM+PGlzYm4+MTA0Ny0yNzk3IChQcmludCk7MTA0Ny0yNzk3IChMaW5raW5n
KTwvaXNibj48YWNjZXNzaW9uLW51bT44NjgwNjE5PC9hY2Nlc3Npb24tbnVtPjx1cmxzPjwvdXJs
cz48cmVtb3RlLWRhdGFiYXNlLXByb3ZpZGVyPk5MTTwvcmVtb3RlLWRhdGFiYXNlLXByb3ZpZGVy
PjxsYW5ndWFnZT5lbmc8L2xhbmd1YWdlPjwvcmVjb3JkPjwvQ2l0ZT48Q2l0ZT48QXV0aG9yPlNv
cmxpZTwvQXV0aG9yPjxZZWFyPjE5OTU8L1llYXI+PFJlY051bT42MTwvUmVjTnVtPjxyZWNvcmQ+
PHJlYy1udW1iZXI+NjE8L3JlYy1udW1iZXI+PGZvcmVpZ24ta2V5cz48a2V5IGFwcD0iRU4iIGRi
LWlkPSJ3eGFwemFyMHBzMjVyY2VwdndieHQyNW45MDJlYWR0cnJ4MmUiIHRpbWVzdGFtcD0iMTM5
MzM2NzQ0NSI+NjE8L2tleT48L2ZvcmVpZ24ta2V5cz48cmVmLXR5cGUgbmFtZT0iSm91cm5hbCBB
cnRpY2xlIj4xNzwvcmVmLXR5cGU+PGNvbnRyaWJ1dG9ycz48YXV0aG9ycz48YXV0aG9yPlNvcmxp
ZSwgUC4gRC48L2F1dGhvcj48YXV0aG9yPkJhY2tsdW5kLCBFLjwvYXV0aG9yPjxhdXRob3I+S2Vs
bGVyLCBKLiBCLjwvYXV0aG9yPjwvYXV0aG9ycz48L2NvbnRyaWJ1dG9ycz48YXV0aC1hZGRyZXNz
PkVwaWRlbWlvbG9neSBhbmQgQmlvbWV0cnkgUHJvZ3JhbSwgTmF0aW9uYWwgSGVhcnQsIEx1bmcs
IGFuZCBCbG9vZCBJbnN0aXR1dGUsIEJldGhlc2RhLCBNRCAyMDg5MiwgVVNBLjwvYXV0aC1hZGRy
ZXNzPjx0aXRsZXM+PHRpdGxlPlVTIG1vcnRhbGl0eSBieSBlY29ub21pYywgZGVtb2dyYXBoaWMs
IGFuZCBzb2NpYWwgY2hhcmFjdGVyaXN0aWNzOiB0aGUgTmF0aW9uYWwgTG9uZ2l0dWRpbmFsIE1v
cnRhbGl0eSBTdHVkeTwvdGl0bGU+PHNlY29uZGFyeS10aXRsZT5BbSBKIFB1YmxpYyBIZWFsdGg8
L3NlY29uZGFyeS10aXRsZT48L3RpdGxlcz48cGVyaW9kaWNhbD48ZnVsbC10aXRsZT5BbSBKIFB1
YmxpYyBIZWFsdGg8L2Z1bGwtdGl0bGU+PC9wZXJpb2RpY2FsPjxwYWdlcz45NDktNTY8L3BhZ2Vz
Pjx2b2x1bWU+ODU8L3ZvbHVtZT48bnVtYmVyPjc8L251bWJlcj48ZWRpdGlvbj4xOTk1LzA3LzAx
PC9lZGl0aW9uPjxrZXl3b3Jkcz48a2V5d29yZD5BZHVsdDwva2V5d29yZD48a2V5d29yZD5BZ2Ug
RGlzdHJpYnV0aW9uPC9rZXl3b3JkPjxrZXl3b3JkPkFnZWQ8L2tleXdvcmQ+PGtleXdvcmQ+RGVt
b2dyYXBoeTwva2V5d29yZD48a2V5d29yZD5GZW1hbGU8L2tleXdvcmQ+PGtleXdvcmQ+SHVtYW5z
PC9rZXl3b3JkPjxrZXl3b3JkPkxvbmdpdHVkaW5hbCBTdHVkaWVzPC9rZXl3b3JkPjxrZXl3b3Jk
Pk1hbGU8L2tleXdvcmQ+PGtleXdvcmQ+TWlkZGxlIEFnZWQ8L2tleXdvcmQ+PGtleXdvcmQ+TW9y
dGFsaXR5LyB0cmVuZHM8L2tleXdvcmQ+PGtleXdvcmQ+T2NjdXBhdGlvbnMvc3RhdGlzdGljcyAm
YW1wOyBudW1lcmljYWwgZGF0YTwva2V5d29yZD48a2V5d29yZD5Qcm9wb3J0aW9uYWwgSGF6YXJk
cyBNb2RlbHM8L2tleXdvcmQ+PGtleXdvcmQ+Umlzazwva2V5d29yZD48a2V5d29yZD5TZXggRGlz
dHJpYnV0aW9uPC9rZXl3b3JkPjxrZXl3b3JkPlNvY2lhbCBDbGFzczwva2V5d29yZD48a2V5d29y
ZD5Tb2Npb2Vjb25vbWljIEZhY3RvcnM8L2tleXdvcmQ+PGtleXdvcmQ+VW5pdGVkIFN0YXRlcy9l
cGlkZW1pb2xvZ3k8L2tleXdvcmQ+PC9rZXl3b3Jkcz48ZGF0ZXM+PHllYXI+MTk5NTwveWVhcj48
cHViLWRhdGVzPjxkYXRlPkp1bDwvZGF0ZT48L3B1Yi1kYXRlcz48L2RhdGVzPjxpc2JuPjAwOTAt
MDAzNiAoUHJpbnQpOzAwOTAtMDAzNiAoTGlua2luZyk8L2lzYm4+PGFjY2Vzc2lvbi1udW0+NzYw
NDkxOTwvYWNjZXNzaW9uLW51bT48dXJscz48L3VybHM+PGN1c3RvbTQ+UE1DIC0gUE1DMTYxNTU0
NDwvY3VzdG9tND48cmVtb3RlLWRhdGFiYXNlLXByb3ZpZGVyPk5MTTwvcmVtb3RlLWRhdGFiYXNl
LXByb3ZpZGVyPjxsYW5ndWFnZT5lbmc8L2xhbmd1YWdlPjwvcmVjb3JkPjwvQ2l0ZT48Q2l0ZT48
QXV0aG9yPlNtaXRoPC9BdXRob3I+PFllYXI+MTk5NTwvWWVhcj48UmVjTnVtPjU5PC9SZWNOdW0+
PHJlY29yZD48cmVjLW51bWJlcj41OTwvcmVjLW51bWJlcj48Zm9yZWlnbi1rZXlzPjxrZXkgYXBw
PSJFTiIgZGItaWQ9Ind4YXB6YXIwcHMyNXJjZXB2d2J4dDI1bjkwMmVhZHRycngyZSIgdGltZXN0
YW1wPSIxMzkzMzY3NDQ1Ij41OTwva2V5PjwvZm9yZWlnbi1rZXlzPjxyZWYtdHlwZSBuYW1lPSJK
b3VybmFsIEFydGljbGUiPjE3PC9yZWYtdHlwZT48Y29udHJpYnV0b3JzPjxhdXRob3JzPjxhdXRo
b3I+U21pdGgsIE0uIEguPC9hdXRob3I+PGF1dGhvcj5BbmRlcnNvbiwgUi4gVC48L2F1dGhvcj48
YXV0aG9yPkJyYWRoYW0sIEQuIEQuPC9hdXRob3I+PGF1dGhvcj5Mb25naW5vLCBDLiBGLiwgSnIu
PC9hdXRob3I+PC9hdXRob3JzPjwvY29udHJpYnV0b3JzPjxhdXRoLWFkZHJlc3M+RGVwYXJ0bWVu
dCBvZiBQdWJsaWMgSGVhbHRoIFNjaWVuY2VzLCBCb3dtYW4gR3JheSBTY2hvb2wgb2YgTWVkaWNp
bmUsIFdpbnN0b24tU2FsZW0sIE5DIDI3MTU3LCBVU0EuPC9hdXRoLWFkZHJlc3M+PHRpdGxlcz48
dGl0bGU+UnVyYWwgYW5kIHVyYmFuIGRpZmZlcmVuY2VzIGluIG1vcnRhbGl0eSBhbW9uZyBBbWVy
aWNhbnMgNTUgeWVhcnMgYW5kIG9sZGVyOiBhbmFseXNpcyBvZiB0aGUgTmF0aW9uYWwgTG9uZ2l0
dWRpbmFsIE1vcnRhbGl0eSBTdHVkeTwvdGl0bGU+PHNlY29uZGFyeS10aXRsZT5KIFJ1cmFsIEhl
YWx0aDwvc2Vjb25kYXJ5LXRpdGxlPjwvdGl0bGVzPjxwZXJpb2RpY2FsPjxmdWxsLXRpdGxlPkog
UnVyYWwgSGVhbHRoPC9mdWxsLXRpdGxlPjwvcGVyaW9kaWNhbD48cGFnZXM+Mjc0LTg1PC9wYWdl
cz48dm9sdW1lPjExPC92b2x1bWU+PG51bWJlcj40PC9udW1iZXI+PGVkaXRpb24+MTk5NS8xMC8w
MTwvZWRpdGlvbj48a2V5d29yZHM+PGtleXdvcmQ+QWdlIEZhY3RvcnM8L2tleXdvcmQ+PGtleXdv
cmQ+QWdlZDwva2V5d29yZD48a2V5d29yZD5Db250aW5lbnRhbCBQb3B1bGF0aW9uIEdyb3Vwczwv
a2V5d29yZD48a2V5d29yZD5FZHVjYXRpb25hbCBTdGF0dXM8L2tleXdvcmQ+PGtleXdvcmQ+RmVt
YWxlPC9rZXl3b3JkPjxrZXl3b3JkPkh1bWFuczwva2V5d29yZD48a2V5d29yZD5Mb25naXR1ZGlu
YWwgU3R1ZGllczwva2V5d29yZD48a2V5d29yZD5NYWxlPC9rZXl3b3JkPjxrZXl3b3JkPk1hcml0
YWwgU3RhdHVzPC9rZXl3b3JkPjxrZXl3b3JkPk1pZGRsZSBBZ2VkPC9rZXl3b3JkPjxrZXl3b3Jk
Pk1vcnRhbGl0eTwva2V5d29yZD48a2V5d29yZD5SdXJhbCBIZWFsdGgvIHN0YXRpc3RpY3MgJmFt
cDsgbnVtZXJpY2FsIGRhdGE8L2tleXdvcmQ+PGtleXdvcmQ+U2V4IEZhY3RvcnM8L2tleXdvcmQ+
PGtleXdvcmQ+U29jaWFsIENsYXNzPC9rZXl3b3JkPjxrZXl3b3JkPlVuaXRlZCBTdGF0ZXMvZXBp
ZGVtaW9sb2d5PC9rZXl3b3JkPjxrZXl3b3JkPlVyYmFuIEhlYWx0aC8gc3RhdGlzdGljcyAmYW1w
OyBudW1lcmljYWwgZGF0YTwva2V5d29yZD48L2tleXdvcmRzPjxkYXRlcz48eWVhcj4xOTk1PC95
ZWFyPjxwdWItZGF0ZXM+PGRhdGU+RmFsbDwvZGF0ZT48L3B1Yi1kYXRlcz48L2RhdGVzPjxpc2Ju
PjA4OTAtNzY1WCAoUHJpbnQpOzA4OTAtNzY1WCAoTGlua2luZyk8L2lzYm4+PGFjY2Vzc2lvbi1u
dW0+MTAxNTM2ODc8L2FjY2Vzc2lvbi1udW0+PHVybHM+PC91cmxzPjxjdXN0b20zPlQzMkFHMDAx
ODIvQUcvTklBIE5JSCBISFMvVW5pdGVkIFN0YXRlczwvY3VzdG9tMz48cmVtb3RlLWRhdGFiYXNl
LXByb3ZpZGVyPk5MTTwvcmVtb3RlLWRhdGFiYXNlLXByb3ZpZGVyPjxsYW5ndWFnZT5lbmc8L2xh
bmd1YWdlPjwvcmVjb3JkPjwvQ2l0ZT48Q2l0ZT48QXV0aG9yPlByZXN0b248L0F1dGhvcj48WWVh
cj4xOTk1PC9ZZWFyPjxSZWNOdW0+NTg8L1JlY051bT48cmVjb3JkPjxyZWMtbnVtYmVyPjU4PC9y
ZWMtbnVtYmVyPjxmb3JlaWduLWtleXM+PGtleSBhcHA9IkVOIiBkYi1pZD0id3hhcHphcjBwczI1
cmNlcHZ3Ynh0MjVuOTAyZWFkdHJyeDJlIiB0aW1lc3RhbXA9IjEzOTMzNjc0NDQiPjU4PC9rZXk+
PC9mb3JlaWduLWtleXM+PHJlZi10eXBlIG5hbWU9IkpvdXJuYWwgQXJ0aWNsZSI+MTc8L3JlZi10
eXBlPjxjb250cmlidXRvcnM+PGF1dGhvcnM+PGF1dGhvcj5QcmVzdG9uLCBTLiBILjwvYXV0aG9y
PjxhdXRob3I+RWxvLCBJLiBULjwvYXV0aG9yPjwvYXV0aG9ycz48L2NvbnRyaWJ1dG9ycz48YXV0
aC1hZGRyZXNzPlVuaXZlcnNpdHkgb2YgUGVubnN5bHZhbmlhLCBVU0EuPC9hdXRoLWFkZHJlc3M+
PHRpdGxlcz48dGl0bGU+QXJlIGVkdWNhdGlvbmFsIGRpZmZlcmVudGlhbHMgaW4gYWR1bHQgbW9y
dGFsaXR5IGluY3JlYXNpbmcgaW4gdGhlIFVuaXRlZCBTdGF0ZXM/PC90aXRsZT48c2Vjb25kYXJ5
LXRpdGxlPkogQWdpbmcgSGVhbHRoPC9zZWNvbmRhcnktdGl0bGU+PC90aXRsZXM+PHBlcmlvZGlj
YWw+PGZ1bGwtdGl0bGU+SiBBZ2luZyBIZWFsdGg8L2Z1bGwtdGl0bGU+PC9wZXJpb2RpY2FsPjxw
YWdlcz40NzYtOTY8L3BhZ2VzPjx2b2x1bWU+Nzwvdm9sdW1lPjxudW1iZXI+NDwvbnVtYmVyPjxl
ZGl0aW9uPjE5OTUvMTAvMDU8L2VkaXRpb24+PGtleXdvcmRzPjxrZXl3b3JkPkFkdWx0PC9rZXl3
b3JkPjxrZXl3b3JkPkFnZWQ8L2tleXdvcmQ+PGtleXdvcmQ+QWdlZCwgODAgYW5kIG92ZXI8L2tl
eXdvcmQ+PGtleXdvcmQ+RWR1Y2F0aW9uYWwgU3RhdHVzPC9rZXl3b3JkPjxrZXl3b3JkPkV1cm9w
ZWFuIENvbnRpbmVudGFsIEFuY2VzdHJ5IEdyb3VwPC9rZXl3b3JkPjxrZXl3b3JkPkZlbWFsZTwv
a2V5d29yZD48a2V5d29yZD5IdW1hbnM8L2tleXdvcmQ+PGtleXdvcmQ+TG9uZ2l0dWRpbmFsIFN0
dWRpZXM8L2tleXdvcmQ+PGtleXdvcmQ+TWFsZTwva2V5d29yZD48a2V5d29yZD5NaWRkbGUgQWdl
ZDwva2V5d29yZD48a2V5d29yZD5Nb3J0YWxpdHkvdHJlbmRzPC9rZXl3b3JkPjxrZXl3b3JkPlNl
eCBGYWN0b3JzPC9rZXl3b3JkPjxrZXl3b3JkPlVuaXRlZCBTdGF0ZXM8L2tleXdvcmQ+PC9rZXl3
b3Jkcz48ZGF0ZXM+PHllYXI+MTk5NTwveWVhcj48cHViLWRhdGVzPjxkYXRlPk5vdjwvZGF0ZT48
L3B1Yi1kYXRlcz48L2RhdGVzPjxpc2JuPjA4OTgtMjY0MyAoUHJpbnQpOzA4OTgtMjY0MyAoTGlu
a2luZyk8L2lzYm4+PGFjY2Vzc2lvbi1udW0+MTAxNjU5NjY8L2FjY2Vzc2lvbi1udW0+PHVybHM+
PC91cmxzPjxjdXN0b20zPkFHLTEwMTY4LTAxL0FHL05JQSBOSUggSEhTL1VuaXRlZCBTdGF0ZXM7
UDMwLUhQMTAzNzktMTYvUEhTIEhIUy9Vbml0ZWQgU3RhdGVzPC9jdXN0b20zPjxyZW1vdGUtZGF0
YWJhc2UtcHJvdmlkZXI+TkxNPC9yZW1vdGUtZGF0YWJhc2UtcHJvdmlkZXI+PGxhbmd1YWdlPmVu
ZzwvbGFuZ3VhZ2U+PC9yZWNvcmQ+PC9DaXRlPjxDaXRlPjxBdXRob3I+S3Bvc293YTwvQXV0aG9y
PjxZZWFyPjE5OTU8L1llYXI+PFJlY051bT4yPC9SZWNOdW0+PHJlY29yZD48cmVjLW51bWJlcj4y
PC9yZWMtbnVtYmVyPjxmb3JlaWduLWtleXM+PGtleSBhcHA9IkVOIiBkYi1pZD0id3hhcHphcjBw
czI1cmNlcHZ3Ynh0MjVuOTAyZWFkdHJyeDJlIiB0aW1lc3RhbXA9IjEzOTMzNjY5ODgiPjI8L2tl
eT48L2ZvcmVpZ24ta2V5cz48cmVmLXR5cGUgbmFtZT0iSm91cm5hbCBBcnRpY2xlIj4xNzwvcmVm
LXR5cGU+PGNvbnRyaWJ1dG9ycz48YXV0aG9ycz48YXV0aG9yPktwb3Nvd2EsIEEuIEouPC9hdXRo
b3I+PGF1dGhvcj5CcmVhdWx0LCBLLiBELjwvYXV0aG9yPjxhdXRob3I+U2luZ2gsIEcuIEsuPC9h
dXRob3I+PC9hdXRob3JzPjwvY29udHJpYnV0b3JzPjx0aXRsZXM+PHRpdGxlPldISVRFIE1BTEUg
U1VJQ0lERSBJTiBUSEUgVU5JVEVELVNUQVRFUyAtIEEgTVVMVElWQVJJQVRFIElORElWSURVQUwt
TEVWRUwgQU5BTFlTSVM8L3RpdGxlPjxzZWNvbmRhcnktdGl0bGU+U29jaWFsIEZvcmNlczwvc2Vj
b25kYXJ5LXRpdGxlPjwvdGl0bGVzPjxwZXJpb2RpY2FsPjxmdWxsLXRpdGxlPlNvY2lhbCBGb3Jj
ZXM8L2Z1bGwtdGl0bGU+PC9wZXJpb2RpY2FsPjxwYWdlcz4zMTUtMzI1PC9wYWdlcz48dm9sdW1l
Pjc0PC92b2x1bWU+PG51bWJlcj4xPC9udW1iZXI+PGRhdGVzPjx5ZWFyPjE5OTU8L3llYXI+PHB1
Yi1kYXRlcz48ZGF0ZT5TZXA8L2RhdGU+PC9wdWItZGF0ZXM+PC9kYXRlcz48aXNibj4wMDM3LTc3
MzI8L2lzYm4+PGFjY2Vzc2lvbi1udW0+V09TOkExOTk1VEE4NDYwMDAxMzwvYWNjZXNzaW9uLW51
bT48dXJscz48cmVsYXRlZC11cmxzPjx1cmw+Jmx0O0dvIHRvIElTSSZndDs6Ly9XT1M6QTE5OTVU
QTg0NjAwMDEzPC91cmw+PC9yZWxhdGVkLXVybHM+PC91cmxzPjxlbGVjdHJvbmljLXJlc291cmNl
LW51bT4xMC4yMzA3LzI1ODA2MzQ8L2VsZWN0cm9uaWMtcmVzb3VyY2UtbnVtPjwvcmVjb3JkPjwv
Q2l0ZT48Q2l0ZT48QXV0aG9yPkhveWVydDwvQXV0aG9yPjxZZWFyPjE5OTU8L1llYXI+PFJlY051
bT44NTwvUmVjTnVtPjxyZWNvcmQ+PHJlYy1udW1iZXI+ODU8L3JlYy1udW1iZXI+PGZvcmVpZ24t
a2V5cz48a2V5IGFwcD0iRU4iIGRiLWlkPSJ3eGFwemFyMHBzMjVyY2VwdndieHQyNW45MDJlYWR0
cnJ4MmUiIHRpbWVzdGFtcD0iMTQxMjcxMzA3NSI+ODU8L2tleT48L2ZvcmVpZ24ta2V5cz48cmVm
LXR5cGUgbmFtZT0iSm91cm5hbCBBcnRpY2xlIj4xNzwvcmVmLXR5cGU+PGNvbnRyaWJ1dG9ycz48
YXV0aG9ycz48YXV0aG9yPkhveWVydCwgRC4gTC48L2F1dGhvcj48YXV0aG9yPlNpbmdoLCBHLiBL
LjwvYXV0aG9yPjxhdXRob3I+Um9zZW5iZXJnLCBILiBNLjwvYXV0aG9yPjwvYXV0aG9ycz48L2Nv
bnRyaWJ1dG9ycz48dGl0bGVzPjx0aXRsZT5Tb3VyY2VzIG9mIGRhdGEgb24gc29jaW8tZWNvbm9t
aWMgZGlmZmVyZW50aWFsIG1vcnRhbGl0eSBpbiB0aGUgVW5pdGVkIFN0YXRlczwvdGl0bGU+PHNl
Y29uZGFyeS10aXRsZT5KIE9mZmljaWFsIFN0YXQ8L3NlY29uZGFyeS10aXRsZT48L3RpdGxlcz48
cGVyaW9kaWNhbD48ZnVsbC10aXRsZT5KIE9mZmljaWFsIFN0YXQ8L2Z1bGwtdGl0bGU+PC9wZXJp
b2RpY2FsPjxwYWdlcz4yMzMtMjYwPC9wYWdlcz48dm9sdW1lPjExPC92b2x1bWU+PHNlY3Rpb24+
MjMzPC9zZWN0aW9uPjxkYXRlcz48eWVhcj4xOTk1PC95ZWFyPjxwdWItZGF0ZXM+PGRhdGU+MTk5
NTwvZGF0ZT48L3B1Yi1kYXRlcz48L2RhdGVzPjx1cmxzPjwvdXJscz48L3JlY29yZD48L0NpdGU+
PENpdGU+PEF1dGhvcj5Ib3dhcmQ8L0F1dGhvcj48WWVhcj4xOTk1PC9ZZWFyPjxSZWNOdW0+NjA8
L1JlY051bT48cmVjb3JkPjxyZWMtbnVtYmVyPjYwPC9yZWMtbnVtYmVyPjxmb3JlaWduLWtleXM+
PGtleSBhcHA9IkVOIiBkYi1pZD0id3hhcHphcjBwczI1cmNlcHZ3Ynh0MjVuOTAyZWFkdHJyeDJl
IiB0aW1lc3RhbXA9IjEzOTMzNjc0NDUiPjYwPC9rZXk+PC9mb3JlaWduLWtleXM+PHJlZi10eXBl
IG5hbWU9IkpvdXJuYWwgQXJ0aWNsZSI+MTc8L3JlZi10eXBlPjxjb250cmlidXRvcnM+PGF1dGhv
cnM+PGF1dGhvcj5Ib3dhcmQsIEcuPC9hdXRob3I+PGF1dGhvcj5SdXNzZWxsLCBHLiBCLjwvYXV0
aG9yPjxhdXRob3I+QW5kZXJzb24sIFIuPC9hdXRob3I+PGF1dGhvcj5FdmFucywgRy4gVy48L2F1
dGhvcj48YXV0aG9yPk1vcmdhbiwgVC48L2F1dGhvcj48YXV0aG9yPkhvd2FyZCwgVi4gSi48L2F1
dGhvcj48YXV0aG9yPkJ1cmtlLCBHLiBMLjwvYXV0aG9yPjwvYXV0aG9ycz48L2NvbnRyaWJ1dG9y
cz48YXV0aC1hZGRyZXNzPkRlcGFydG1lbnQgb2YgUHVibGljIEhlYWx0aCBTY2llbmNlcywgQm93
bWFuIEdyYXkgU2Nob29sIG9mIE1lZGljaW5lIG9mIFdha2UgRm9ycmVzdCBVbml2ZXJzaXR5LCBX
aW5zdG8tU2FsZW0sIE5DIDI3MTU3LTEwNjMsIFVTQS48L2F1dGgtYWRkcmVzcz48dGl0bGVzPjx0
aXRsZT5Sb2xlIG9mIHNvY2lhbCBjbGFzcyBpbiBleGNlc3MgYmxhY2sgc3Ryb2tlIG1vcnRhbGl0
eTwvdGl0bGU+PHNlY29uZGFyeS10aXRsZT5TdHJva2U8L3NlY29uZGFyeS10aXRsZT48L3RpdGxl
cz48cGVyaW9kaWNhbD48ZnVsbC10aXRsZT5TdHJva2U8L2Z1bGwtdGl0bGU+PC9wZXJpb2RpY2Fs
PjxwYWdlcz4xNzU5LTYzPC9wYWdlcz48dm9sdW1lPjI2PC92b2x1bWU+PG51bWJlcj4xMDwvbnVt
YmVyPjxlZGl0aW9uPjE5OTUvMTAvMDE8L2VkaXRpb24+PGtleXdvcmRzPjxrZXl3b3JkPkFmcmlj
YW4gQW1lcmljYW5zPC9rZXl3b3JkPjxrZXl3b3JkPkFmcmljYW4gQ29udGluZW50YWwgQW5jZXN0
cnkgR3JvdXAvZ2VuZXRpY3M8L2tleXdvcmQ+PGtleXdvcmQ+QWdlZDwva2V5d29yZD48a2V5d29y
ZD5DZXJlYnJvdmFzY3VsYXIgRGlzb3JkZXJzL2dlbmV0aWNzLyBtb3J0YWxpdHk8L2tleXdvcmQ+
PGtleXdvcmQ+Q29ob3J0IFN0dWRpZXM8L2tleXdvcmQ+PGtleXdvcmQ+RWR1Y2F0aW9uYWwgU3Rh
dHVzPC9rZXl3b3JkPjxrZXl3b3JkPkV1cm9wZWFuIENvbnRpbmVudGFsIEFuY2VzdHJ5IEdyb3Vw
PC9rZXl3b3JkPjxrZXl3b3JkPkZlbWFsZTwva2V5d29yZD48a2V5d29yZD5Gb2xsb3ctVXAgU3R1
ZGllczwva2V5d29yZD48a2V5d29yZD5IdW1hbnM8L2tleXdvcmQ+PGtleXdvcmQ+SW5jb21lPC9r
ZXl3b3JkPjxrZXl3b3JkPkxpZmUgU3R5bGU8L2tleXdvcmQ+PGtleXdvcmQ+TG9uZ2l0dWRpbmFs
IFN0dWRpZXM8L2tleXdvcmQ+PGtleXdvcmQ+TWFsZTwva2V5d29yZD48a2V5d29yZD5NaWRkbGUg
QWdlZDwva2V5d29yZD48a2V5d29yZD5Qb3B1bGF0aW9uIFN1cnZlaWxsYW5jZTwva2V5d29yZD48
a2V5d29yZD5Qcm9wb3J0aW9uYWwgSGF6YXJkcyBNb2RlbHM8L2tleXdvcmQ+PGtleXdvcmQ+UmVn
cmVzc2lvbiBBbmFseXNpczwva2V5d29yZD48a2V5d29yZD5SaXNrIEZhY3RvcnM8L2tleXdvcmQ+
PGtleXdvcmQ+U2V4IEZhY3RvcnM8L2tleXdvcmQ+PGtleXdvcmQ+U29jaWFsIENsYXNzPC9rZXl3
b3JkPjxrZXl3b3JkPlNvY2lhbCBFbnZpcm9ubWVudDwva2V5d29yZD48a2V5d29yZD5Vbml0ZWQg
U3RhdGVzL2VwaWRlbWlvbG9neTwva2V5d29yZD48L2tleXdvcmRzPjxkYXRlcz48eWVhcj4xOTk1
PC95ZWFyPjxwdWItZGF0ZXM+PGRhdGU+T2N0PC9kYXRlPjwvcHViLWRhdGVzPjwvZGF0ZXM+PGlz
Ym4+MDAzOS0yNDk5IChQcmludCk7MDAzOS0yNDk5IChMaW5raW5nKTwvaXNibj48YWNjZXNzaW9u
LW51bT43NTcwNzIxPC9hY2Nlc3Npb24tbnVtPjx1cmxzPjwvdXJscz48Y3VzdG9tMz41MzMzOS9Q
SFMgSEhTL1VuaXRlZCBTdGF0ZXM8L2N1c3RvbTM+PHJlbW90ZS1kYXRhYmFzZS1wcm92aWRlcj5O
TE08L3JlbW90ZS1kYXRhYmFzZS1wcm92aWRlcj48bGFuZ3VhZ2U+ZW5nPC9sYW5ndWFnZT48L3Jl
Y29yZD48L0NpdGU+PENpdGU+PEF1dGhvcj5Tb3JsaWU8L0F1dGhvcj48WWVhcj4xOTk0PC9ZZWFy
PjxSZWNOdW0+NjI8L1JlY051bT48cmVjb3JkPjxyZWMtbnVtYmVyPjYyPC9yZWMtbnVtYmVyPjxm
b3JlaWduLWtleXM+PGtleSBhcHA9IkVOIiBkYi1pZD0id3hhcHphcjBwczI1cmNlcHZ3Ynh0MjVu
OTAyZWFkdHJyeDJlIiB0aW1lc3RhbXA9IjEzOTMzNjc0NDYiPjYyPC9rZXk+PC9mb3JlaWduLWtl
eXM+PHJlZi10eXBlIG5hbWU9IkpvdXJuYWwgQXJ0aWNsZSI+MTc8L3JlZi10eXBlPjxjb250cmli
dXRvcnM+PGF1dGhvcnM+PGF1dGhvcj5Tb3JsaWUsIFAuIEQuPC9hdXRob3I+PGF1dGhvcj5Kb2hu
c29uLCBOLiBKLjwvYXV0aG9yPjxhdXRob3I+QmFja2x1bmQsIEUuPC9hdXRob3I+PGF1dGhvcj5C
cmFkaGFtLCBELiBELjwvYXV0aG9yPjwvYXV0aG9ycz48L2NvbnRyaWJ1dG9ycz48YXV0aC1hZGRy
ZXNzPkVwaWRlbWlvbG9neSBhbmQgQmlvbWV0cnkgUHJvZ3JhbSwgTmF0aW9uYWwgSGVhcnQsIEx1
bmcsIGFuZCBCbG9vZCBJbnN0aXR1dGUsIE5hdGlvbmFsIEluc3RpdHV0ZXMgb2YgSGVhbHRoLCBC
ZXRoZXNkYSwgTWQuPC9hdXRoLWFkZHJlc3M+PHRpdGxlcz48dGl0bGU+TW9ydGFsaXR5IGluIHRo
ZSB1bmluc3VyZWQgY29tcGFyZWQgd2l0aCB0aGF0IGluIHBlcnNvbnMgd2l0aCBwdWJsaWMgYW5k
IHByaXZhdGUgaGVhbHRoIGluc3VyYW5jZTwvdGl0bGU+PHNlY29uZGFyeS10aXRsZT5BcmNoIElu
dGVybiBNZWQ8L3NlY29uZGFyeS10aXRsZT48L3RpdGxlcz48cGVyaW9kaWNhbD48ZnVsbC10aXRs
ZT5BcmNoIEludGVybiBNZWQ8L2Z1bGwtdGl0bGU+PC9wZXJpb2RpY2FsPjxwYWdlcz4yNDA5LTE2
PC9wYWdlcz48dm9sdW1lPjE1NDwvdm9sdW1lPjxudW1iZXI+MjE8L251bWJlcj48ZWRpdGlvbj4x
OTk0LzExLzE0PC9lZGl0aW9uPjxrZXl3b3Jkcz48a2V5d29yZD5BZHVsdDwva2V5d29yZD48a2V5
d29yZD5BZ2UgRGlzdHJpYnV0aW9uPC9rZXl3b3JkPjxrZXl3b3JkPkNvbnRpbmVudGFsIFBvcHVs
YXRpb24gR3JvdXBzPC9rZXl3b3JkPjxrZXl3b3JkPkZlbWFsZTwva2V5d29yZD48a2V5d29yZD5I
dW1hbnM8L2tleXdvcmQ+PGtleXdvcmQ+SW5zdXJhbmNlLCBIZWFsdGgvZWNvbm9taWNzPC9rZXl3
b3JkPjxrZXl3b3JkPk1hbGU8L2tleXdvcmQ+PGtleXdvcmQ+TWlkZGxlIEFnZWQ8L2tleXdvcmQ+
PGtleXdvcmQ+TW9ydGFsaXR5PC9rZXl3b3JkPjxrZXl3b3JkPlByaXZhdGUgU2VjdG9yPC9rZXl3
b3JkPjxrZXl3b3JkPlB1YmxpYyBTZWN0b3I8L2tleXdvcmQ+PGtleXdvcmQ+U2V4IERpc3RyaWJ1
dGlvbjwva2V5d29yZD48a2V5d29yZD5Vbml0ZWQgU3RhdGVzL2VwaWRlbWlvbG9neTwva2V5d29y
ZD48L2tleXdvcmRzPjxkYXRlcz48eWVhcj4xOTk0PC95ZWFyPjxwdWItZGF0ZXM+PGRhdGU+Tm92
IDE0PC9kYXRlPjwvcHViLWRhdGVzPjwvZGF0ZXM+PGlzYm4+MDAwMy05OTI2IChQcmludCk7MDAw
My05OTI2IChMaW5raW5nKTwvaXNibj48YWNjZXNzaW9uLW51bT43OTc5ODM2PC9hY2Nlc3Npb24t
bnVtPjx1cmxzPjwvdXJscz48cmVtb3RlLWRhdGFiYXNlLXByb3ZpZGVyPk5MTTwvcmVtb3RlLWRh
dGFiYXNlLXByb3ZpZGVyPjxsYW5ndWFnZT5lbmc8L2xhbmd1YWdlPjwvcmVjb3JkPjwvQ2l0ZT48
Q2l0ZT48QXV0aG9yPktwb3Nvd2E8L0F1dGhvcj48WWVhcj4xOTk0PC9ZZWFyPjxSZWNOdW0+MTwv
UmVjTnVtPjxyZWNvcmQ+PHJlYy1udW1iZXI+MTwvcmVjLW51bWJlcj48Zm9yZWlnbi1rZXlzPjxr
ZXkgYXBwPSJFTiIgZGItaWQ9Ind4YXB6YXIwcHMyNXJjZXB2d2J4dDI1bjkwMmVhZHRycngyZSIg
dGltZXN0YW1wPSIxMzkzMzY2OTg1Ij4xPC9rZXk+PC9mb3JlaWduLWtleXM+PHJlZi10eXBlIG5h
bWU9IkpvdXJuYWwgQXJ0aWNsZSI+MTc8L3JlZi10eXBlPjxjb250cmlidXRvcnM+PGF1dGhvcnM+
PGF1dGhvcj5LcG9zb3dhLCBBLiBKLjwvYXV0aG9yPjxhdXRob3I+U2luZ2gsIEcuIEsuPC9hdXRo
b3I+PGF1dGhvcj5CcmVhdWx0LCBLLiBELjwvYXV0aG9yPjwvYXV0aG9ycz48L2NvbnRyaWJ1dG9y
cz48dGl0bGVzPjx0aXRsZT5USEUgRUZGRUNUUyBPRiBNQVJJVEFMLVNUQVRVUyBBTkQgU09DSUFM
LUlTT0xBVElPTiBPTiBBRFVMVCBNQUxFIEhPTUlDSURFUyBJTiBUSEUgVU5JVEVELVNUQVRFUyAt
IEVWSURFTkNFIEZST00gVEhFIE5BVElPTkFMIExPTkdJVFVESU5BTCBNT1JUQUxJVFkgU1RVRFk8
L3RpdGxlPjxzZWNvbmRhcnktdGl0bGU+Sm91cm5hbCBvZiBRdWFudGl0YXRpdmUgQ3JpbWlub2xv
Z3k8L3NlY29uZGFyeS10aXRsZT48L3RpdGxlcz48cGVyaW9kaWNhbD48ZnVsbC10aXRsZT5Kb3Vy
bmFsIG9mIFF1YW50aXRhdGl2ZSBDcmltaW5vbG9neTwvZnVsbC10aXRsZT48L3BlcmlvZGljYWw+
PHBhZ2VzPjI3Ny0yODk8L3BhZ2VzPjx2b2x1bWU+MTA8L3ZvbHVtZT48bnVtYmVyPjM8L251bWJl
cj48ZGF0ZXM+PHllYXI+MTk5NDwveWVhcj48cHViLWRhdGVzPjxkYXRlPlNlcDwvZGF0ZT48L3B1
Yi1kYXRlcz48L2RhdGVzPjxpc2JuPjA3NDgtNDUxODwvaXNibj48YWNjZXNzaW9uLW51bT5XT1M6
QTE5OTRQSzc0NTAwMDA0PC9hY2Nlc3Npb24tbnVtPjx1cmxzPjxyZWxhdGVkLXVybHM+PHVybD4m
bHQ7R28gdG8gSVNJJmd0OzovL1dPUzpBMTk5NFBLNzQ1MDAwMDQ8L3VybD48L3JlbGF0ZWQtdXJs
cz48L3VybHM+PGVsZWN0cm9uaWMtcmVzb3VyY2UtbnVtPjEwLjEwMDcvYmYwMjIyMTIxMzwvZWxl
Y3Ryb25pYy1yZXNvdXJjZS1udW0+PC9yZWNvcmQ+PC9DaXRlPjxDaXRlPjxBdXRob3I+SG93YXJk
PC9BdXRob3I+PFllYXI+MTk5NDwvWWVhcj48UmVjTnVtPjYzPC9SZWNOdW0+PHJlY29yZD48cmVj
LW51bWJlcj42MzwvcmVjLW51bWJlcj48Zm9yZWlnbi1rZXlzPjxrZXkgYXBwPSJFTiIgZGItaWQ9
Ind4YXB6YXIwcHMyNXJjZXB2d2J4dDI1bjkwMmVhZHRycngyZSIgdGltZXN0YW1wPSIxMzkzMzY3
NDQ2Ij42Mzwva2V5PjwvZm9yZWlnbi1rZXlzPjxyZWYtdHlwZSBuYW1lPSJKb3VybmFsIEFydGlj
bGUiPjE3PC9yZWYtdHlwZT48Y29udHJpYnV0b3JzPjxhdXRob3JzPjxhdXRob3I+SG93YXJkLCBH
LjwvYXV0aG9yPjxhdXRob3I+QW5kZXJzb24sIFIuPC9hdXRob3I+PGF1dGhvcj5Tb3JsaWUsIFAu
PC9hdXRob3I+PGF1dGhvcj5BbmRyZXdzLCBWLjwvYXV0aG9yPjxhdXRob3I+QmFja2x1bmQsIEUu
PC9hdXRob3I+PGF1dGhvcj5CdXJrZSwgRy4gTC48L2F1dGhvcj48L2F1dGhvcnM+PC9jb250cmli
dXRvcnM+PGF1dGgtYWRkcmVzcz5EZXBhcnRtZW50IG9mIFB1YmxpYyBIZWFsdGggU2NpZW5jZXMs
IEJvd21hbiBHcmF5IFNjaG9vbCBvZiBNZWRpY2luZSBvZiBXYWtlIEZvcmVzdCBVbml2ZXJzaXR5
LCBXaW5zdG9uLVNhbGVtLCBOQyAyNzE1Ny0xMDYzLjwvYXV0aC1hZGRyZXNzPjx0aXRsZXM+PHRp
dGxlPkV0aG5pYyBkaWZmZXJlbmNlcyBpbiBzdHJva2UgbW9ydGFsaXR5IGJldHdlZW4gbm9uLUhp
c3BhbmljIHdoaXRlcywgSGlzcGFuaWMgd2hpdGVzLCBhbmQgYmxhY2tzLiBUaGUgTmF0aW9uYWwg
TG9uZ2l0dWRpbmFsIE1vcnRhbGl0eSBTdHVkeTwvdGl0bGU+PHNlY29uZGFyeS10aXRsZT5TdHJv
a2U8L3NlY29uZGFyeS10aXRsZT48L3RpdGxlcz48cGVyaW9kaWNhbD48ZnVsbC10aXRsZT5TdHJv
a2U8L2Z1bGwtdGl0bGU+PC9wZXJpb2RpY2FsPjxwYWdlcz4yMTIwLTU8L3BhZ2VzPjx2b2x1bWU+
MjU8L3ZvbHVtZT48bnVtYmVyPjExPC9udW1iZXI+PGVkaXRpb24+MTk5NC8xMS8wMTwvZWRpdGlv
bj48a2V5d29yZHM+PGtleXdvcmQ+QWZyaWNhbiBDb250aW5lbnRhbCBBbmNlc3RyeSBHcm91cDwv
a2V5d29yZD48a2V5d29yZD5BZ2UgRmFjdG9yczwva2V5d29yZD48a2V5d29yZD5BZ2VkPC9rZXl3
b3JkPjxrZXl3b3JkPkFnZWQsIDgwIGFuZCBvdmVyPC9rZXl3b3JkPjxrZXl3b3JkPkNlcmVicm92
YXNjdWxhciBEaXNvcmRlcnMvZXBpZGVtaW9sb2d5LyBldGhub2xvZ3kvIG1vcnRhbGl0eTwva2V5
d29yZD48a2V5d29yZD5FdXJvcGVhbiBDb250aW5lbnRhbCBBbmNlc3RyeSBHcm91cDwva2V5d29y
ZD48a2V5d29yZD5GZW1hbGU8L2tleXdvcmQ+PGtleXdvcmQ+SGlzcGFuaWMgQW1lcmljYW5zPC9r
ZXl3b3JkPjxrZXl3b3JkPkh1bWFuczwva2V5d29yZD48a2V5d29yZD5Mb25naXR1ZGluYWwgU3R1
ZGllczwva2V5d29yZD48a2V5d29yZD5NYWxlPC9rZXl3b3JkPjxrZXl3b3JkPk1pZGRsZSBBZ2Vk
PC9rZXl3b3JkPjxrZXl3b3JkPlByb3BvcnRpb25hbCBIYXphcmRzIE1vZGVsczwva2V5d29yZD48
a2V5d29yZD5TZXggRmFjdG9yczwva2V5d29yZD48a2V5d29yZD5TdXJ2aXZhbCBBbmFseXNpczwv
a2V5d29yZD48a2V5d29yZD5Vbml0ZWQgU3RhdGVzPC9rZXl3b3JkPjwva2V5d29yZHM+PGRhdGVz
Pjx5ZWFyPjE5OTQ8L3llYXI+PHB1Yi1kYXRlcz48ZGF0ZT5Ob3Y8L2RhdGU+PC9wdWItZGF0ZXM+
PC9kYXRlcz48aXNibj4wMDM5LTI0OTkgKFByaW50KTswMDM5LTI0OTkgKExpbmtpbmcpPC9pc2Ju
PjxhY2Nlc3Npb24tbnVtPjc5NzQ1MzE8L2FjY2Vzc2lvbi1udW0+PHVybHM+PC91cmxzPjxyZW1v
dGUtZGF0YWJhc2UtcHJvdmlkZXI+TkxNPC9yZW1vdGUtZGF0YWJhc2UtcHJvdmlkZXI+PGxhbmd1
YWdlPmVuZzwvbGFuZ3VhZ2U+PC9yZWNvcmQ+PC9DaXRlPjxDaXRlPjxBdXRob3I+U29ybGllPC9B
dXRob3I+PFllYXI+MTk5MzwvWWVhcj48UmVjTnVtPjY0PC9SZWNOdW0+PHJlY29yZD48cmVjLW51
bWJlcj42NDwvcmVjLW51bWJlcj48Zm9yZWlnbi1rZXlzPjxrZXkgYXBwPSJFTiIgZGItaWQ9Ind4
YXB6YXIwcHMyNXJjZXB2d2J4dDI1bjkwMmVhZHRycngyZSIgdGltZXN0YW1wPSIxMzkzMzY3NDQ3
Ij42NDwva2V5PjwvZm9yZWlnbi1rZXlzPjxyZWYtdHlwZSBuYW1lPSJKb3VybmFsIEFydGljbGUi
PjE3PC9yZWYtdHlwZT48Y29udHJpYnV0b3JzPjxhdXRob3JzPjxhdXRob3I+U29ybGllLCBQLiBE
LjwvYXV0aG9yPjxhdXRob3I+QmFja2x1bmQsIEUuPC9hdXRob3I+PGF1dGhvcj5Kb2huc29uLCBO
LiBKLjwvYXV0aG9yPjxhdXRob3I+Um9nb3QsIEUuPC9hdXRob3I+PC9hdXRob3JzPjwvY29udHJp
YnV0b3JzPjxhdXRoLWFkZHJlc3M+RXBpZGVtaW9sb2d5IGFuZCBCaW9tZXRyeSBQcm9ncmFtLCBO
YXRpb25hbCBIZWFydCwgTHVuZywgYW5kIEJsb29kIEluc3RpdHV0ZSwgTmF0aW9uYWwgSW5zdGl0
dXRlcyBvZiBIZWFsdGgsIEJldGhlc2RhLCBNRCAyMDg5Mi48L2F1dGgtYWRkcmVzcz48dGl0bGVz
Pjx0aXRsZT5Nb3J0YWxpdHkgYnkgSGlzcGFuaWMgc3RhdHVzIGluIHRoZSBVbml0ZWQgU3RhdGVz
PC90aXRsZT48c2Vjb25kYXJ5LXRpdGxlPkpBTUE8L3NlY29uZGFyeS10aXRsZT48L3RpdGxlcz48
cGVyaW9kaWNhbD48ZnVsbC10aXRsZT5KQU1BPC9mdWxsLXRpdGxlPjwvcGVyaW9kaWNhbD48cGFn
ZXM+MjQ2NC04PC9wYWdlcz48dm9sdW1lPjI3MDwvdm9sdW1lPjxudW1iZXI+MjA8L251bWJlcj48
ZWRpdGlvbj4xOTkzLzExLzI0PC9lZGl0aW9uPjxrZXl3b3Jkcz48a2V5d29yZD5BZHVsdDwva2V5
d29yZD48a2V5d29yZD5BZ2VkPC9rZXl3b3JkPjxrZXl3b3JkPkNhdXNlIG9mIERlYXRoPC9rZXl3
b3JkPjxrZXl3b3JkPkNvaG9ydCBTdHVkaWVzPC9rZXl3b3JkPjxrZXl3b3JkPkZlbWFsZTwva2V5
d29yZD48a2V5d29yZD5IaXNwYW5pYyBBbWVyaWNhbnMvIHN0YXRpc3RpY3MgJmFtcDsgbnVtZXJp
Y2FsIGRhdGE8L2tleXdvcmQ+PGtleXdvcmQ+SHVtYW5zPC9rZXl3b3JkPjxrZXl3b3JkPk1hbGU8
L2tleXdvcmQ+PGtleXdvcmQ+TWlkZGxlIEFnZWQ8L2tleXdvcmQ+PGtleXdvcmQ+TW9ydGFsaXR5
LyB0cmVuZHM8L2tleXdvcmQ+PGtleXdvcmQ+UG9wdWxhdGlvbiBTdXJ2ZWlsbGFuY2U8L2tleXdv
cmQ+PGtleXdvcmQ+UHJvc3BlY3RpdmUgU3R1ZGllczwva2V5d29yZD48a2V5d29yZD5Tb2Npb2Vj
b25vbWljIEZhY3RvcnM8L2tleXdvcmQ+PGtleXdvcmQ+VW5pdGVkIFN0YXRlcy9lcGlkZW1pb2xv
Z3k8L2tleXdvcmQ+PC9rZXl3b3Jkcz48ZGF0ZXM+PHllYXI+MTk5MzwveWVhcj48cHViLWRhdGVz
PjxkYXRlPk5vdiAyNDwvZGF0ZT48L3B1Yi1kYXRlcz48L2RhdGVzPjxpc2JuPjAwOTgtNzQ4NCAo
UHJpbnQpOzAwOTgtNzQ4NCAoTGlua2luZyk8L2lzYm4+PGFjY2Vzc2lvbi1udW0+ODAzMTM0MTwv
YWNjZXNzaW9uLW51bT48dXJscz48L3VybHM+PHJlbW90ZS1kYXRhYmFzZS1wcm92aWRlcj5OTE08
L3JlbW90ZS1kYXRhYmFzZS1wcm92aWRlcj48bGFuZ3VhZ2U+ZW5nPC9sYW5ndWFnZT48L3JlY29y
ZD48L0NpdGU+PENpdGU+PEF1dGhvcj5Tb3JsaWU8L0F1dGhvcj48WWVhcj4xOTkyPC9ZZWFyPjxS
ZWNOdW0+Njg8L1JlY051bT48cmVjb3JkPjxyZWMtbnVtYmVyPjY4PC9yZWMtbnVtYmVyPjxmb3Jl
aWduLWtleXM+PGtleSBhcHA9IkVOIiBkYi1pZD0id3hhcHphcjBwczI1cmNlcHZ3Ynh0MjVuOTAy
ZWFkdHJyeDJlIiB0aW1lc3RhbXA9IjEzOTMzNjc0NDkiPjY4PC9rZXk+PC9mb3JlaWduLWtleXM+
PHJlZi10eXBlIG5hbWU9IkpvdXJuYWwgQXJ0aWNsZSI+MTc8L3JlZi10eXBlPjxjb250cmlidXRv
cnM+PGF1dGhvcnM+PGF1dGhvcj5Tb3JsaWUsIFAuIEQuPC9hdXRob3I+PGF1dGhvcj5Sb2dvdCwg
RS48L2F1dGhvcj48YXV0aG9yPkpvaG5zb24sIE4uIEouPC9hdXRob3I+PC9hdXRob3JzPjwvY29u
dHJpYnV0b3JzPjxhdXRoLWFkZHJlc3M+TmF0aW9uYWwgSGVhcnQsIEx1bmcsIGFuZCBCbG9vZCBJ
bnN0aXR1dGUsIEJldGhlc2RhLCBNRCAyMDg5Mi48L2F1dGgtYWRkcmVzcz48dGl0bGVzPjx0aXRs
ZT5WYWxpZGl0eSBvZiBkZW1vZ3JhcGhpYyBjaGFyYWN0ZXJpc3RpY3Mgb24gdGhlIGRlYXRoIGNl
cnRpZmljYXRlPC90aXRsZT48c2Vjb25kYXJ5LXRpdGxlPkVwaWRlbWlvbG9neTwvc2Vjb25kYXJ5
LXRpdGxlPjwvdGl0bGVzPjxwZXJpb2RpY2FsPjxmdWxsLXRpdGxlPkVwaWRlbWlvbG9neTwvZnVs
bC10aXRsZT48L3BlcmlvZGljYWw+PHBhZ2VzPjE4MS00PC9wYWdlcz48dm9sdW1lPjM8L3ZvbHVt
ZT48bnVtYmVyPjI8L251bWJlcj48ZWRpdGlvbj4xOTkyLzAzLzAxPC9lZGl0aW9uPjxrZXl3b3Jk
cz48a2V5d29yZD5CaWFzIChFcGlkZW1pb2xvZ3kpPC9rZXl3b3JkPjxrZXl3b3JkPkNhdXNlIG9m
IERlYXRoPC9rZXl3b3JkPjxrZXl3b3JkPkNvbnRpbmVudGFsIFBvcHVsYXRpb24gR3JvdXBzPC9r
ZXl3b3JkPjxrZXl3b3JkPkRhdGFiYXNlcywgRmFjdHVhbC8gc3RhbmRhcmRzPC9rZXl3b3JkPjxr
ZXl3b3JkPkRlYXRoIENlcnRpZmljYXRlczwva2V5d29yZD48a2V5d29yZD5EZW1vZ3JhcGh5PC9r
ZXl3b3JkPjxrZXl3b3JkPkV0aG5pYyBHcm91cHM8L2tleXdvcmQ+PGtleXdvcmQ+RmVtYWxlPC9r
ZXl3b3JkPjxrZXl3b3JkPkh1bWFuczwva2V5d29yZD48a2V5d29yZD5MYWJvciwgT2JzdGV0cmlj
PC9rZXl3b3JkPjxrZXl3b3JkPkxvbmdpdHVkaW5hbCBTdHVkaWVzPC9rZXl3b3JkPjxrZXl3b3Jk
Pk1hbGU8L2tleXdvcmQ+PGtleXdvcmQ+TWVkaWNhbCBSZWNvcmQgTGlua2FnZTwva2V5d29yZD48
a2V5d29yZD5QcmVnbmFuY3k8L2tleXdvcmQ+PGtleXdvcmQ+UmVwcm9kdWNpYmlsaXR5IG9mIFJl
c3VsdHM8L2tleXdvcmQ+PGtleXdvcmQ+U2V4IEZhY3RvcnM8L2tleXdvcmQ+PGtleXdvcmQ+VmV0
ZXJhbnM8L2tleXdvcmQ+PC9rZXl3b3Jkcz48ZGF0ZXM+PHllYXI+MTk5MjwveWVhcj48cHViLWRh
dGVzPjxkYXRlPk1hcjwvZGF0ZT48L3B1Yi1kYXRlcz48L2RhdGVzPjxpc2JuPjEwNDQtMzk4MyAo
UHJpbnQpOzEwNDQtMzk4MyAoTGlua2luZyk8L2lzYm4+PGFjY2Vzc2lvbi1udW0+MTU3NjIyNTwv
YWNjZXNzaW9uLW51bT48dXJscz48L3VybHM+PHJlbW90ZS1kYXRhYmFzZS1wcm92aWRlcj5OTE08
L3JlbW90ZS1kYXRhYmFzZS1wcm92aWRlcj48bGFuZ3VhZ2U+ZW5nPC9sYW5ndWFnZT48L3JlY29y
ZD48L0NpdGU+PENpdGU+PEF1dGhvcj5Tb3JsaWU8L0F1dGhvcj48WWVhcj4xOTkyPC9ZZWFyPjxS
ZWNOdW0+NjU8L1JlY051bT48cmVjb3JkPjxyZWMtbnVtYmVyPjY1PC9yZWMtbnVtYmVyPjxmb3Jl
aWduLWtleXM+PGtleSBhcHA9IkVOIiBkYi1pZD0id3hhcHphcjBwczI1cmNlcHZ3Ynh0MjVuOTAy
ZWFkdHJyeDJlIiB0aW1lc3RhbXA9IjEzOTMzNjc0NDciPjY1PC9rZXk+PC9mb3JlaWduLWtleXM+
PHJlZi10eXBlIG5hbWU9IkpvdXJuYWwgQXJ0aWNsZSI+MTc8L3JlZi10eXBlPjxjb250cmlidXRv
cnM+PGF1dGhvcnM+PGF1dGhvcj5Tb3JsaWUsIFAuPC9hdXRob3I+PGF1dGhvcj5Sb2dvdCwgRS48
L2F1dGhvcj48YXV0aG9yPkFuZGVyc29uLCBSLjwvYXV0aG9yPjxhdXRob3I+Sm9obnNvbiwgTi4g
Si48L2F1dGhvcj48YXV0aG9yPkJhY2tsdW5kLCBFLjwvYXV0aG9yPjwvYXV0aG9ycz48L2NvbnRy
aWJ1dG9ycz48YXV0aC1hZGRyZXNzPk5hdGlvbmFsIEluc3RpdHV0ZXMgb2YgSGVhbHRoLCBOYXRp
b25hbCBIZWFydCwgTHVuZywgYW5kIEJsb29kIEluc3RpdHV0ZSwgQmV0aGVzZGEsIE1hcnlsYW5k
IDIwODkyLjwvYXV0aC1hZGRyZXNzPjx0aXRsZXM+PHRpdGxlPkJsYWNrLXdoaXRlIG1vcnRhbGl0
eSBkaWZmZXJlbmNlcyBieSBmYW1pbHkgaW5jb21lPC90aXRsZT48c2Vjb25kYXJ5LXRpdGxlPkxh
bmNldDwvc2Vjb25kYXJ5LXRpdGxlPjwvdGl0bGVzPjxwZXJpb2RpY2FsPjxmdWxsLXRpdGxlPkxh
bmNldDwvZnVsbC10aXRsZT48L3BlcmlvZGljYWw+PHBhZ2VzPjM0Ni01MDwvcGFnZXM+PHZvbHVt
ZT4zNDA8L3ZvbHVtZT48bnVtYmVyPjg4MTU8L251bWJlcj48ZWRpdGlvbj4xOTkyLzA4LzA4PC9l
ZGl0aW9uPjxrZXl3b3Jkcz48a2V5d29yZD5BZHVsdDwva2V5d29yZD48a2V5d29yZD5BZnJpY2Fu
IEFtZXJpY2Fucy8gc3RhdGlzdGljcyAmYW1wOyBudW1lcmljYWwgZGF0YTwva2V5d29yZD48a2V5
d29yZD5BZ2VkPC9rZXl3b3JkPjxrZXl3b3JkPkFnZWQsIDgwIGFuZCBvdmVyPC9rZXl3b3JkPjxr
ZXl3b3JkPkNhdXNlIG9mIERlYXRoPC9rZXl3b3JkPjxrZXl3b3JkPkVtcGxveW1lbnQvc3RhdGlz
dGljcyAmYW1wOyBudW1lcmljYWwgZGF0YTwva2V5d29yZD48a2V5d29yZD5FdXJvcGVhbiBDb250
aW5lbnRhbCBBbmNlc3RyeSBHcm91cC8gc3RhdGlzdGljcyAmYW1wOyBudW1lcmljYWwgZGF0YTwv
a2V5d29yZD48a2V5d29yZD5GZW1hbGU8L2tleXdvcmQ+PGtleXdvcmQ+SGVhbHRoIEJlaGF2aW9y
PC9rZXl3b3JkPjxrZXl3b3JkPkhlYWx0aCBTZXJ2aWNlcyBBY2Nlc3NpYmlsaXR5L3N0YW5kYXJk
czwva2V5d29yZD48a2V5d29yZD5IdW1hbnM8L2tleXdvcmQ+PGtleXdvcmQ+SW5jb21lLyBzdGF0
aXN0aWNzICZhbXA7IG51bWVyaWNhbCBkYXRhPC9rZXl3b3JkPjxrZXl3b3JkPkxvbmdpdHVkaW5h
bCBTdHVkaWVzPC9rZXl3b3JkPjxrZXl3b3JkPk1hbGU8L2tleXdvcmQ+PGtleXdvcmQ+TWlkZGxl
IEFnZWQ8L2tleXdvcmQ+PGtleXdvcmQ+TW9ydGFsaXR5PC9rZXl3b3JkPjxrZXl3b3JkPlF1YWxp
dHkgb2YgSGVhbHRoIENhcmU8L2tleXdvcmQ+PGtleXdvcmQ+UmlzayBGYWN0b3JzPC9rZXl3b3Jk
PjxrZXl3b3JkPlNvY2lvZWNvbm9taWMgRmFjdG9yczwva2V5d29yZD48a2V5d29yZD5Vbml0ZWQg
U3RhdGVzL2VwaWRlbWlvbG9neTwva2V5d29yZD48L2tleXdvcmRzPjxkYXRlcz48eWVhcj4xOTky
PC95ZWFyPjxwdWItZGF0ZXM+PGRhdGU+QXVnIDg8L2RhdGU+PC9wdWItZGF0ZXM+PC9kYXRlcz48
aXNibj4wMTQwLTY3MzYgKFByaW50KTswMTQwLTY3MzYgKExpbmtpbmcpPC9pc2JuPjxhY2Nlc3Np
b24tbnVtPjEzNTM4MTM8L2FjY2Vzc2lvbi1udW0+PHVybHM+PC91cmxzPjxyZW1vdGUtZGF0YWJh
c2UtcHJvdmlkZXI+TkxNPC9yZW1vdGUtZGF0YWJhc2UtcHJvdmlkZXI+PGxhbmd1YWdlPmVuZzwv
bGFuZ3VhZ2U+PC9yZWNvcmQ+PC9DaXRlPjxDaXRlPjxBdXRob3I+Um9nb3Q8L0F1dGhvcj48WWVh
cj4xOTkyPC9ZZWFyPjxSZWNOdW0+ODQ8L1JlY051bT48cmVjb3JkPjxyZWMtbnVtYmVyPjg0PC9y
ZWMtbnVtYmVyPjxmb3JlaWduLWtleXM+PGtleSBhcHA9IkVOIiBkYi1pZD0id3hhcHphcjBwczI1
cmNlcHZ3Ynh0MjVuOTAyZWFkdHJyeDJlIiB0aW1lc3RhbXA9IjE0MTI3MTI5NTIiPjg0PC9rZXk+
PC9mb3JlaWduLWtleXM+PHJlZi10eXBlIG5hbWU9IkdvdmVybm1lbnQgRG9jdW1lbnQiPjQ2PC9y
ZWYtdHlwZT48Y29udHJpYnV0b3JzPjxhdXRob3JzPjxhdXRob3I+Um9nb3QsIEUuPC9hdXRob3I+
PGF1dGhvcj5Tb3JsaWUsIFAuIEQuPC9hdXRob3I+PGF1dGhvcj5Kb2huc29uLCBOLiBKLjwvYXV0
aG9yPjwvYXV0aG9ycz48c2Vjb25kYXJ5LWF1dGhvcnM+PGF1dGhvcj5QSFMsIERISFM8L2F1dGhv
cj48L3NlY29uZGFyeS1hdXRob3JzPjwvY29udHJpYnV0b3JzPjx0aXRsZXM+PHRpdGxlPkEgTW9y
dGFsaXR5IFN0dWR5IG9mIDEuMyBNaWxsaW9uIFBlcnNvbnMgYnkgRGVtb2dyYXBoaWMsIFNvY2lh
bCBhbmQgRWNvbm9taWMgRmFjdG9yczogMTk3OS0xOTg1IEZvbGxvdy11cC4gU2Vjb25kIERhdGEg
Qm9vazwvdGl0bGU+PC90aXRsZXM+PGRhdGVzPjx5ZWFyPjE5OTI8L3llYXI+PC9kYXRlcz48cHVi
bGlzaGVyPk5hdGlvbmFsIEluc3RpdHV0ZXMgb2YgSGVhbHRoPC9wdWJsaXNoZXI+PGlzYm4+TklI
IFB1YmxpY2F0aW9uIE5vIDkyLTMyOTc8L2lzYm4+PHVybHM+PC91cmxzPjwvcmVjb3JkPjwvQ2l0
ZT48Q2l0ZT48QXV0aG9yPlJvZ290PC9BdXRob3I+PFllYXI+MTk5MjwvWWVhcj48UmVjTnVtPjY3
PC9SZWNOdW0+PHJlY29yZD48cmVjLW51bWJlcj42NzwvcmVjLW51bWJlcj48Zm9yZWlnbi1rZXlz
PjxrZXkgYXBwPSJFTiIgZGItaWQ9Ind4YXB6YXIwcHMyNXJjZXB2d2J4dDI1bjkwMmVhZHRycngy
ZSIgdGltZXN0YW1wPSIxMzkzMzY3NDQ5Ij42Nzwva2V5PjwvZm9yZWlnbi1rZXlzPjxyZWYtdHlw
ZSBuYW1lPSJKb3VybmFsIEFydGljbGUiPjE3PC9yZWYtdHlwZT48Y29udHJpYnV0b3JzPjxhdXRo
b3JzPjxhdXRob3I+Um9nb3QsIEUuPC9hdXRob3I+PGF1dGhvcj5Tb3JsaWUsIFAuIEQuPC9hdXRo
b3I+PGF1dGhvcj5Kb2huc29uLCBOLiBKLjwvYXV0aG9yPjwvYXV0aG9ycz48L2NvbnRyaWJ1dG9y
cz48YXV0aC1hZGRyZXNzPkVwaWRlbWlvbG9neSBhbmQgQmlvbWV0cnkgUHJvZ3JhbSwgTmF0aW9u
YWwgSGVhcnQsIEx1bmcsIGFuZCBCbG9vZCBJbnN0aXR1dGUsIE5hdGlvbmFsIEluc3RpdHV0ZXMg
b2YgSGVhbHRoLCBCZXRoZXNkYSwgTUQgMjA4OTIuPC9hdXRoLWFkZHJlc3M+PHRpdGxlcz48dGl0
bGU+TGlmZSBleHBlY3RhbmN5IGJ5IGVtcGxveW1lbnQgc3RhdHVzLCBpbmNvbWUsIGFuZCBlZHVj
YXRpb24gaW4gdGhlIE5hdGlvbmFsIExvbmdpdHVkaW5hbCBNb3J0YWxpdHkgU3R1ZHk8L3RpdGxl
PjxzZWNvbmRhcnktdGl0bGU+UHVibGljIEhlYWx0aCBSZXA8L3NlY29uZGFyeS10aXRsZT48L3Rp
dGxlcz48cGVyaW9kaWNhbD48ZnVsbC10aXRsZT5QdWJsaWMgSGVhbHRoIFJlcDwvZnVsbC10aXRs
ZT48L3BlcmlvZGljYWw+PHBhZ2VzPjQ1Ny02MTwvcGFnZXM+PHZvbHVtZT4xMDc8L3ZvbHVtZT48
bnVtYmVyPjQ8L251bWJlcj48ZWRpdGlvbj4xOTkyLzA3LzAxPC9lZGl0aW9uPjxrZXl3b3Jkcz48
a2V5d29yZD5BZHVsdDwva2V5d29yZD48a2V5d29yZD5BZ2VkPC9rZXl3b3JkPjxrZXl3b3JkPkVk
dWNhdGlvbmFsIFN0YXR1czwva2V5d29yZD48a2V5d29yZD5FbXBsb3ltZW50PC9rZXl3b3JkPjxr
ZXl3b3JkPkZlbWFsZTwva2V5d29yZD48a2V5d29yZD5IdW1hbnM8L2tleXdvcmQ+PGtleXdvcmQ+
SW5jb21lPC9rZXl3b3JkPjxrZXl3b3JkPkxpZmUgRXhwZWN0YW5jeTwva2V5d29yZD48a2V5d29y
ZD5Mb25naXR1ZGluYWwgU3R1ZGllczwva2V5d29yZD48a2V5d29yZD5NYWxlPC9rZXl3b3JkPjxr
ZXl3b3JkPk1pZGRsZSBBZ2VkPC9rZXl3b3JkPjxrZXl3b3JkPk1vcnRhbGl0eTwva2V5d29yZD48
a2V5d29yZD5Vbml0ZWQgU3RhdGVzL2VwaWRlbWlvbG9neTwva2V5d29yZD48L2tleXdvcmRzPjxk
YXRlcz48eWVhcj4xOTkyPC95ZWFyPjxwdWItZGF0ZXM+PGRhdGU+SnVsLUF1ZzwvZGF0ZT48L3B1
Yi1kYXRlcz48L2RhdGVzPjxpc2JuPjAwMzMtMzU0OSAoUHJpbnQpOzAwMzMtMzU0OSAoTGlua2lu
Zyk8L2lzYm4+PGFjY2Vzc2lvbi1udW0+MTY0MTQ0MzwvYWNjZXNzaW9uLW51bT48dXJscz48L3Vy
bHM+PGN1c3RvbTQ+UE1DIC0gUE1DMTQwMzY3NzwvY3VzdG9tND48cmVtb3RlLWRhdGFiYXNlLXBy
b3ZpZGVyPk5MTTwvcmVtb3RlLWRhdGFiYXNlLXByb3ZpZGVyPjxsYW5ndWFnZT5lbmc8L2xhbmd1
YWdlPjwvcmVjb3JkPjwvQ2l0ZT48Q2l0ZT48QXV0aG9yPlJvZ290PC9BdXRob3I+PFllYXI+MTk5
MjwvWWVhcj48UmVjTnVtPjY2PC9SZWNOdW0+PHJlY29yZD48cmVjLW51bWJlcj42NjwvcmVjLW51
bWJlcj48Zm9yZWlnbi1rZXlzPjxrZXkgYXBwPSJFTiIgZGItaWQ9Ind4YXB6YXIwcHMyNXJjZXB2
d2J4dDI1bjkwMmVhZHRycngyZSIgdGltZXN0YW1wPSIxMzkzMzY3NDQ4Ij42Njwva2V5PjwvZm9y
ZWlnbi1rZXlzPjxyZWYtdHlwZSBuYW1lPSJKb3VybmFsIEFydGljbGUiPjE3PC9yZWYtdHlwZT48
Y29udHJpYnV0b3JzPjxhdXRob3JzPjxhdXRob3I+Um9nb3QsIEUuPC9hdXRob3I+PGF1dGhvcj5T
b3JsaWUsIFAuIEQuPC9hdXRob3I+PGF1dGhvcj5CYWNrbHVuZCwgRS48L2F1dGhvcj48L2F1dGhv
cnM+PC9jb250cmlidXRvcnM+PGF1dGgtYWRkcmVzcz5FcGlkZW1pb2xvZ3kgUHJvZ3JhbSwgTmF0
aW9uYWwgSGVhcnQsIEx1bmcsIGFuZCBCbG9vZCBJbnN0aXR1dGUsIEJldGhlc2RhLCBNRCAyMDg5
Mi48L2F1dGgtYWRkcmVzcz48dGl0bGVzPjx0aXRsZT5BaXItY29uZGl0aW9uaW5nIGFuZCBtb3J0
YWxpdHkgaW4gaG90IHdlYXRoZXI8L3RpdGxlPjxzZWNvbmRhcnktdGl0bGU+QW0gSiBFcGlkZW1p
b2w8L3NlY29uZGFyeS10aXRsZT48L3RpdGxlcz48cGVyaW9kaWNhbD48ZnVsbC10aXRsZT5BbSBK
IEVwaWRlbWlvbDwvZnVsbC10aXRsZT48L3BlcmlvZGljYWw+PHBhZ2VzPjEwNi0xNjwvcGFnZXM+
PHZvbHVtZT4xMzY8L3ZvbHVtZT48bnVtYmVyPjE8L251bWJlcj48ZWRpdGlvbj4xOTkyLzA3LzAx
PC9lZGl0aW9uPjxrZXl3b3Jkcz48a2V5d29yZD5BZ2VkPC9rZXl3b3JkPjxrZXl3b3JkPkFpciBD
b25kaXRpb25pbmcvIHN0YW5kYXJkcy9zdGF0aXN0aWNzICZhbXA7IG51bWVyaWNhbCBkYXRhPC9r
ZXl3b3JkPjxrZXl3b3JkPkRlYXRoIENlcnRpZmljYXRlczwva2V5d29yZD48a2V5d29yZD5FbXBs
b3ltZW50L3N0YXRpc3RpY3MgJmFtcDsgbnVtZXJpY2FsIGRhdGE8L2tleXdvcmQ+PGtleXdvcmQ+
RmVtYWxlPC9rZXl3b3JkPjxrZXl3b3JkPkZvbGxvdy1VcCBTdHVkaWVzPC9rZXl3b3JkPjxrZXl3
b3JkPkhvdXNpbmcvc3RhbmRhcmRzL3N0YXRpc3RpY3MgJmFtcDsgbnVtZXJpY2FsIGRhdGE8L2tl
eXdvcmQ+PGtleXdvcmQ+SHVtYW5zPC9rZXl3b3JkPjxrZXl3b3JkPk1hbGU8L2tleXdvcmQ+PGtl
eXdvcmQ+TWVkaWNhbCBSZWNvcmQgTGlua2FnZTwva2V5d29yZD48a2V5d29yZD5NaWRkbGUgQWdl
ZDwva2V5d29yZD48a2V5d29yZD5Nb3J0YWxpdHk8L2tleXdvcmQ+PGtleXdvcmQ+T2RkcyBSYXRp
bzwva2V5d29yZD48a2V5d29yZD5RdWVzdGlvbm5haXJlczwva2V5d29yZD48a2V5d29yZD5TZXgg
RmFjdG9yczwva2V5d29yZD48a2V5d29yZD5TdXJ2aXZhbCBBbmFseXNpczwva2V5d29yZD48a2V5
d29yZD5UZW1wZXJhdHVyZTwva2V5d29yZD48a2V5d29yZD5Vbml0ZWQgU3RhdGVzL2VwaWRlbWlv
bG9neTwva2V5d29yZD48a2V5d29yZD5XZWF0aGVyPC9rZXl3b3JkPjwva2V5d29yZHM+PGRhdGVz
Pjx5ZWFyPjE5OTI8L3llYXI+PHB1Yi1kYXRlcz48ZGF0ZT5KdWwgMTwvZGF0ZT48L3B1Yi1kYXRl
cz48L2RhdGVzPjxpc2JuPjAwMDItOTI2MiAoUHJpbnQpOzAwMDItOTI2MiAoTGlua2luZyk8L2lz
Ym4+PGFjY2Vzc2lvbi1udW0+MTQxNTEyNzwvYWNjZXNzaW9uLW51bT48dXJscz48L3VybHM+PHJl
bW90ZS1kYXRhYmFzZS1wcm92aWRlcj5OTE08L3JlbW90ZS1kYXRhYmFzZS1wcm92aWRlcj48bGFu
Z3VhZ2U+ZW5nPC9sYW5ndWFnZT48L3JlY29yZD48L0NpdGU+PENpdGU+PEF1dGhvcj5Tb3JsaWU8
L0F1dGhvcj48WWVhcj4xOTkwPC9ZZWFyPjxSZWNOdW0+Njk8L1JlY051bT48cmVjb3JkPjxyZWMt
bnVtYmVyPjY5PC9yZWMtbnVtYmVyPjxmb3JlaWduLWtleXM+PGtleSBhcHA9IkVOIiBkYi1pZD0i
d3hhcHphcjBwczI1cmNlcHZ3Ynh0MjVuOTAyZWFkdHJyeDJlIiB0aW1lc3RhbXA9IjEzOTMzNjc0
NDkiPjY5PC9rZXk+PC9mb3JlaWduLWtleXM+PHJlZi10eXBlIG5hbWU9IkpvdXJuYWwgQXJ0aWNs
ZSI+MTc8L3JlZi10eXBlPjxjb250cmlidXRvcnM+PGF1dGhvcnM+PGF1dGhvcj5Tb3JsaWUsIFAu
IEQuPC9hdXRob3I+PGF1dGhvcj5Sb2dvdCwgRS48L2F1dGhvcj48L2F1dGhvcnM+PC9jb250cmli
dXRvcnM+PGF1dGgtYWRkcmVzcz5FcGlkZW1pb2xvZ3kgYW5kIEJpb21ldHJ5IFByb2dyYW0sIE5h
dGlvbmFsIEhlYXJ0LCBMdW5nLCBhbmQgQmxvb2QgSW5zdGl0dXRlLCBOYXRpb25hbCBJbnN0aXR1
dGVzIG9mIEhlYWx0aCwgQmV0aGVzZGEsIE1EIDIwODkyLjwvYXV0aC1hZGRyZXNzPjx0aXRsZXM+
PHRpdGxlPk1vcnRhbGl0eSBieSBlbXBsb3ltZW50IHN0YXR1cyBpbiB0aGUgTmF0aW9uYWwgTG9u
Z2l0dWRpbmFsIE1vcnRhbGl0eSBTdHVkeTwvdGl0bGU+PHNlY29uZGFyeS10aXRsZT5BbSBKIEVw
aWRlbWlvbDwvc2Vjb25kYXJ5LXRpdGxlPjwvdGl0bGVzPjxwZXJpb2RpY2FsPjxmdWxsLXRpdGxl
PkFtIEogRXBpZGVtaW9sPC9mdWxsLXRpdGxlPjwvcGVyaW9kaWNhbD48cGFnZXM+OTgzLTkyPC9w
YWdlcz48dm9sdW1lPjEzMjwvdm9sdW1lPjxudW1iZXI+NTwvbnVtYmVyPjxlZGl0aW9uPjE5OTAv
MTEvMDE8L2VkaXRpb24+PGtleXdvcmRzPjxrZXl3b3JkPkFkdWx0PC9rZXl3b3JkPjxrZXl3b3Jk
PkFmcmljYW4gQW1lcmljYW5zPC9rZXl3b3JkPjxrZXl3b3JkPkFnZWQ8L2tleXdvcmQ+PGtleXdv
cmQ+QWdlZCwgODAgYW5kIG92ZXI8L2tleXdvcmQ+PGtleXdvcmQ+Q2F1c2Ugb2YgRGVhdGg8L2tl
eXdvcmQ+PGtleXdvcmQ+RWR1Y2F0aW9uYWwgU3RhdHVzPC9rZXl3b3JkPjxrZXl3b3JkPkVtcGxv
eW1lbnQ8L2tleXdvcmQ+PGtleXdvcmQ+RXVyb3BlYW4gQ29udGluZW50YWwgQW5jZXN0cnkgR3Jv
dXA8L2tleXdvcmQ+PGtleXdvcmQ+RmVtYWxlPC9rZXl3b3JkPjxrZXl3b3JkPkh1bWFuczwva2V5
d29yZD48a2V5d29yZD5Mb25naXR1ZGluYWwgU3R1ZGllczwva2V5d29yZD48a2V5d29yZD5NYWxl
PC9rZXl3b3JkPjxrZXl3b3JkPk1pZGRsZSBBZ2VkPC9rZXl3b3JkPjxrZXl3b3JkPk1vcnRhbGl0
eTwva2V5d29yZD48a2V5d29yZD5SZXRpcmVtZW50PC9rZXl3b3JkPjxrZXl3b3JkPlVuZW1wbG95
bWVudDwva2V5d29yZD48a2V5d29yZD5Vbml0ZWQgU3RhdGVzPC9rZXl3b3JkPjwva2V5d29yZHM+
PGRhdGVzPjx5ZWFyPjE5OTA8L3llYXI+PHB1Yi1kYXRlcz48ZGF0ZT5Ob3Y8L2RhdGU+PC9wdWIt
ZGF0ZXM+PC9kYXRlcz48aXNibj4wMDAyLTkyNjIgKFByaW50KTswMDAyLTkyNjIgKExpbmtpbmcp
PC9pc2JuPjxhY2Nlc3Npb24tbnVtPjIyMzk5MTM8L2FjY2Vzc2lvbi1udW0+PHVybHM+PC91cmxz
PjxyZW1vdGUtZGF0YWJhc2UtcHJvdmlkZXI+TkxNPC9yZW1vdGUtZGF0YWJhc2UtcHJvdmlkZXI+
PGxhbmd1YWdlPmVuZzwvbGFuZ3VhZ2U+PC9yZWNvcmQ+PC9DaXRlPjxDaXRlPjxBdXRob3I+Um9n
b3Q8L0F1dGhvcj48WWVhcj4xOTg4PC9ZZWFyPjxSZWNOdW0+ODM8L1JlY051bT48cmVjb3JkPjxy
ZWMtbnVtYmVyPjgzPC9yZWMtbnVtYmVyPjxmb3JlaWduLWtleXM+PGtleSBhcHA9IkVOIiBkYi1p
ZD0id3hhcHphcjBwczI1cmNlcHZ3Ynh0MjVuOTAyZWFkdHJyeDJlIiB0aW1lc3RhbXA9IjE0MTI3
MTI4MDIiPjgzPC9rZXk+PC9mb3JlaWduLWtleXM+PHJlZi10eXBlIG5hbWU9IkdvdmVybm1lbnQg
RG9jdW1lbnQiPjQ2PC9yZWYtdHlwZT48Y29udHJpYnV0b3JzPjxhdXRob3JzPjxhdXRob3I+Um9n
b3QsIEUuPC9hdXRob3I+PGF1dGhvcj5Tb3JsaWUsIFAuIEQuPC9hdXRob3I+PGF1dGhvcj5Kb2hu
c29uLCBOLiBKLjwvYXV0aG9yPjwvYXV0aG9ycz48c2Vjb25kYXJ5LWF1dGhvcnM+PGF1dGhvcj5Q
SFMsIERISFM8L2F1dGhvcj48L3NlY29uZGFyeS1hdXRob3JzPjwvY29udHJpYnV0b3JzPjx0aXRs
ZXM+PHRpdGxlPkEgTW9ydGFsaXR5IFN0dWR5IG9mIE9uZSBNaWxsaW9uIFBlcnNvbnMgYnkgRGVt
b2dyYXBoaWMsIFNvY2lhbCBhbmQgRWNvbm9taWMgRmFjdG9yczogMTk3OS0xOTgxIEZvbGxvdy11
cC4gRmlyc3QgRGF0YSBCb29rPC90aXRsZT48L3RpdGxlcz48ZGF0ZXM+PHllYXI+MTk4ODwveWVh
cj48L2RhdGVzPjxwdWJsaXNoZXI+TmF0aW9uYWwgSW5zdGl0dXRlcyBvZiBIZWFsdGg8L3B1Ymxp
c2hlcj48aXNibj5OSUggUHVibGljYXRpb24gTm8gODgtMjg5NjwvaXNibj48dXJscz48L3VybHM+
PC9yZWNvcmQ+PC9DaXRlPjxDaXRlPjxBdXRob3I+Um9nb3Q8L0F1dGhvcj48WWVhcj4xOTg2PC9Z
ZWFyPjxSZWNOdW0+NzA8L1JlY051bT48cmVjb3JkPjxyZWMtbnVtYmVyPjcwPC9yZWMtbnVtYmVy
Pjxmb3JlaWduLWtleXM+PGtleSBhcHA9IkVOIiBkYi1pZD0id3hhcHphcjBwczI1cmNlcHZ3Ynh0
MjVuOTAyZWFkdHJyeDJlIiB0aW1lc3RhbXA9IjEzOTMzNjc0NTAiPjcwPC9rZXk+PC9mb3JlaWdu
LWtleXM+PHJlZi10eXBlIG5hbWU9IkpvdXJuYWwgQXJ0aWNsZSI+MTc8L3JlZi10eXBlPjxjb250
cmlidXRvcnM+PGF1dGhvcnM+PGF1dGhvcj5Sb2dvdCwgRS48L2F1dGhvcj48YXV0aG9yPlNvcmxp
ZSwgUC48L2F1dGhvcj48YXV0aG9yPkpvaG5zb24sIE4uIEouPC9hdXRob3I+PC9hdXRob3JzPjwv
Y29udHJpYnV0b3JzPjx0aXRsZXM+PHRpdGxlPlByb2JhYmlsaXN0aWMgbWV0aG9kcyBpbiBtYXRj
aGluZyBjZW5zdXMgc2FtcGxlcyB0byB0aGUgTmF0aW9uYWwgRGVhdGggSW5kZXg8L3RpdGxlPjxz
ZWNvbmRhcnktdGl0bGU+SiBDaHJvbmljIERpczwvc2Vjb25kYXJ5LXRpdGxlPjwvdGl0bGVzPjxw
ZXJpb2RpY2FsPjxmdWxsLXRpdGxlPkogQ2hyb25pYyBEaXM8L2Z1bGwtdGl0bGU+PC9wZXJpb2Rp
Y2FsPjxwYWdlcz43MTktMzQ8L3BhZ2VzPjx2b2x1bWU+Mzk8L3ZvbHVtZT48bnVtYmVyPjk8L251
bWJlcj48ZWRpdGlvbj4xOTg2LzAxLzAxPC9lZGl0aW9uPjxrZXl3b3Jkcz48a2V5d29yZD5Db21w
dXRlcnM8L2tleXdvcmQ+PGtleXdvcmQ+RmVtYWxlPC9rZXl3b3JkPjxrZXl3b3JkPkh1bWFuczwv
a2V5d29yZD48a2V5d29yZD5Mb25naXR1ZGluYWwgU3R1ZGllczwva2V5d29yZD48a2V5d29yZD5N
YWxlPC9rZXl3b3JkPjxrZXl3b3JkPk1hdGhlbWF0aWNzPC9rZXl3b3JkPjxrZXl3b3JkPk1vcnRh
bGl0eTwva2V5d29yZD48a2V5d29yZD5QaWxvdCBQcm9qZWN0czwva2V5d29yZD48a2V5d29yZD5Q
b3B1bGF0aW9uPC9rZXl3b3JkPjxrZXl3b3JkPlByb2JhYmlsaXR5PC9rZXl3b3JkPjxrZXl3b3Jk
PlJlY29yZHMgYXMgVG9waWM8L2tleXdvcmQ+PC9rZXl3b3Jkcz48ZGF0ZXM+PHllYXI+MTk4Njwv
eWVhcj48L2RhdGVzPjxpc2JuPjAwMjEtOTY4MSAoUHJpbnQpOzAwMjEtOTY4MSAoTGlua2luZyk8
L2lzYm4+PGFjY2Vzc2lvbi1udW0+MzczNDAyNjwvYWNjZXNzaW9uLW51bT48dXJscz48L3VybHM+
PHJlbW90ZS1kYXRhYmFzZS1wcm92aWRlcj5OTE08L3JlbW90ZS1kYXRhYmFzZS1wcm92aWRlcj48
bGFuZ3VhZ2U+ZW5nPC9sYW5ndWFnZT48L3JlY29yZD48L0NpdGU+PENpdGU+PEF1dGhvcj5Sb2dv
dDwvQXV0aG9yPjxZZWFyPjE5ODU8L1llYXI+PFJlY051bT44MjwvUmVjTnVtPjxyZWNvcmQ+PHJl
Yy1udW1iZXI+ODI8L3JlYy1udW1iZXI+PGZvcmVpZ24ta2V5cz48a2V5IGFwcD0iRU4iIGRiLWlk
PSJ3eGFwemFyMHBzMjVyY2VwdndieHQyNW45MDJlYWR0cnJ4MmUiIHRpbWVzdGFtcD0iMTQxMjcx
MjU1MiI+ODI8L2tleT48L2ZvcmVpZ24ta2V5cz48cmVmLXR5cGUgbmFtZT0iQ29uZmVyZW5jZSBQ
cm9jZWVkaW5ncyI+MTA8L3JlZi10eXBlPjxjb250cmlidXRvcnM+PGF1dGhvcnM+PGF1dGhvcj5S
b2dvdCwgRS48L2F1dGhvcj48YXV0aG9yPlNvcmxpZSwgUC48L2F1dGhvcj48YXV0aG9yPkpvaG5z
b24sIE4uIEouPC9hdXRob3I+PC9hdXRob3JzPjwvY29udHJpYnV0b3JzPjx0aXRsZXM+PHRpdGxl
Pk1vcnRhbGl0eSBieSBDYXVzZSBvZiBEZWF0aCBBbW9uZyBTZWxlY3RlZCBDZW5zdXMgQnVyZWF1
IFNhbXBsZSBDb2hvcnRzIGZvciAxOTc5LTE5ODE8L3RpdGxlPjxzZWNvbmRhcnktdGl0bGU+UHJv
Y2VlZGluZ3Mgb2YgdGhlIFNlY3Rpb24gb24gU3VydmV5IFJlc2VhcmNoIE1ldGhvZHM8L3NlY29u
ZGFyeS10aXRsZT48L3RpdGxlcz48cGFnZXM+NDQ0LTQ0OTwvcGFnZXM+PGRhdGVzPjx5ZWFyPjE5
ODU8L3llYXI+PC9kYXRlcz48cHVibGlzaGVyPkFtZXJpY2FuIFN0YXRpc3RpY2FsIEFzc29jaWF0
aW9uPC9wdWJsaXNoZXI+PHVybHM+PC91cmxzPjxjdXN0b20yPjE5ODU8L2N1c3RvbTI+PC9yZWNv
cmQ+PC9DaXRlPjxDaXRlPjxBdXRob3I+Sm9obnNvbjwvQXV0aG9yPjxZZWFyPjE5ODU8L1llYXI+
PFJlY051bT44MTwvUmVjTnVtPjxyZWNvcmQ+PHJlYy1udW1iZXI+ODE8L3JlYy1udW1iZXI+PGZv
cmVpZ24ta2V5cz48a2V5IGFwcD0iRU4iIGRiLWlkPSJ3eGFwemFyMHBzMjVyY2VwdndieHQyNW45
MDJlYWR0cnJ4MmUiIHRpbWVzdGFtcD0iMTQxMjcxMjQyMSI+ODE8L2tleT48L2ZvcmVpZ24ta2V5
cz48cmVmLXR5cGUgbmFtZT0iQ29uZmVyZW5jZSBQcm9jZWVkaW5ncyI+MTA8L3JlZi10eXBlPjxj
b250cmlidXRvcnM+PGF1dGhvcnM+PGF1dGhvcj5Kb2huc29uLCBOLiBKLjwvYXV0aG9yPjxhdXRo
b3I+Um9nb3QsIEUuPC9hdXRob3I+PGF1dGhvcj5HbG92ZXIsIEMuPC9hdXRob3I+PGF1dGhvcj5T
b3JsaWUsIFAuPC9hdXRob3I+PGF1dGhvcj5NY01pbGxlbiwgTS48L2F1dGhvcj48L2F1dGhvcnM+
PC9jb250cmlidXRvcnM+PHRpdGxlcz48dGl0bGU+R2VuZXJhbCBNb3J0YWxpdHkgQW1vbmcgU2Vs
ZWN0ZWQgQ2Vuc3VzIEJ1cmVhdSBTYW1wbGUgQ29ob3J0cyBmb3IgMTk3OS0xOTgxPC90aS==
</w:fldData>
        </w:fldChar>
      </w:r>
      <w:r>
        <w:instrText xml:space="preserve"> ADDIN EN.CITE.DATA </w:instrText>
      </w:r>
      <w:r>
        <w:fldChar w:fldCharType="end"/>
      </w:r>
      <w:r>
        <w:fldChar w:fldCharType="begin">
          <w:fldData xml:space="preserve">dGxlPjxzZWNvbmRhcnktdGl0bGU+UHJvY2VlZGluZ3Mgb2YgdGhlIFNlY3Rpb24gb24gU3VydmV5
IFJlc2VhcmNoPC9zZWNvbmRhcnktdGl0bGU+PC90aXRsZXM+PHBhZ2VzPjQyOC00MzM8L3BhZ2Vz
PjxkYXRlcz48eWVhcj4xOTg1PC95ZWFyPjwvZGF0ZXM+PHB1Ymxpc2hlcj5BbWVyaWNhbiBTdGF0
aXN0aWNhbCBBc3NvY2lhdGlvbjwvcHVibGlzaGVyPjx1cmxzPjwvdXJscz48Y3VzdG9tMj4xOTg1
PC9jdXN0b20yPjwvcmVjb3JkPjwvQ2l0ZT48Q2l0ZT48QXV0aG9yPk1ha3VjPC9BdXRob3I+PFll
YXI+MTk4NDwvWWVhcj48UmVjTnVtPjgwPC9SZWNOdW0+PHJlY29yZD48cmVjLW51bWJlcj44MDwv
cmVjLW51bWJlcj48Zm9yZWlnbi1rZXlzPjxrZXkgYXBwPSJFTiIgZGItaWQ9Ind4YXB6YXIwcHMy
NXJjZXB2d2J4dDI1bjkwMmVhZHRycngyZSIgdGltZXN0YW1wPSIxNDEyNzEyMjU3Ij44MDwva2V5
PjwvZm9yZWlnbi1rZXlzPjxyZWYtdHlwZSBuYW1lPSJDb25mZXJlbmNlIFByb2NlZWRpbmdzIj4x
MDwvcmVmLXR5cGU+PGNvbnRyaWJ1dG9ycz48YXV0aG9ycz48YXV0aG9yPk1ha3VjLCBELjwvYXV0
aG9yPjxhdXRob3I+TWNNaWxsZW4sIE0uPC9hdXRob3I+PGF1dGhvcj5GZWlubGVpYiwgTS48L2F1
dGhvcj48YXV0aG9yPk1jTWlsbGVuLCBELjwvYXV0aG9yPjxhdXRob3I+U2Nod2FydHosIFcuPC9h
dXRob3I+PGF1dGhvcj5Sb2dvdCwgRS48L2F1dGhvcj48L2F1dGhvcnM+PC9jb250cmlidXRvcnM+
PHRpdGxlcz48dGl0bGU+QW4gT3ZlcnZpZXcgb2YgdGhlIFUuUy4gTmF0aW9uYWwgTG9uZ2l0dWRp
bmFsIE1vcnRhbGl0eSBTdHVkeTwvdGl0bGU+PHNlY29uZGFyeS10aXRsZT5Qcm9jZWVkaW5ncyBv
ZiB0aGUgU2VjdGlvbiBvbiBTb2NpYWwgU3RhdGlzdGljczwvc2Vjb25kYXJ5LXRpdGxlPjwvdGl0
bGVzPjxkYXRlcz48eWVhcj4xOTg0PC95ZWFyPjwvZGF0ZXM+PHB1Ymxpc2hlcj5BbWVyaWNhbiBT
dGF0aXN0aWNhbCBBc3NvY2lhdGlvbjwvcHVibGlzaGVyPjx1cmxzPjwvdXJscz48Y3VzdG9tMj4x
OTg0PC9jdXN0b20yPjwvcmVjb3JkPjwvQ2l0ZT48Q2l0ZT48QXV0aG9yPlJvZ290PC9BdXRob3I+
PFllYXI+MTk4MzwvWWVhcj48UmVjTnVtPjc5PC9SZWNOdW0+PHJlY29yZD48cmVjLW51bWJlcj43
OTwvcmVjLW51bWJlcj48Zm9yZWlnbi1rZXlzPjxrZXkgYXBwPSJFTiIgZGItaWQ9Ind4YXB6YXIw
cHMyNXJjZXB2d2J4dDI1bjkwMmVhZHRycngyZSIgdGltZXN0YW1wPSIxNDEyNzEyMTA3Ij43OTwv
a2V5PjwvZm9yZWlnbi1rZXlzPjxyZWYtdHlwZSBuYW1lPSJDb25mZXJlbmNlIFByb2NlZWRpbmdz
Ij4xMDwvcmVmLXR5cGU+PGNvbnRyaWJ1dG9ycz48YXV0aG9ycz48YXV0aG9yPlJvZ290LCBFLjwv
YXV0aG9yPjxhdXRob3I+U2Nod2FydHosIFMuPC9hdXRob3I+PGF1dGhvcj5PJmFwb3M7Q29ub3Is
IEsuPC9hdXRob3I+PGF1dGhvcj5PbHNlbiwgQy48L2F1dGhvcj48L2F1dGhvcnM+PC9jb250cmli
dXRvcnM+PHRpdGxlcz48dGl0bGU+VGhlIFVzZSBvZiBQcm9iYWJpbGlzdGljIE1ldGhvZHMgaW4g
TWF0Y2hpbmcgQ2Vuc3VzIFNhbXBsZXMgdG8gdGhlIE5hdGlvbmFsIERlYXRoIEluZGV4PC90aXRs
ZT48c2Vjb25kYXJ5LXRpdGxlPlByb2NlZWRpbmdzIG9mIHRoZSBTZWN0aW9uIG9uIFN1cnZleSBS
ZXNlYXJjaCBNZXRob2RzPC9zZWNvbmRhcnktdGl0bGU+PC90aXRsZXM+PHBhZ2VzPjMxOS0zMjQ8
L3BhZ2VzPjxkYXRlcz48eWVhcj4xOTgzPC95ZWFyPjwvZGF0ZXM+PHB1Ymxpc2hlcj5BbWVyaWNh
biBTdGF0aXN0aWNhbCBBc3NvY2lhdGlvbjwvcHVibGlzaGVyPjx1cmxzPjwvdXJscz48Y3VzdG9t
Mj4xOTgzPC9jdXN0b20yPjwvcmVjb3JkPjwvQ2l0ZT48Q2l0ZT48QXV0aG9yPlJvZ290PC9BdXRo
b3I+PFllYXI+MTk4MzwvWWVhcj48UmVjTnVtPjcxPC9SZWNOdW0+PHJlY29yZD48cmVjLW51bWJl
cj43MTwvcmVjLW51bWJlcj48Zm9yZWlnbi1rZXlzPjxrZXkgYXBwPSJFTiIgZGItaWQ9Ind4YXB6
YXIwcHMyNXJjZXB2d2J4dDI1bjkwMmVhZHRycngyZSIgdGltZXN0YW1wPSIxMzkzMzY3NDUwIj43
MTwva2V5PjwvZm9yZWlnbi1rZXlzPjxyZWYtdHlwZSBuYW1lPSJKb3VybmFsIEFydGljbGUiPjE3
PC9yZWYtdHlwZT48Y29udHJpYnV0b3JzPjxhdXRob3JzPjxhdXRob3I+Um9nb3QsIEUuPC9hdXRo
b3I+PGF1dGhvcj5GZWlubGVpYiwgTS48L2F1dGhvcj48YXV0aG9yPk9ja2F5LCBLLiBBLjwvYXV0
aG9yPjxhdXRob3I+U2Nod2FydHosIFMuIEguPC9hdXRob3I+PGF1dGhvcj5CaWxncmFkLCBSLjwv
YXV0aG9yPjxhdXRob3I+UGF0dGVyc29uLCBKLiBFLjwvYXV0aG9yPjwvYXV0aG9ycz48L2NvbnRy
aWJ1dG9ycz48dGl0bGVzPjx0aXRsZT5PbiB0aGUgZmVhc2liaWxpdHkgb2YgbGlua2luZyBjZW5z
dXMgc2FtcGxlcyB0byB0aGUgTmF0aW9uYWwgRGVhdGggSW5kZXggZm9yIGVwaWRlbWlvbG9naWMg
c3R1ZGllczogYSBwcm9ncmVzcyByZXBvcnQ8L3RpdGxlPjxzZWNvbmRhcnktdGl0bGU+QW0gSiBQ
dWJsaWMgSGVhbHRoPC9zZWNvbmRhcnktdGl0bGU+PC90aXRsZXM+PHBlcmlvZGljYWw+PGZ1bGwt
dGl0bGU+QW0gSiBQdWJsaWMgSGVhbHRoPC9mdWxsLXRpdGxlPjwvcGVyaW9kaWNhbD48cGFnZXM+
MTI2NS05PC9wYWdlcz48dm9sdW1lPjczPC92b2x1bWU+PG51bWJlcj4xMTwvbnVtYmVyPjxlZGl0
aW9uPjE5ODMvMTEvMDE8L2VkaXRpb24+PGtleXdvcmRzPjxrZXl3b3JkPkVwaWRlbWlvbG9naWMg
TWV0aG9kczwva2V5d29yZD48a2V5d29yZD5GZWFzaWJpbGl0eSBTdHVkaWVzPC9rZXl3b3JkPjxr
ZXl3b3JkPkhlYWx0aCBTdXJ2ZXlzPC9rZXl3b3JkPjxrZXl3b3JkPkh1bWFuczwva2V5d29yZD48
a2V5d29yZD5Nb3J0YWxpdHk8L2tleXdvcmQ+PGtleXdvcmQ+UGlsb3QgUHJvamVjdHM8L2tleXdv
cmQ+PGtleXdvcmQ+UG9wdWxhdGlvbiBTdXJ2ZWlsbGFuY2U8L2tleXdvcmQ+PGtleXdvcmQ+UmVj
b3JkcyBhcyBUb3BpYzwva2V5d29yZD48a2V5d29yZD5Vbml0ZWQgU3RhdGVzPC9rZXl3b3JkPjwv
a2V5d29yZHM+PGRhdGVzPjx5ZWFyPjE5ODM8L3llYXI+PHB1Yi1kYXRlcz48ZGF0ZT5Ob3Y8L2Rh
dGU+PC9wdWItZGF0ZXM+PC9kYXRlcz48aXNibj4wMDkwLTAwMzYgKFByaW50KTswMDkwLTAwMzYg
KExpbmtpbmcpPC9pc2JuPjxhY2Nlc3Npb24tbnVtPjY2MjUwMjk8L2FjY2Vzc2lvbi1udW0+PHVy
bHM+PC91cmxzPjxjdXN0b200PlBNQyAtIFBNQzE2NTExMzg8L2N1c3RvbTQ+PHJlbW90ZS1kYXRh
YmFzZS1wcm92aWRlcj5OTE08L3JlbW90ZS1kYXRhYmFzZS1wcm92aWRlcj48bGFuZ3VhZ2U+ZW5n
PC9sYW5ndWFnZT48L3JlY29yZD48L0NpdGU+PC9FbmROb3RlPgB=
</w:fldData>
        </w:fldChar>
      </w:r>
      <w:r>
        <w:instrText xml:space="preserve"> ADDIN EN.CITE.DATA </w:instrText>
      </w:r>
      <w:r>
        <w:fldChar w:fldCharType="end"/>
      </w:r>
      <w:r>
        <w:fldChar w:fldCharType="separate"/>
      </w:r>
      <w:r w:rsidRPr="00602BB4">
        <w:rPr>
          <w:noProof/>
          <w:vertAlign w:val="superscript"/>
        </w:rPr>
        <w:t>1-139</w:t>
      </w:r>
      <w:r>
        <w:fldChar w:fldCharType="end"/>
      </w:r>
    </w:p>
    <w:p w14:paraId="0E3BFCE8" w14:textId="77777777" w:rsidR="00602BB4" w:rsidRDefault="00602BB4"/>
    <w:p w14:paraId="158C4EE7" w14:textId="77777777" w:rsidR="00602BB4" w:rsidRPr="00602BB4" w:rsidRDefault="00602BB4" w:rsidP="00602BB4">
      <w:pPr>
        <w:pStyle w:val="EndNoteBibliographyTitle"/>
      </w:pPr>
      <w:r>
        <w:fldChar w:fldCharType="begin"/>
      </w:r>
      <w:r>
        <w:instrText xml:space="preserve"> ADDIN EN.REFLIST </w:instrText>
      </w:r>
      <w:r>
        <w:fldChar w:fldCharType="separate"/>
      </w:r>
      <w:r w:rsidRPr="00602BB4">
        <w:t>National Longitudinal Mortality Study</w:t>
      </w:r>
    </w:p>
    <w:p w14:paraId="365C107C" w14:textId="77777777" w:rsidR="00602BB4" w:rsidRPr="00602BB4" w:rsidRDefault="00602BB4" w:rsidP="00602BB4">
      <w:pPr>
        <w:pStyle w:val="EndNoteBibliographyTitle"/>
      </w:pPr>
      <w:r w:rsidRPr="00602BB4">
        <w:t>Bibliography May 18, 2022</w:t>
      </w:r>
    </w:p>
    <w:p w14:paraId="32E46038" w14:textId="77777777" w:rsidR="00602BB4" w:rsidRPr="00602BB4" w:rsidRDefault="00602BB4" w:rsidP="00602BB4">
      <w:pPr>
        <w:pStyle w:val="EndNoteBibliographyTitle"/>
      </w:pPr>
    </w:p>
    <w:p w14:paraId="6A203EF5" w14:textId="77777777" w:rsidR="00602BB4" w:rsidRPr="00602BB4" w:rsidRDefault="00602BB4" w:rsidP="00602BB4">
      <w:pPr>
        <w:pStyle w:val="EndNoteBibliography"/>
        <w:ind w:left="720" w:hanging="720"/>
      </w:pPr>
      <w:r w:rsidRPr="00602BB4">
        <w:t>1.</w:t>
      </w:r>
      <w:r w:rsidRPr="00602BB4">
        <w:tab/>
        <w:t xml:space="preserve">Iguidbashian J, Cotton J, King RW, Carroll AM, Gergen AK, Meguid RA, Fullerton DA, Suarez-Pierre A. Survival following lung transplantation: A population-based nested case-control study. </w:t>
      </w:r>
      <w:r w:rsidRPr="00602BB4">
        <w:rPr>
          <w:i/>
        </w:rPr>
        <w:t>J Card Surg</w:t>
      </w:r>
      <w:r w:rsidRPr="00602BB4">
        <w:t>. 2022;37:1153-1160. doi: 10.1111/jocs.16365</w:t>
      </w:r>
    </w:p>
    <w:p w14:paraId="4B81E0A4" w14:textId="77777777" w:rsidR="00602BB4" w:rsidRPr="00602BB4" w:rsidRDefault="00602BB4" w:rsidP="00602BB4">
      <w:pPr>
        <w:pStyle w:val="EndNoteBibliography"/>
        <w:ind w:left="720" w:hanging="720"/>
      </w:pPr>
      <w:r w:rsidRPr="00602BB4">
        <w:tab/>
        <w:t>ID : 157</w:t>
      </w:r>
    </w:p>
    <w:p w14:paraId="4F7907D9" w14:textId="77777777" w:rsidR="00602BB4" w:rsidRPr="00602BB4" w:rsidRDefault="00602BB4" w:rsidP="00602BB4">
      <w:pPr>
        <w:pStyle w:val="EndNoteBibliography"/>
        <w:spacing w:after="0"/>
      </w:pPr>
    </w:p>
    <w:p w14:paraId="2EEFA6DB" w14:textId="77777777" w:rsidR="00602BB4" w:rsidRPr="00602BB4" w:rsidRDefault="00602BB4" w:rsidP="00602BB4">
      <w:pPr>
        <w:pStyle w:val="EndNoteBibliography"/>
        <w:ind w:left="720" w:hanging="720"/>
      </w:pPr>
      <w:r w:rsidRPr="00602BB4">
        <w:t>2.</w:t>
      </w:r>
      <w:r w:rsidRPr="00602BB4">
        <w:tab/>
        <w:t xml:space="preserve">Brite J. The Association Between Educational Attainment and Mortality: Examining Absolute and Relative Effects by Race/Ethnicity. </w:t>
      </w:r>
      <w:r w:rsidRPr="00602BB4">
        <w:rPr>
          <w:i/>
        </w:rPr>
        <w:t>Ethn Dis</w:t>
      </w:r>
      <w:r w:rsidRPr="00602BB4">
        <w:t>. 2022;32:1-10. doi: 10.18865/ed.32.1.1</w:t>
      </w:r>
    </w:p>
    <w:p w14:paraId="64118C9F" w14:textId="77777777" w:rsidR="00602BB4" w:rsidRPr="00602BB4" w:rsidRDefault="00602BB4" w:rsidP="00602BB4">
      <w:pPr>
        <w:pStyle w:val="EndNoteBibliography"/>
        <w:ind w:left="720" w:hanging="720"/>
      </w:pPr>
      <w:r w:rsidRPr="00602BB4">
        <w:tab/>
        <w:t>ID : 158</w:t>
      </w:r>
    </w:p>
    <w:p w14:paraId="65A34F75" w14:textId="77777777" w:rsidR="00602BB4" w:rsidRPr="00602BB4" w:rsidRDefault="00602BB4" w:rsidP="00602BB4">
      <w:pPr>
        <w:pStyle w:val="EndNoteBibliography"/>
        <w:spacing w:after="0"/>
      </w:pPr>
    </w:p>
    <w:p w14:paraId="1A5E46EB" w14:textId="77777777" w:rsidR="00602BB4" w:rsidRPr="00602BB4" w:rsidRDefault="00602BB4" w:rsidP="00602BB4">
      <w:pPr>
        <w:pStyle w:val="EndNoteBibliography"/>
        <w:ind w:left="720" w:hanging="720"/>
      </w:pPr>
      <w:r w:rsidRPr="00602BB4">
        <w:t>3.</w:t>
      </w:r>
      <w:r w:rsidRPr="00602BB4">
        <w:tab/>
        <w:t xml:space="preserve">Xu W, Topping M, Fletcher J. State of birth and cardiovascular disease mortality: Multilevel analyses of the National Longitudinal Mortality Study. </w:t>
      </w:r>
      <w:r w:rsidRPr="00602BB4">
        <w:rPr>
          <w:i/>
        </w:rPr>
        <w:t>SSM Popul Health</w:t>
      </w:r>
      <w:r w:rsidRPr="00602BB4">
        <w:t>. 2021;15:100875. doi: 10.1016/j.ssmph.2021.100875</w:t>
      </w:r>
    </w:p>
    <w:p w14:paraId="1F2138B9" w14:textId="77777777" w:rsidR="00602BB4" w:rsidRPr="00602BB4" w:rsidRDefault="00602BB4" w:rsidP="00602BB4">
      <w:pPr>
        <w:pStyle w:val="EndNoteBibliography"/>
        <w:ind w:left="720" w:hanging="720"/>
      </w:pPr>
      <w:r w:rsidRPr="00602BB4">
        <w:tab/>
        <w:t>ID : 160</w:t>
      </w:r>
    </w:p>
    <w:p w14:paraId="3B05BFD2" w14:textId="77777777" w:rsidR="00602BB4" w:rsidRPr="00602BB4" w:rsidRDefault="00602BB4" w:rsidP="00602BB4">
      <w:pPr>
        <w:pStyle w:val="EndNoteBibliography"/>
        <w:spacing w:after="0"/>
      </w:pPr>
    </w:p>
    <w:p w14:paraId="76FCB93B" w14:textId="77777777" w:rsidR="00602BB4" w:rsidRPr="00602BB4" w:rsidRDefault="00602BB4" w:rsidP="00602BB4">
      <w:pPr>
        <w:pStyle w:val="EndNoteBibliography"/>
        <w:ind w:left="720" w:hanging="720"/>
      </w:pPr>
      <w:r w:rsidRPr="00602BB4">
        <w:t>4.</w:t>
      </w:r>
      <w:r w:rsidRPr="00602BB4">
        <w:tab/>
        <w:t xml:space="preserve">Suarez-Pierre A, Lui C, Zhou X, Giuliano K, Etchill E, Almaraz-Espinoza A, Crawford TC, Fraser CD, 3rd, Whitman GJ, Choi CW, et al. Long-term Survival After Heart Transplantation: A Population-based Nested Case-Control Study. </w:t>
      </w:r>
      <w:r w:rsidRPr="00602BB4">
        <w:rPr>
          <w:i/>
        </w:rPr>
        <w:t>The Annals of thoracic surgery</w:t>
      </w:r>
      <w:r w:rsidRPr="00602BB4">
        <w:t>. 2021;111:889-898. doi: 10.1016/j.athoracsur.2020.05.163</w:t>
      </w:r>
    </w:p>
    <w:p w14:paraId="38B2D2F2" w14:textId="77777777" w:rsidR="00602BB4" w:rsidRPr="00602BB4" w:rsidRDefault="00602BB4" w:rsidP="00602BB4">
      <w:pPr>
        <w:pStyle w:val="EndNoteBibliography"/>
        <w:ind w:left="720" w:hanging="720"/>
      </w:pPr>
      <w:r w:rsidRPr="00602BB4">
        <w:tab/>
        <w:t>ID : 148</w:t>
      </w:r>
    </w:p>
    <w:p w14:paraId="7AEEA93E" w14:textId="77777777" w:rsidR="00602BB4" w:rsidRPr="00602BB4" w:rsidRDefault="00602BB4" w:rsidP="00602BB4">
      <w:pPr>
        <w:pStyle w:val="EndNoteBibliography"/>
        <w:spacing w:after="0"/>
      </w:pPr>
    </w:p>
    <w:p w14:paraId="531D4063" w14:textId="77777777" w:rsidR="00602BB4" w:rsidRPr="00602BB4" w:rsidRDefault="00602BB4" w:rsidP="00602BB4">
      <w:pPr>
        <w:pStyle w:val="EndNoteBibliography"/>
        <w:ind w:left="720" w:hanging="720"/>
      </w:pPr>
      <w:r w:rsidRPr="00602BB4">
        <w:t>5.</w:t>
      </w:r>
      <w:r w:rsidRPr="00602BB4">
        <w:tab/>
        <w:t xml:space="preserve">Kposowa AJ, Breault K. Disability Status, Unemployment, and Alcohol-Related Liver Disease (ALD) Mortality: A Large Sample Individual Level Longitudinal Study. </w:t>
      </w:r>
      <w:r w:rsidRPr="00602BB4">
        <w:rPr>
          <w:i/>
        </w:rPr>
        <w:t>Subst Abuse Rehabil</w:t>
      </w:r>
      <w:r w:rsidRPr="00602BB4">
        <w:t>. 2021;12:81-88. doi: 10.2147/sar.S334851</w:t>
      </w:r>
    </w:p>
    <w:p w14:paraId="2BCA33BB" w14:textId="77777777" w:rsidR="00602BB4" w:rsidRPr="00602BB4" w:rsidRDefault="00602BB4" w:rsidP="00602BB4">
      <w:pPr>
        <w:pStyle w:val="EndNoteBibliography"/>
        <w:ind w:left="720" w:hanging="720"/>
      </w:pPr>
      <w:r w:rsidRPr="00602BB4">
        <w:tab/>
        <w:t>ID : 159</w:t>
      </w:r>
    </w:p>
    <w:p w14:paraId="3FDA135D" w14:textId="77777777" w:rsidR="00602BB4" w:rsidRPr="00602BB4" w:rsidRDefault="00602BB4" w:rsidP="00602BB4">
      <w:pPr>
        <w:pStyle w:val="EndNoteBibliography"/>
        <w:spacing w:after="0"/>
      </w:pPr>
    </w:p>
    <w:p w14:paraId="4E6E6635" w14:textId="77777777" w:rsidR="00602BB4" w:rsidRPr="00602BB4" w:rsidRDefault="00602BB4" w:rsidP="00602BB4">
      <w:pPr>
        <w:pStyle w:val="EndNoteBibliography"/>
        <w:ind w:left="720" w:hanging="720"/>
      </w:pPr>
      <w:r w:rsidRPr="00602BB4">
        <w:t>6.</w:t>
      </w:r>
      <w:r w:rsidRPr="00602BB4">
        <w:tab/>
        <w:t xml:space="preserve">Kposowa AJ, Aly Ezzat D, Breault K. Diabetes Mellitus and Marital Status: Evidence from the National Longitudinal Mortality Study on the Effect of Marital Dissolution and the Death of a Spouse. </w:t>
      </w:r>
      <w:r w:rsidRPr="00602BB4">
        <w:rPr>
          <w:i/>
        </w:rPr>
        <w:t>Int J Gen Med</w:t>
      </w:r>
      <w:r w:rsidRPr="00602BB4">
        <w:t>. 2021;14:1881-1888. doi: 10.2147/ijgm.S307436</w:t>
      </w:r>
    </w:p>
    <w:p w14:paraId="36F5E851" w14:textId="77777777" w:rsidR="00602BB4" w:rsidRPr="00602BB4" w:rsidRDefault="00602BB4" w:rsidP="00602BB4">
      <w:pPr>
        <w:pStyle w:val="EndNoteBibliography"/>
        <w:ind w:left="720" w:hanging="720"/>
      </w:pPr>
      <w:r w:rsidRPr="00602BB4">
        <w:tab/>
        <w:t>ID : 161</w:t>
      </w:r>
    </w:p>
    <w:p w14:paraId="70A47AF2" w14:textId="77777777" w:rsidR="00602BB4" w:rsidRPr="00602BB4" w:rsidRDefault="00602BB4" w:rsidP="00602BB4">
      <w:pPr>
        <w:pStyle w:val="EndNoteBibliography"/>
        <w:spacing w:after="0"/>
      </w:pPr>
    </w:p>
    <w:p w14:paraId="33EAA83F" w14:textId="77777777" w:rsidR="00602BB4" w:rsidRPr="00602BB4" w:rsidRDefault="00602BB4" w:rsidP="00602BB4">
      <w:pPr>
        <w:pStyle w:val="EndNoteBibliography"/>
        <w:ind w:left="720" w:hanging="720"/>
      </w:pPr>
      <w:r w:rsidRPr="00602BB4">
        <w:t>7.</w:t>
      </w:r>
      <w:r w:rsidRPr="00602BB4">
        <w:tab/>
        <w:t xml:space="preserve">Xu W, Engelman M, Palloni A, Fletcher J. Where and When: Sharpening the lens on geographic disparities in mortality. </w:t>
      </w:r>
      <w:r w:rsidRPr="00602BB4">
        <w:rPr>
          <w:i/>
        </w:rPr>
        <w:t>SSM Popul Health</w:t>
      </w:r>
      <w:r w:rsidRPr="00602BB4">
        <w:t>. 2020;12:100680. doi: 10.1016/j.ssmph.2020.100680</w:t>
      </w:r>
    </w:p>
    <w:p w14:paraId="1AE816B8" w14:textId="77777777" w:rsidR="00602BB4" w:rsidRPr="00602BB4" w:rsidRDefault="00602BB4" w:rsidP="00602BB4">
      <w:pPr>
        <w:pStyle w:val="EndNoteBibliography"/>
        <w:ind w:left="720" w:hanging="720"/>
      </w:pPr>
      <w:r w:rsidRPr="00602BB4">
        <w:tab/>
        <w:t>ID : 146</w:t>
      </w:r>
    </w:p>
    <w:p w14:paraId="56E62054" w14:textId="77777777" w:rsidR="00602BB4" w:rsidRPr="00602BB4" w:rsidRDefault="00602BB4" w:rsidP="00602BB4">
      <w:pPr>
        <w:pStyle w:val="EndNoteBibliography"/>
        <w:spacing w:after="0"/>
      </w:pPr>
    </w:p>
    <w:p w14:paraId="784781D0" w14:textId="77777777" w:rsidR="00602BB4" w:rsidRPr="00602BB4" w:rsidRDefault="00602BB4" w:rsidP="00602BB4">
      <w:pPr>
        <w:pStyle w:val="EndNoteBibliography"/>
        <w:ind w:left="720" w:hanging="720"/>
      </w:pPr>
      <w:r w:rsidRPr="00602BB4">
        <w:t>8.</w:t>
      </w:r>
      <w:r w:rsidRPr="00602BB4">
        <w:tab/>
        <w:t xml:space="preserve">Muennig P, Vail D, Hakes JK. Can antipoverty programmes save lives? Quasi-experimental evidence from the Earned Income Tax Credit in the USA. </w:t>
      </w:r>
      <w:r w:rsidRPr="00602BB4">
        <w:rPr>
          <w:i/>
        </w:rPr>
        <w:t>BMJ Open</w:t>
      </w:r>
      <w:r w:rsidRPr="00602BB4">
        <w:t>. 2020;10:e037051. doi: 10.1136/bmjopen-2020-037051</w:t>
      </w:r>
    </w:p>
    <w:p w14:paraId="00CE2667" w14:textId="77777777" w:rsidR="00602BB4" w:rsidRPr="00602BB4" w:rsidRDefault="00602BB4" w:rsidP="00602BB4">
      <w:pPr>
        <w:pStyle w:val="EndNoteBibliography"/>
        <w:ind w:left="720" w:hanging="720"/>
      </w:pPr>
      <w:r w:rsidRPr="00602BB4">
        <w:tab/>
        <w:t>ID : 154</w:t>
      </w:r>
    </w:p>
    <w:p w14:paraId="51545C3B" w14:textId="77777777" w:rsidR="00602BB4" w:rsidRPr="00602BB4" w:rsidRDefault="00602BB4" w:rsidP="00602BB4">
      <w:pPr>
        <w:pStyle w:val="EndNoteBibliography"/>
        <w:spacing w:after="0"/>
      </w:pPr>
    </w:p>
    <w:p w14:paraId="1ECD7349" w14:textId="77777777" w:rsidR="00602BB4" w:rsidRPr="00602BB4" w:rsidRDefault="00602BB4" w:rsidP="00602BB4">
      <w:pPr>
        <w:pStyle w:val="EndNoteBibliography"/>
        <w:ind w:left="720" w:hanging="720"/>
      </w:pPr>
      <w:r w:rsidRPr="00602BB4">
        <w:t>9.</w:t>
      </w:r>
      <w:r w:rsidRPr="00602BB4">
        <w:tab/>
        <w:t xml:space="preserve">Kposowa AJ, Ezzat DA, Breault KD. Marital status, sex, and suicide: new longitudinal findings and Durkheim's marital status propositions*. </w:t>
      </w:r>
      <w:r w:rsidRPr="00602BB4">
        <w:rPr>
          <w:i/>
        </w:rPr>
        <w:t>Sociological Spectrum</w:t>
      </w:r>
      <w:r w:rsidRPr="00602BB4">
        <w:t>. 2020;40:81-98. doi: 10.1080/02732173.2020.1758261</w:t>
      </w:r>
    </w:p>
    <w:p w14:paraId="201D3FB5" w14:textId="77777777" w:rsidR="00602BB4" w:rsidRPr="00602BB4" w:rsidRDefault="00602BB4" w:rsidP="00602BB4">
      <w:pPr>
        <w:pStyle w:val="EndNoteBibliography"/>
        <w:ind w:left="720" w:hanging="720"/>
      </w:pPr>
      <w:r w:rsidRPr="00602BB4">
        <w:tab/>
        <w:t>ID : 149</w:t>
      </w:r>
    </w:p>
    <w:p w14:paraId="32613B35" w14:textId="77777777" w:rsidR="00602BB4" w:rsidRPr="00602BB4" w:rsidRDefault="00602BB4" w:rsidP="00602BB4">
      <w:pPr>
        <w:pStyle w:val="EndNoteBibliography"/>
        <w:spacing w:after="0"/>
      </w:pPr>
    </w:p>
    <w:p w14:paraId="47D937D0" w14:textId="77777777" w:rsidR="00602BB4" w:rsidRPr="00602BB4" w:rsidRDefault="00602BB4" w:rsidP="00602BB4">
      <w:pPr>
        <w:pStyle w:val="EndNoteBibliography"/>
        <w:ind w:left="720" w:hanging="720"/>
      </w:pPr>
      <w:r w:rsidRPr="00602BB4">
        <w:t>10.</w:t>
      </w:r>
      <w:r w:rsidRPr="00602BB4">
        <w:tab/>
        <w:t xml:space="preserve">Inoue-Choi M, Christensen CH, Rostron BL, Cosgrove CM, Reyes-Guzman C, Apelberg B, Freedman ND. Dose-Response Association of Low-Intensity and Nondaily Smoking With Mortality in the United States. </w:t>
      </w:r>
      <w:r w:rsidRPr="00602BB4">
        <w:rPr>
          <w:i/>
        </w:rPr>
        <w:t>JAMA Netw Open</w:t>
      </w:r>
      <w:r w:rsidRPr="00602BB4">
        <w:t>. 2020;3:e206436. doi: 10.1001/jamanetworkopen.2020.6436</w:t>
      </w:r>
    </w:p>
    <w:p w14:paraId="5449D237" w14:textId="77777777" w:rsidR="00602BB4" w:rsidRPr="00602BB4" w:rsidRDefault="00602BB4" w:rsidP="00602BB4">
      <w:pPr>
        <w:pStyle w:val="EndNoteBibliography"/>
        <w:ind w:left="720" w:hanging="720"/>
      </w:pPr>
      <w:r w:rsidRPr="00602BB4">
        <w:tab/>
        <w:t>ID : 155</w:t>
      </w:r>
    </w:p>
    <w:p w14:paraId="72E89CCC" w14:textId="77777777" w:rsidR="00602BB4" w:rsidRPr="00602BB4" w:rsidRDefault="00602BB4" w:rsidP="00602BB4">
      <w:pPr>
        <w:pStyle w:val="EndNoteBibliography"/>
        <w:spacing w:after="0"/>
      </w:pPr>
    </w:p>
    <w:p w14:paraId="37C6CB4F" w14:textId="77777777" w:rsidR="00602BB4" w:rsidRPr="00602BB4" w:rsidRDefault="00602BB4" w:rsidP="00602BB4">
      <w:pPr>
        <w:pStyle w:val="EndNoteBibliography"/>
        <w:ind w:left="720" w:hanging="720"/>
      </w:pPr>
      <w:r w:rsidRPr="00602BB4">
        <w:t>11.</w:t>
      </w:r>
      <w:r w:rsidRPr="00602BB4">
        <w:tab/>
        <w:t xml:space="preserve">Hosgood HD, 3rd, Cosgrove C, Klugman M, Rohan T, Altekruse S. Lung Cancer Mortality Among Smokers and Never-Smokers in the United States. </w:t>
      </w:r>
      <w:r w:rsidRPr="00602BB4">
        <w:rPr>
          <w:i/>
        </w:rPr>
        <w:t>Epidemiology</w:t>
      </w:r>
      <w:r w:rsidRPr="00602BB4">
        <w:t>. 2020;31:e24-e25. doi: 10.1097/ede.0000000000001159</w:t>
      </w:r>
    </w:p>
    <w:p w14:paraId="1DEC3850" w14:textId="77777777" w:rsidR="00602BB4" w:rsidRPr="00602BB4" w:rsidRDefault="00602BB4" w:rsidP="00602BB4">
      <w:pPr>
        <w:pStyle w:val="EndNoteBibliography"/>
        <w:ind w:left="720" w:hanging="720"/>
      </w:pPr>
      <w:r w:rsidRPr="00602BB4">
        <w:tab/>
        <w:t>ID : 156</w:t>
      </w:r>
    </w:p>
    <w:p w14:paraId="49D85E7E" w14:textId="77777777" w:rsidR="00602BB4" w:rsidRPr="00602BB4" w:rsidRDefault="00602BB4" w:rsidP="00602BB4">
      <w:pPr>
        <w:pStyle w:val="EndNoteBibliography"/>
        <w:spacing w:after="0"/>
      </w:pPr>
    </w:p>
    <w:p w14:paraId="0ED05FEF" w14:textId="77777777" w:rsidR="00602BB4" w:rsidRPr="00602BB4" w:rsidRDefault="00602BB4" w:rsidP="00602BB4">
      <w:pPr>
        <w:pStyle w:val="EndNoteBibliography"/>
        <w:ind w:left="720" w:hanging="720"/>
      </w:pPr>
      <w:r w:rsidRPr="00602BB4">
        <w:t>12.</w:t>
      </w:r>
      <w:r w:rsidRPr="00602BB4">
        <w:tab/>
        <w:t xml:space="preserve">Fraser GE, Cosgrove CM, Mashchak AD, Orlich MJ, Altekruse SF. Lower rates of cancer and all-cause mortality in an Adventist cohort compared with a US Census population. </w:t>
      </w:r>
      <w:r w:rsidRPr="00602BB4">
        <w:rPr>
          <w:i/>
        </w:rPr>
        <w:t>Cancer</w:t>
      </w:r>
      <w:r w:rsidRPr="00602BB4">
        <w:t>. 2020;126:1102-1111. doi: 10.1002/cncr.32571</w:t>
      </w:r>
    </w:p>
    <w:p w14:paraId="07DD08D9" w14:textId="77777777" w:rsidR="00602BB4" w:rsidRPr="00602BB4" w:rsidRDefault="00602BB4" w:rsidP="00602BB4">
      <w:pPr>
        <w:pStyle w:val="EndNoteBibliography"/>
        <w:ind w:left="720" w:hanging="720"/>
      </w:pPr>
      <w:r w:rsidRPr="00602BB4">
        <w:tab/>
        <w:t>ID : 130</w:t>
      </w:r>
    </w:p>
    <w:p w14:paraId="033B1488" w14:textId="77777777" w:rsidR="00602BB4" w:rsidRPr="00602BB4" w:rsidRDefault="00602BB4" w:rsidP="00602BB4">
      <w:pPr>
        <w:pStyle w:val="EndNoteBibliography"/>
        <w:spacing w:after="0"/>
      </w:pPr>
    </w:p>
    <w:p w14:paraId="35B87A81" w14:textId="77777777" w:rsidR="00602BB4" w:rsidRPr="00602BB4" w:rsidRDefault="00602BB4" w:rsidP="00602BB4">
      <w:pPr>
        <w:pStyle w:val="EndNoteBibliography"/>
        <w:ind w:left="720" w:hanging="720"/>
      </w:pPr>
      <w:r w:rsidRPr="00602BB4">
        <w:t>13.</w:t>
      </w:r>
      <w:r w:rsidRPr="00602BB4">
        <w:tab/>
        <w:t xml:space="preserve">Aram J, Johnson NJ, Lee MT, Slopen N. Drug overdose mortality is associated with employment status and occupation in the National Longitudinal Mortality Study. </w:t>
      </w:r>
      <w:r w:rsidRPr="00602BB4">
        <w:rPr>
          <w:i/>
        </w:rPr>
        <w:t>Am J Drug Alcohol Abuse</w:t>
      </w:r>
      <w:r w:rsidRPr="00602BB4">
        <w:t>. 2020;46:769-776. doi: 10.1080/00952990.2020.1820018</w:t>
      </w:r>
    </w:p>
    <w:p w14:paraId="1FB0AC6E" w14:textId="77777777" w:rsidR="00602BB4" w:rsidRPr="00602BB4" w:rsidRDefault="00602BB4" w:rsidP="00602BB4">
      <w:pPr>
        <w:pStyle w:val="EndNoteBibliography"/>
        <w:ind w:left="720" w:hanging="720"/>
      </w:pPr>
      <w:r w:rsidRPr="00602BB4">
        <w:tab/>
        <w:t>ID : 147</w:t>
      </w:r>
    </w:p>
    <w:p w14:paraId="726F964D" w14:textId="77777777" w:rsidR="00602BB4" w:rsidRPr="00602BB4" w:rsidRDefault="00602BB4" w:rsidP="00602BB4">
      <w:pPr>
        <w:pStyle w:val="EndNoteBibliography"/>
        <w:spacing w:after="0"/>
      </w:pPr>
    </w:p>
    <w:p w14:paraId="3B16EC11" w14:textId="77777777" w:rsidR="00602BB4" w:rsidRPr="00602BB4" w:rsidRDefault="00602BB4" w:rsidP="00602BB4">
      <w:pPr>
        <w:pStyle w:val="EndNoteBibliography"/>
        <w:ind w:left="720" w:hanging="720"/>
      </w:pPr>
      <w:r w:rsidRPr="00602BB4">
        <w:t>14.</w:t>
      </w:r>
      <w:r w:rsidRPr="00602BB4">
        <w:tab/>
        <w:t xml:space="preserve">Kposowa AJ, Aly Ezzat D, Breault K. New Findings On Gender: The Effects Of Employment Status On Suicide. </w:t>
      </w:r>
      <w:r w:rsidRPr="00602BB4">
        <w:rPr>
          <w:i/>
        </w:rPr>
        <w:t>Int J Womens Health</w:t>
      </w:r>
      <w:r w:rsidRPr="00602BB4">
        <w:t>. 2019;11:569-575. doi: 10.2147/ijwh.S216504</w:t>
      </w:r>
    </w:p>
    <w:p w14:paraId="0728B052" w14:textId="77777777" w:rsidR="00602BB4" w:rsidRPr="00602BB4" w:rsidRDefault="00602BB4" w:rsidP="00602BB4">
      <w:pPr>
        <w:pStyle w:val="EndNoteBibliography"/>
        <w:ind w:left="720" w:hanging="720"/>
      </w:pPr>
      <w:r w:rsidRPr="00602BB4">
        <w:tab/>
        <w:t>ID : 129</w:t>
      </w:r>
    </w:p>
    <w:p w14:paraId="22057698" w14:textId="77777777" w:rsidR="00602BB4" w:rsidRPr="00602BB4" w:rsidRDefault="00602BB4" w:rsidP="00602BB4">
      <w:pPr>
        <w:pStyle w:val="EndNoteBibliography"/>
        <w:spacing w:after="0"/>
      </w:pPr>
    </w:p>
    <w:p w14:paraId="03A2956F" w14:textId="77777777" w:rsidR="00602BB4" w:rsidRPr="00602BB4" w:rsidRDefault="00602BB4" w:rsidP="00602BB4">
      <w:pPr>
        <w:pStyle w:val="EndNoteBibliography"/>
        <w:ind w:left="720" w:hanging="720"/>
      </w:pPr>
      <w:r w:rsidRPr="00602BB4">
        <w:t>15.</w:t>
      </w:r>
      <w:r w:rsidRPr="00602BB4">
        <w:tab/>
        <w:t xml:space="preserve">Fletcher JM. Examining the long-term mortality effects of early health shocks. </w:t>
      </w:r>
      <w:r w:rsidRPr="00602BB4">
        <w:rPr>
          <w:i/>
        </w:rPr>
        <w:t>Applied Economics Letters</w:t>
      </w:r>
      <w:r w:rsidRPr="00602BB4">
        <w:t>. 2019;26:902-908. doi: 10.1080/13504851.2018.1520960</w:t>
      </w:r>
    </w:p>
    <w:p w14:paraId="5E75387F" w14:textId="77777777" w:rsidR="00602BB4" w:rsidRPr="00602BB4" w:rsidRDefault="00602BB4" w:rsidP="00602BB4">
      <w:pPr>
        <w:pStyle w:val="EndNoteBibliography"/>
        <w:ind w:left="720" w:hanging="720"/>
      </w:pPr>
      <w:r w:rsidRPr="00602BB4">
        <w:tab/>
        <w:t>ID : 151</w:t>
      </w:r>
    </w:p>
    <w:p w14:paraId="2D7F9E24" w14:textId="77777777" w:rsidR="00602BB4" w:rsidRPr="00602BB4" w:rsidRDefault="00602BB4" w:rsidP="00602BB4">
      <w:pPr>
        <w:pStyle w:val="EndNoteBibliography"/>
        <w:spacing w:after="0"/>
      </w:pPr>
    </w:p>
    <w:p w14:paraId="3C0804F4" w14:textId="77777777" w:rsidR="00602BB4" w:rsidRPr="00602BB4" w:rsidRDefault="00602BB4" w:rsidP="00602BB4">
      <w:pPr>
        <w:pStyle w:val="EndNoteBibliography"/>
        <w:ind w:left="720" w:hanging="720"/>
      </w:pPr>
      <w:r w:rsidRPr="00602BB4">
        <w:t>16.</w:t>
      </w:r>
      <w:r w:rsidRPr="00602BB4">
        <w:tab/>
        <w:t xml:space="preserve">Fisher MT, Tan-Torres SM, Gaworski CL, Black RA, Sarkar MA. Smokeless tobacco mortality risks: an analysis of two contemporary nationally representative longitudinal mortality studies. </w:t>
      </w:r>
      <w:r w:rsidRPr="00602BB4">
        <w:rPr>
          <w:i/>
        </w:rPr>
        <w:t>Harm Reduct J</w:t>
      </w:r>
      <w:r w:rsidRPr="00602BB4">
        <w:t>. 2019;16:27. doi: 10.1186/s12954-019-0294-6</w:t>
      </w:r>
    </w:p>
    <w:p w14:paraId="5CF0D0A1" w14:textId="77777777" w:rsidR="00602BB4" w:rsidRPr="00602BB4" w:rsidRDefault="00602BB4" w:rsidP="00602BB4">
      <w:pPr>
        <w:pStyle w:val="EndNoteBibliography"/>
        <w:ind w:left="720" w:hanging="720"/>
      </w:pPr>
      <w:r w:rsidRPr="00602BB4">
        <w:tab/>
        <w:t>ID : 128</w:t>
      </w:r>
    </w:p>
    <w:p w14:paraId="66F14E11" w14:textId="77777777" w:rsidR="00602BB4" w:rsidRPr="00602BB4" w:rsidRDefault="00602BB4" w:rsidP="00602BB4">
      <w:pPr>
        <w:pStyle w:val="EndNoteBibliography"/>
        <w:spacing w:after="0"/>
      </w:pPr>
    </w:p>
    <w:p w14:paraId="7B93CC34" w14:textId="77777777" w:rsidR="00602BB4" w:rsidRPr="00602BB4" w:rsidRDefault="00602BB4" w:rsidP="00602BB4">
      <w:pPr>
        <w:pStyle w:val="EndNoteBibliography"/>
        <w:ind w:left="720" w:hanging="720"/>
      </w:pPr>
      <w:r w:rsidRPr="00602BB4">
        <w:t>17.</w:t>
      </w:r>
      <w:r w:rsidRPr="00602BB4">
        <w:tab/>
        <w:t xml:space="preserve">Cook A. The education-suicide mortality gradient. </w:t>
      </w:r>
      <w:r w:rsidRPr="00602BB4">
        <w:rPr>
          <w:i/>
        </w:rPr>
        <w:t>Applied Economics Letters</w:t>
      </w:r>
      <w:r w:rsidRPr="00602BB4">
        <w:t>. 2019;26:717-721. doi: 10.1080/13504851.2018.1489499</w:t>
      </w:r>
    </w:p>
    <w:p w14:paraId="5EFA45D0" w14:textId="77777777" w:rsidR="00602BB4" w:rsidRPr="00602BB4" w:rsidRDefault="00602BB4" w:rsidP="00602BB4">
      <w:pPr>
        <w:pStyle w:val="EndNoteBibliography"/>
        <w:ind w:left="720" w:hanging="720"/>
      </w:pPr>
      <w:r w:rsidRPr="00602BB4">
        <w:tab/>
        <w:t>ID : 152</w:t>
      </w:r>
    </w:p>
    <w:p w14:paraId="58EC9530" w14:textId="77777777" w:rsidR="00602BB4" w:rsidRPr="00602BB4" w:rsidRDefault="00602BB4" w:rsidP="00602BB4">
      <w:pPr>
        <w:pStyle w:val="EndNoteBibliography"/>
        <w:spacing w:after="0"/>
      </w:pPr>
    </w:p>
    <w:p w14:paraId="0FBF9D58" w14:textId="77777777" w:rsidR="00602BB4" w:rsidRPr="00602BB4" w:rsidRDefault="00602BB4" w:rsidP="00602BB4">
      <w:pPr>
        <w:pStyle w:val="EndNoteBibliography"/>
        <w:ind w:left="720" w:hanging="720"/>
      </w:pPr>
      <w:r w:rsidRPr="00602BB4">
        <w:t>18.</w:t>
      </w:r>
      <w:r w:rsidRPr="00602BB4">
        <w:tab/>
        <w:t xml:space="preserve">Behrendt CE, Cosgrove CM, Johnson NJ, Altekruse SF. Are associations between psychosocial stressors and incident lung cancer attributable to smoking? </w:t>
      </w:r>
      <w:r w:rsidRPr="00602BB4">
        <w:rPr>
          <w:i/>
        </w:rPr>
        <w:t>PLoS One</w:t>
      </w:r>
      <w:r w:rsidRPr="00602BB4">
        <w:t>. 2019;14:e0218439. doi: 10.1371/journal.pone.0218439</w:t>
      </w:r>
    </w:p>
    <w:p w14:paraId="461C1A59" w14:textId="77777777" w:rsidR="00602BB4" w:rsidRPr="00602BB4" w:rsidRDefault="00602BB4" w:rsidP="00602BB4">
      <w:pPr>
        <w:pStyle w:val="EndNoteBibliography"/>
        <w:ind w:left="720" w:hanging="720"/>
      </w:pPr>
      <w:r w:rsidRPr="00602BB4">
        <w:tab/>
        <w:t>ID : 127</w:t>
      </w:r>
    </w:p>
    <w:p w14:paraId="08D699B4" w14:textId="77777777" w:rsidR="00602BB4" w:rsidRPr="00602BB4" w:rsidRDefault="00602BB4" w:rsidP="00602BB4">
      <w:pPr>
        <w:pStyle w:val="EndNoteBibliography"/>
        <w:spacing w:after="0"/>
      </w:pPr>
    </w:p>
    <w:p w14:paraId="3B143008" w14:textId="77777777" w:rsidR="00602BB4" w:rsidRPr="00602BB4" w:rsidRDefault="00602BB4" w:rsidP="00602BB4">
      <w:pPr>
        <w:pStyle w:val="EndNoteBibliography"/>
        <w:ind w:left="720" w:hanging="720"/>
      </w:pPr>
      <w:r w:rsidRPr="00602BB4">
        <w:t>19.</w:t>
      </w:r>
      <w:r w:rsidRPr="00602BB4">
        <w:tab/>
        <w:t xml:space="preserve">Al Hussein Al Awamlh B, Shoag JE, Ravikumar V, Posada L, Taylor BL, van der Mijn JC, Khan AI, Fainberg J, Al Hussein Alawamlh O, Scherr DS. Association of Smoking and Death from Genitourinary Malignancies: Analysis of the National Longitudinal Mortality Study. </w:t>
      </w:r>
      <w:r w:rsidRPr="00602BB4">
        <w:rPr>
          <w:i/>
        </w:rPr>
        <w:t>J Urol</w:t>
      </w:r>
      <w:r w:rsidRPr="00602BB4">
        <w:t>. 2019;202:1248-1254. doi: 10.1097/ju.0000000000000433</w:t>
      </w:r>
    </w:p>
    <w:p w14:paraId="20F36A70" w14:textId="77777777" w:rsidR="00602BB4" w:rsidRPr="00602BB4" w:rsidRDefault="00602BB4" w:rsidP="00602BB4">
      <w:pPr>
        <w:pStyle w:val="EndNoteBibliography"/>
        <w:ind w:left="720" w:hanging="720"/>
      </w:pPr>
      <w:r w:rsidRPr="00602BB4">
        <w:tab/>
        <w:t>ID : 131</w:t>
      </w:r>
    </w:p>
    <w:p w14:paraId="028E0088" w14:textId="77777777" w:rsidR="00602BB4" w:rsidRPr="00602BB4" w:rsidRDefault="00602BB4" w:rsidP="00602BB4">
      <w:pPr>
        <w:pStyle w:val="EndNoteBibliography"/>
        <w:spacing w:after="0"/>
      </w:pPr>
    </w:p>
    <w:p w14:paraId="5CEC9424" w14:textId="77777777" w:rsidR="00602BB4" w:rsidRPr="00602BB4" w:rsidRDefault="00602BB4" w:rsidP="00602BB4">
      <w:pPr>
        <w:pStyle w:val="EndNoteBibliography"/>
        <w:ind w:left="720" w:hanging="720"/>
      </w:pPr>
      <w:r w:rsidRPr="00602BB4">
        <w:t>20.</w:t>
      </w:r>
      <w:r w:rsidRPr="00602BB4">
        <w:tab/>
        <w:t xml:space="preserve">Al Awamlh BAH, Shoag JE, Ravikumar V, Posada L, Taylor BL, van der Mijn JC, Khan AI, Fainberg J, Alawamlh OAH, Scherr DS. Association of Smoking and Death from Genitourinary Malignancies: Analysis of the National Longitudinal Mortality Study. </w:t>
      </w:r>
      <w:r w:rsidRPr="00602BB4">
        <w:rPr>
          <w:i/>
        </w:rPr>
        <w:t>Journal of Urology</w:t>
      </w:r>
      <w:r w:rsidRPr="00602BB4">
        <w:t>. 2019;202:1248-1253. doi: 10.1097/ju.0000000000000433</w:t>
      </w:r>
    </w:p>
    <w:p w14:paraId="34169FDE" w14:textId="77777777" w:rsidR="00602BB4" w:rsidRPr="00602BB4" w:rsidRDefault="00602BB4" w:rsidP="00602BB4">
      <w:pPr>
        <w:pStyle w:val="EndNoteBibliography"/>
        <w:ind w:left="720" w:hanging="720"/>
      </w:pPr>
      <w:r w:rsidRPr="00602BB4">
        <w:tab/>
        <w:t>ID : 150</w:t>
      </w:r>
    </w:p>
    <w:p w14:paraId="0C2CD916" w14:textId="77777777" w:rsidR="00602BB4" w:rsidRPr="00602BB4" w:rsidRDefault="00602BB4" w:rsidP="00602BB4">
      <w:pPr>
        <w:pStyle w:val="EndNoteBibliography"/>
        <w:spacing w:after="0"/>
      </w:pPr>
    </w:p>
    <w:p w14:paraId="0C3319F3" w14:textId="77777777" w:rsidR="00602BB4" w:rsidRPr="00602BB4" w:rsidRDefault="00602BB4" w:rsidP="00602BB4">
      <w:pPr>
        <w:pStyle w:val="EndNoteBibliography"/>
        <w:ind w:left="720" w:hanging="720"/>
      </w:pPr>
      <w:r w:rsidRPr="00602BB4">
        <w:t>21.</w:t>
      </w:r>
      <w:r w:rsidRPr="00602BB4">
        <w:tab/>
        <w:t xml:space="preserve">Percy-Laurry A, Altekruse SF, Hossain MB, O'Keefe AM, Johnson NJ, Kamangar F. Association Between Socioeconomic Status and Tumor Grade Among Black Men with Prostate Cancer. </w:t>
      </w:r>
      <w:r w:rsidRPr="00602BB4">
        <w:rPr>
          <w:i/>
        </w:rPr>
        <w:t>J Natl Med Assoc</w:t>
      </w:r>
      <w:r w:rsidRPr="00602BB4">
        <w:t>. 2018;110:53-57. doi: 10.1016/j.jnma.2017.06.019</w:t>
      </w:r>
    </w:p>
    <w:p w14:paraId="3A8F8B89" w14:textId="77777777" w:rsidR="00602BB4" w:rsidRPr="00602BB4" w:rsidRDefault="00602BB4" w:rsidP="00602BB4">
      <w:pPr>
        <w:pStyle w:val="EndNoteBibliography"/>
        <w:ind w:left="720" w:hanging="720"/>
      </w:pPr>
      <w:r w:rsidRPr="00602BB4">
        <w:tab/>
        <w:t>ID : 124</w:t>
      </w:r>
    </w:p>
    <w:p w14:paraId="1495EB7E" w14:textId="77777777" w:rsidR="00602BB4" w:rsidRPr="00602BB4" w:rsidRDefault="00602BB4" w:rsidP="00602BB4">
      <w:pPr>
        <w:pStyle w:val="EndNoteBibliography"/>
        <w:spacing w:after="0"/>
      </w:pPr>
    </w:p>
    <w:p w14:paraId="509F089D" w14:textId="77777777" w:rsidR="00602BB4" w:rsidRPr="00602BB4" w:rsidRDefault="00602BB4" w:rsidP="00602BB4">
      <w:pPr>
        <w:pStyle w:val="EndNoteBibliography"/>
        <w:ind w:left="720" w:hanging="720"/>
      </w:pPr>
      <w:r w:rsidRPr="00602BB4">
        <w:t>22.</w:t>
      </w:r>
      <w:r w:rsidRPr="00602BB4">
        <w:tab/>
        <w:t xml:space="preserve">Noland RB, Laham ML. Are low income and minority households more likely to die from traffic-related crashes? </w:t>
      </w:r>
      <w:r w:rsidRPr="00602BB4">
        <w:rPr>
          <w:i/>
        </w:rPr>
        <w:t>Accid Anal Prev</w:t>
      </w:r>
      <w:r w:rsidRPr="00602BB4">
        <w:t>. 2018;120:233-238. doi: 10.1016/j.aap.2018.07.033</w:t>
      </w:r>
    </w:p>
    <w:p w14:paraId="0C677FAB" w14:textId="77777777" w:rsidR="00602BB4" w:rsidRPr="00602BB4" w:rsidRDefault="00602BB4" w:rsidP="00602BB4">
      <w:pPr>
        <w:pStyle w:val="EndNoteBibliography"/>
        <w:ind w:left="720" w:hanging="720"/>
      </w:pPr>
      <w:r w:rsidRPr="00602BB4">
        <w:tab/>
        <w:t>ID : 125</w:t>
      </w:r>
    </w:p>
    <w:p w14:paraId="127B4833" w14:textId="77777777" w:rsidR="00602BB4" w:rsidRPr="00602BB4" w:rsidRDefault="00602BB4" w:rsidP="00602BB4">
      <w:pPr>
        <w:pStyle w:val="EndNoteBibliography"/>
        <w:spacing w:after="0"/>
      </w:pPr>
    </w:p>
    <w:p w14:paraId="11213CB2" w14:textId="77777777" w:rsidR="00602BB4" w:rsidRPr="00602BB4" w:rsidRDefault="00602BB4" w:rsidP="00602BB4">
      <w:pPr>
        <w:pStyle w:val="EndNoteBibliography"/>
        <w:ind w:left="720" w:hanging="720"/>
      </w:pPr>
      <w:r w:rsidRPr="00602BB4">
        <w:t>23.</w:t>
      </w:r>
      <w:r w:rsidRPr="00602BB4">
        <w:tab/>
        <w:t xml:space="preserve">Fletcher JM. New evidence on the impacts of early exposure to the 1918 influenza pandemic on old-age mortality. </w:t>
      </w:r>
      <w:r w:rsidRPr="00602BB4">
        <w:rPr>
          <w:i/>
        </w:rPr>
        <w:t>Biodemography Soc Biol</w:t>
      </w:r>
      <w:r w:rsidRPr="00602BB4">
        <w:t>. 2018;64:123-126. doi: 10.1080/19485565.2018.1501267</w:t>
      </w:r>
    </w:p>
    <w:p w14:paraId="10495B29" w14:textId="77777777" w:rsidR="00602BB4" w:rsidRPr="00602BB4" w:rsidRDefault="00602BB4" w:rsidP="00602BB4">
      <w:pPr>
        <w:pStyle w:val="EndNoteBibliography"/>
        <w:ind w:left="720" w:hanging="720"/>
      </w:pPr>
      <w:r w:rsidRPr="00602BB4">
        <w:tab/>
        <w:t>ID : 132</w:t>
      </w:r>
    </w:p>
    <w:p w14:paraId="139FDB20" w14:textId="77777777" w:rsidR="00602BB4" w:rsidRPr="00602BB4" w:rsidRDefault="00602BB4" w:rsidP="00602BB4">
      <w:pPr>
        <w:pStyle w:val="EndNoteBibliography"/>
        <w:spacing w:after="0"/>
      </w:pPr>
    </w:p>
    <w:p w14:paraId="5C75CDCC" w14:textId="77777777" w:rsidR="00602BB4" w:rsidRPr="00602BB4" w:rsidRDefault="00602BB4" w:rsidP="00602BB4">
      <w:pPr>
        <w:pStyle w:val="EndNoteBibliography"/>
        <w:ind w:left="720" w:hanging="720"/>
      </w:pPr>
      <w:r w:rsidRPr="00602BB4">
        <w:t>24.</w:t>
      </w:r>
      <w:r w:rsidRPr="00602BB4">
        <w:tab/>
        <w:t xml:space="preserve">Christensen CH, Rostron B, Cosgrove C, Altekruse SF, Hartman AM, Gibson JT, Apelberg B, Inoue-Choi M, Freedman ND. Association of Cigarette, Cigar, and Pipe Use With Mortality Risk in the US Population. </w:t>
      </w:r>
      <w:r w:rsidRPr="00602BB4">
        <w:rPr>
          <w:i/>
        </w:rPr>
        <w:t>JAMA Intern Med</w:t>
      </w:r>
      <w:r w:rsidRPr="00602BB4">
        <w:t>. 2018. doi: 10.1001/jamainternmed.2017.8625</w:t>
      </w:r>
    </w:p>
    <w:p w14:paraId="6EFAF818" w14:textId="77777777" w:rsidR="00602BB4" w:rsidRPr="00602BB4" w:rsidRDefault="00602BB4" w:rsidP="00602BB4">
      <w:pPr>
        <w:pStyle w:val="EndNoteBibliography"/>
        <w:ind w:left="720" w:hanging="720"/>
      </w:pPr>
      <w:r w:rsidRPr="00602BB4">
        <w:tab/>
        <w:t>ID : 123</w:t>
      </w:r>
    </w:p>
    <w:p w14:paraId="5984CFB8" w14:textId="77777777" w:rsidR="00602BB4" w:rsidRPr="00602BB4" w:rsidRDefault="00602BB4" w:rsidP="00602BB4">
      <w:pPr>
        <w:pStyle w:val="EndNoteBibliography"/>
        <w:spacing w:after="0"/>
      </w:pPr>
    </w:p>
    <w:p w14:paraId="006F2AA8" w14:textId="77777777" w:rsidR="00602BB4" w:rsidRPr="00602BB4" w:rsidRDefault="00602BB4" w:rsidP="00602BB4">
      <w:pPr>
        <w:pStyle w:val="EndNoteBibliography"/>
        <w:ind w:left="720" w:hanging="720"/>
      </w:pPr>
      <w:r w:rsidRPr="00602BB4">
        <w:t>25.</w:t>
      </w:r>
      <w:r w:rsidRPr="00602BB4">
        <w:tab/>
        <w:t xml:space="preserve">Timberlake DS, Nikitin D, Johnson NJ, Altekruse SF. A longitudinal study of smokeless tobacco use and mortality in the United States. </w:t>
      </w:r>
      <w:r w:rsidRPr="00602BB4">
        <w:rPr>
          <w:i/>
        </w:rPr>
        <w:t>Int J Cancer</w:t>
      </w:r>
      <w:r w:rsidRPr="00602BB4">
        <w:t>. 2017;141:264-270. doi: 10.1002/ijc.30736</w:t>
      </w:r>
    </w:p>
    <w:p w14:paraId="5416C1CC" w14:textId="77777777" w:rsidR="00602BB4" w:rsidRPr="00602BB4" w:rsidRDefault="00602BB4" w:rsidP="00602BB4">
      <w:pPr>
        <w:pStyle w:val="EndNoteBibliography"/>
        <w:ind w:left="720" w:hanging="720"/>
      </w:pPr>
      <w:r w:rsidRPr="00602BB4">
        <w:tab/>
        <w:t>ID : 122</w:t>
      </w:r>
    </w:p>
    <w:p w14:paraId="40D41A2D" w14:textId="77777777" w:rsidR="00602BB4" w:rsidRPr="00602BB4" w:rsidRDefault="00602BB4" w:rsidP="00602BB4">
      <w:pPr>
        <w:pStyle w:val="EndNoteBibliography"/>
        <w:spacing w:after="0"/>
      </w:pPr>
    </w:p>
    <w:p w14:paraId="20D29E46" w14:textId="77777777" w:rsidR="00602BB4" w:rsidRPr="00602BB4" w:rsidRDefault="00602BB4" w:rsidP="00602BB4">
      <w:pPr>
        <w:pStyle w:val="EndNoteBibliography"/>
        <w:ind w:left="720" w:hanging="720"/>
      </w:pPr>
      <w:r w:rsidRPr="00602BB4">
        <w:t>26.</w:t>
      </w:r>
      <w:r w:rsidRPr="00602BB4">
        <w:tab/>
        <w:t xml:space="preserve">Singh GK, Jemal A. Socioeconomic and Racial/Ethnic Disparities in Cancer Mortality, Incidence, and Survival in the United States, 1950-2014: Over Six Decades of Changing Patterns and Widening Inequalities. </w:t>
      </w:r>
      <w:r w:rsidRPr="00602BB4">
        <w:rPr>
          <w:i/>
        </w:rPr>
        <w:t>Journal of Environmental and Public Health</w:t>
      </w:r>
      <w:r w:rsidRPr="00602BB4">
        <w:t>. 2017;2017:1-19. doi: 10.1155/2017/2819372</w:t>
      </w:r>
    </w:p>
    <w:p w14:paraId="0AA049DF" w14:textId="77777777" w:rsidR="00602BB4" w:rsidRPr="00602BB4" w:rsidRDefault="00602BB4" w:rsidP="00602BB4">
      <w:pPr>
        <w:pStyle w:val="EndNoteBibliography"/>
        <w:ind w:left="720" w:hanging="720"/>
      </w:pPr>
      <w:r w:rsidRPr="00602BB4">
        <w:tab/>
        <w:t>ID : 153</w:t>
      </w:r>
    </w:p>
    <w:p w14:paraId="75D3DDF2" w14:textId="77777777" w:rsidR="00602BB4" w:rsidRPr="00602BB4" w:rsidRDefault="00602BB4" w:rsidP="00602BB4">
      <w:pPr>
        <w:pStyle w:val="EndNoteBibliography"/>
        <w:spacing w:after="0"/>
      </w:pPr>
    </w:p>
    <w:p w14:paraId="21B9B0D3" w14:textId="77777777" w:rsidR="00602BB4" w:rsidRPr="00602BB4" w:rsidRDefault="00602BB4" w:rsidP="00602BB4">
      <w:pPr>
        <w:pStyle w:val="EndNoteBibliography"/>
        <w:ind w:left="720" w:hanging="720"/>
      </w:pPr>
      <w:r w:rsidRPr="00602BB4">
        <w:t>27.</w:t>
      </w:r>
      <w:r w:rsidRPr="00602BB4">
        <w:tab/>
        <w:t xml:space="preserve">Sahin DB, Heiland FW. Black-White Mortality Differentials at Old-Age: New Evidence from the National Longitudinal Mortality Study. In: </w:t>
      </w:r>
      <w:r w:rsidRPr="00602BB4">
        <w:rPr>
          <w:i/>
        </w:rPr>
        <w:t>Applied Demography and Public Health in the 21st Century</w:t>
      </w:r>
      <w:r w:rsidRPr="00602BB4">
        <w:t>. Switzerland: Springer International Publishing; 2017.</w:t>
      </w:r>
    </w:p>
    <w:p w14:paraId="6FCDC0C3" w14:textId="77777777" w:rsidR="00602BB4" w:rsidRPr="00602BB4" w:rsidRDefault="00602BB4" w:rsidP="00602BB4">
      <w:pPr>
        <w:pStyle w:val="EndNoteBibliography"/>
        <w:ind w:left="720" w:hanging="720"/>
      </w:pPr>
      <w:r w:rsidRPr="00602BB4">
        <w:tab/>
        <w:t>ID : 121</w:t>
      </w:r>
    </w:p>
    <w:p w14:paraId="2AAE8932" w14:textId="77777777" w:rsidR="00602BB4" w:rsidRPr="00602BB4" w:rsidRDefault="00602BB4" w:rsidP="00602BB4">
      <w:pPr>
        <w:pStyle w:val="EndNoteBibliography"/>
        <w:spacing w:after="0"/>
      </w:pPr>
    </w:p>
    <w:p w14:paraId="652E48B3" w14:textId="77777777" w:rsidR="00602BB4" w:rsidRPr="00602BB4" w:rsidRDefault="00602BB4" w:rsidP="00602BB4">
      <w:pPr>
        <w:pStyle w:val="EndNoteBibliography"/>
        <w:ind w:left="720" w:hanging="720"/>
      </w:pPr>
      <w:r w:rsidRPr="00602BB4">
        <w:t>28.</w:t>
      </w:r>
      <w:r w:rsidRPr="00602BB4">
        <w:tab/>
        <w:t xml:space="preserve">Ma J, Altekruse S, Cosgrove C, Islami F, Jemal A. Educational Disparities in Mortality Between Adults Aged 50-64 and 66-79 Years, U.S. </w:t>
      </w:r>
      <w:r w:rsidRPr="00602BB4">
        <w:rPr>
          <w:i/>
        </w:rPr>
        <w:t>Am J Prev Med</w:t>
      </w:r>
      <w:r w:rsidRPr="00602BB4">
        <w:t>. 2017. doi: 10.1016/j.amepre.2017.02.008</w:t>
      </w:r>
    </w:p>
    <w:p w14:paraId="34B46B3F" w14:textId="77777777" w:rsidR="00602BB4" w:rsidRPr="00602BB4" w:rsidRDefault="00602BB4" w:rsidP="00602BB4">
      <w:pPr>
        <w:pStyle w:val="EndNoteBibliography"/>
        <w:ind w:left="720" w:hanging="720"/>
      </w:pPr>
      <w:r w:rsidRPr="00602BB4">
        <w:tab/>
        <w:t>ID : 115</w:t>
      </w:r>
    </w:p>
    <w:p w14:paraId="2A3DDDBF" w14:textId="77777777" w:rsidR="00602BB4" w:rsidRPr="00602BB4" w:rsidRDefault="00602BB4" w:rsidP="00602BB4">
      <w:pPr>
        <w:pStyle w:val="EndNoteBibliography"/>
        <w:spacing w:after="0"/>
      </w:pPr>
    </w:p>
    <w:p w14:paraId="5D026A25" w14:textId="77777777" w:rsidR="00602BB4" w:rsidRPr="00602BB4" w:rsidRDefault="00602BB4" w:rsidP="00602BB4">
      <w:pPr>
        <w:pStyle w:val="EndNoteBibliography"/>
        <w:ind w:left="720" w:hanging="720"/>
      </w:pPr>
      <w:r w:rsidRPr="00602BB4">
        <w:t>29.</w:t>
      </w:r>
      <w:r w:rsidRPr="00602BB4">
        <w:tab/>
        <w:t xml:space="preserve">Kavanagh SA, Shelley JM, Stevenson C. Does gender inequity increase men's mortality risk in the United States? A multilevel analysis of data from the National Longitudinal Mortality Study. </w:t>
      </w:r>
      <w:r w:rsidRPr="00602BB4">
        <w:rPr>
          <w:i/>
        </w:rPr>
        <w:t>SSM Popul Health</w:t>
      </w:r>
      <w:r w:rsidRPr="00602BB4">
        <w:t>. 2017;3:358-365. doi: 10.1016/j.ssmph.2017.03.003</w:t>
      </w:r>
    </w:p>
    <w:p w14:paraId="1577B274" w14:textId="77777777" w:rsidR="00602BB4" w:rsidRPr="00602BB4" w:rsidRDefault="00602BB4" w:rsidP="00602BB4">
      <w:pPr>
        <w:pStyle w:val="EndNoteBibliography"/>
        <w:ind w:left="720" w:hanging="720"/>
      </w:pPr>
      <w:r w:rsidRPr="00602BB4">
        <w:tab/>
        <w:t>ID : 119</w:t>
      </w:r>
    </w:p>
    <w:p w14:paraId="765AE220" w14:textId="77777777" w:rsidR="00602BB4" w:rsidRPr="00602BB4" w:rsidRDefault="00602BB4" w:rsidP="00602BB4">
      <w:pPr>
        <w:pStyle w:val="EndNoteBibliography"/>
        <w:spacing w:after="0"/>
      </w:pPr>
    </w:p>
    <w:p w14:paraId="35D8CBC5" w14:textId="77777777" w:rsidR="00602BB4" w:rsidRPr="00602BB4" w:rsidRDefault="00602BB4" w:rsidP="00602BB4">
      <w:pPr>
        <w:pStyle w:val="EndNoteBibliography"/>
        <w:ind w:left="720" w:hanging="720"/>
      </w:pPr>
      <w:r w:rsidRPr="00602BB4">
        <w:t>30.</w:t>
      </w:r>
      <w:r w:rsidRPr="00602BB4">
        <w:tab/>
        <w:t xml:space="preserve">Atekruse SF, Cosgrove C, Cronin K, Yu M. Comparing Cancer Registry Abstracted and Self-Reported Data on Race and Ethnicity. </w:t>
      </w:r>
      <w:r w:rsidRPr="00602BB4">
        <w:rPr>
          <w:i/>
        </w:rPr>
        <w:t>J Registry Manag</w:t>
      </w:r>
      <w:r w:rsidRPr="00602BB4">
        <w:t xml:space="preserve">. 2017;44:30-33. </w:t>
      </w:r>
    </w:p>
    <w:p w14:paraId="0D74F02C" w14:textId="77777777" w:rsidR="00602BB4" w:rsidRPr="00602BB4" w:rsidRDefault="00602BB4" w:rsidP="00602BB4">
      <w:pPr>
        <w:pStyle w:val="EndNoteBibliography"/>
        <w:ind w:left="720" w:hanging="720"/>
      </w:pPr>
      <w:r w:rsidRPr="00602BB4">
        <w:tab/>
        <w:t>ID : 126</w:t>
      </w:r>
    </w:p>
    <w:p w14:paraId="45AA7F60" w14:textId="77777777" w:rsidR="00602BB4" w:rsidRPr="00602BB4" w:rsidRDefault="00602BB4" w:rsidP="00602BB4">
      <w:pPr>
        <w:pStyle w:val="EndNoteBibliography"/>
        <w:spacing w:after="0"/>
      </w:pPr>
    </w:p>
    <w:p w14:paraId="6A3CBD28" w14:textId="77777777" w:rsidR="00602BB4" w:rsidRPr="00602BB4" w:rsidRDefault="00602BB4" w:rsidP="00602BB4">
      <w:pPr>
        <w:pStyle w:val="EndNoteBibliography"/>
        <w:ind w:left="720" w:hanging="720"/>
      </w:pPr>
      <w:r w:rsidRPr="00602BB4">
        <w:t>31.</w:t>
      </w:r>
      <w:r w:rsidRPr="00602BB4">
        <w:tab/>
        <w:t xml:space="preserve">Roberts AL, Johnson NJ, Chen JT, Cudkowicz ME, Weisskopf MG. Race/ethnicity, socioeconomic status, and ALS mortality in the United States. </w:t>
      </w:r>
      <w:r w:rsidRPr="00602BB4">
        <w:rPr>
          <w:i/>
        </w:rPr>
        <w:t>Neurology</w:t>
      </w:r>
      <w:r w:rsidRPr="00602BB4">
        <w:t>. 2016. doi: 10.1212/wnl.0000000000003298</w:t>
      </w:r>
    </w:p>
    <w:p w14:paraId="041CCA15" w14:textId="77777777" w:rsidR="00602BB4" w:rsidRPr="00602BB4" w:rsidRDefault="00602BB4" w:rsidP="00602BB4">
      <w:pPr>
        <w:pStyle w:val="EndNoteBibliography"/>
        <w:ind w:left="720" w:hanging="720"/>
      </w:pPr>
      <w:r w:rsidRPr="00602BB4">
        <w:tab/>
        <w:t>ID : 114</w:t>
      </w:r>
    </w:p>
    <w:p w14:paraId="78D42E5C" w14:textId="77777777" w:rsidR="00602BB4" w:rsidRPr="00602BB4" w:rsidRDefault="00602BB4" w:rsidP="00602BB4">
      <w:pPr>
        <w:pStyle w:val="EndNoteBibliography"/>
        <w:spacing w:after="0"/>
      </w:pPr>
    </w:p>
    <w:p w14:paraId="47E3E202" w14:textId="77777777" w:rsidR="00602BB4" w:rsidRPr="00602BB4" w:rsidRDefault="00602BB4" w:rsidP="00602BB4">
      <w:pPr>
        <w:pStyle w:val="EndNoteBibliography"/>
        <w:ind w:left="720" w:hanging="720"/>
      </w:pPr>
      <w:r w:rsidRPr="00602BB4">
        <w:t>32.</w:t>
      </w:r>
      <w:r w:rsidRPr="00602BB4">
        <w:tab/>
        <w:t xml:space="preserve">Muennig P, Masters R, Vail D, Hakes J. The effects of New York City's coordinated public health programmes on mortality through 2011. </w:t>
      </w:r>
      <w:r w:rsidRPr="00602BB4">
        <w:rPr>
          <w:i/>
        </w:rPr>
        <w:t>Int J Epidemiol</w:t>
      </w:r>
      <w:r w:rsidRPr="00602BB4">
        <w:t>. 2016. doi: 10.1093/ije/dyw290</w:t>
      </w:r>
    </w:p>
    <w:p w14:paraId="32D4CF82" w14:textId="77777777" w:rsidR="00602BB4" w:rsidRPr="00602BB4" w:rsidRDefault="00602BB4" w:rsidP="00602BB4">
      <w:pPr>
        <w:pStyle w:val="EndNoteBibliography"/>
        <w:ind w:left="720" w:hanging="720"/>
      </w:pPr>
      <w:r w:rsidRPr="00602BB4">
        <w:tab/>
        <w:t>ID : 120</w:t>
      </w:r>
    </w:p>
    <w:p w14:paraId="3986A3A6" w14:textId="77777777" w:rsidR="00602BB4" w:rsidRPr="00602BB4" w:rsidRDefault="00602BB4" w:rsidP="00602BB4">
      <w:pPr>
        <w:pStyle w:val="EndNoteBibliography"/>
        <w:spacing w:after="0"/>
      </w:pPr>
    </w:p>
    <w:p w14:paraId="044988EE" w14:textId="77777777" w:rsidR="00602BB4" w:rsidRPr="00602BB4" w:rsidRDefault="00602BB4" w:rsidP="00602BB4">
      <w:pPr>
        <w:pStyle w:val="EndNoteBibliography"/>
        <w:ind w:left="720" w:hanging="720"/>
      </w:pPr>
      <w:r w:rsidRPr="00602BB4">
        <w:t>33.</w:t>
      </w:r>
      <w:r w:rsidRPr="00602BB4">
        <w:tab/>
        <w:t xml:space="preserve">Montez JK, Zajacova A, Hayward MD. Explaining Inequalities in Women's Mortality between U.S. States. </w:t>
      </w:r>
      <w:r w:rsidRPr="00602BB4">
        <w:rPr>
          <w:i/>
        </w:rPr>
        <w:t>SSM Popul Health</w:t>
      </w:r>
      <w:r w:rsidRPr="00602BB4">
        <w:t>. 2016;2:561-571. doi: 10.1016/j.ssmph.2016.07.004</w:t>
      </w:r>
    </w:p>
    <w:p w14:paraId="46EB4E6C" w14:textId="77777777" w:rsidR="00602BB4" w:rsidRPr="00602BB4" w:rsidRDefault="00602BB4" w:rsidP="00602BB4">
      <w:pPr>
        <w:pStyle w:val="EndNoteBibliography"/>
        <w:ind w:left="720" w:hanging="720"/>
      </w:pPr>
      <w:r w:rsidRPr="00602BB4">
        <w:tab/>
        <w:t>ID : 113</w:t>
      </w:r>
    </w:p>
    <w:p w14:paraId="5DACC90C" w14:textId="77777777" w:rsidR="00602BB4" w:rsidRPr="00602BB4" w:rsidRDefault="00602BB4" w:rsidP="00602BB4">
      <w:pPr>
        <w:pStyle w:val="EndNoteBibliography"/>
        <w:spacing w:after="0"/>
      </w:pPr>
    </w:p>
    <w:p w14:paraId="46AC0420" w14:textId="77777777" w:rsidR="00602BB4" w:rsidRPr="00602BB4" w:rsidRDefault="00602BB4" w:rsidP="00602BB4">
      <w:pPr>
        <w:pStyle w:val="EndNoteBibliography"/>
        <w:ind w:left="720" w:hanging="720"/>
      </w:pPr>
      <w:r w:rsidRPr="00602BB4">
        <w:t>34.</w:t>
      </w:r>
      <w:r w:rsidRPr="00602BB4">
        <w:tab/>
        <w:t xml:space="preserve">Kposowa AJ, Johnson KAC. A cohort analysis of employment status and homicide victimization in the United States. </w:t>
      </w:r>
      <w:r w:rsidRPr="00602BB4">
        <w:rPr>
          <w:i/>
        </w:rPr>
        <w:t>Sociological Spectrum</w:t>
      </w:r>
      <w:r w:rsidRPr="00602BB4">
        <w:t>. 2016;36:93-108. doi: 10.1080/02732173.2015.1091757</w:t>
      </w:r>
    </w:p>
    <w:p w14:paraId="061D0683" w14:textId="77777777" w:rsidR="00602BB4" w:rsidRPr="00602BB4" w:rsidRDefault="00602BB4" w:rsidP="00602BB4">
      <w:pPr>
        <w:pStyle w:val="EndNoteBibliography"/>
        <w:ind w:left="720" w:hanging="720"/>
      </w:pPr>
      <w:r w:rsidRPr="00602BB4">
        <w:tab/>
        <w:t>ID : 98</w:t>
      </w:r>
    </w:p>
    <w:p w14:paraId="7579024B" w14:textId="77777777" w:rsidR="00602BB4" w:rsidRPr="00602BB4" w:rsidRDefault="00602BB4" w:rsidP="00602BB4">
      <w:pPr>
        <w:pStyle w:val="EndNoteBibliography"/>
        <w:spacing w:after="0"/>
      </w:pPr>
    </w:p>
    <w:p w14:paraId="66858812" w14:textId="77777777" w:rsidR="00602BB4" w:rsidRPr="00602BB4" w:rsidRDefault="00602BB4" w:rsidP="00602BB4">
      <w:pPr>
        <w:pStyle w:val="EndNoteBibliography"/>
        <w:ind w:left="720" w:hanging="720"/>
      </w:pPr>
      <w:r w:rsidRPr="00602BB4">
        <w:t>35.</w:t>
      </w:r>
      <w:r w:rsidRPr="00602BB4">
        <w:tab/>
        <w:t xml:space="preserve">Kim D. The associations between US state and local social spending, income inequality, and individual all-cause and cause-specific mortality: The National Longitudinal Mortality Study. </w:t>
      </w:r>
      <w:r w:rsidRPr="00602BB4">
        <w:rPr>
          <w:i/>
        </w:rPr>
        <w:t>Prev Med</w:t>
      </w:r>
      <w:r w:rsidRPr="00602BB4">
        <w:t>. 2016;84:62-68. doi: 10.1016/j.ypmed.2015.11.013</w:t>
      </w:r>
    </w:p>
    <w:p w14:paraId="4D07E50B" w14:textId="77777777" w:rsidR="00602BB4" w:rsidRPr="00602BB4" w:rsidRDefault="00602BB4" w:rsidP="00602BB4">
      <w:pPr>
        <w:pStyle w:val="EndNoteBibliography"/>
        <w:ind w:left="720" w:hanging="720"/>
      </w:pPr>
      <w:r w:rsidRPr="00602BB4">
        <w:tab/>
        <w:t>ID : 101</w:t>
      </w:r>
    </w:p>
    <w:p w14:paraId="4374720C" w14:textId="77777777" w:rsidR="00602BB4" w:rsidRPr="00602BB4" w:rsidRDefault="00602BB4" w:rsidP="00602BB4">
      <w:pPr>
        <w:pStyle w:val="EndNoteBibliography"/>
        <w:spacing w:after="0"/>
      </w:pPr>
    </w:p>
    <w:p w14:paraId="1A34B419" w14:textId="77777777" w:rsidR="00602BB4" w:rsidRPr="00602BB4" w:rsidRDefault="00602BB4" w:rsidP="00602BB4">
      <w:pPr>
        <w:pStyle w:val="EndNoteBibliography"/>
        <w:ind w:left="720" w:hanging="720"/>
      </w:pPr>
      <w:r w:rsidRPr="00602BB4">
        <w:t>36.</w:t>
      </w:r>
      <w:r w:rsidRPr="00602BB4">
        <w:tab/>
        <w:t xml:space="preserve">Goldring T, Lange F, Richards-Shubik S. Testing for changes in the SES-mortality gradient when the distribution of education changes too. </w:t>
      </w:r>
      <w:r w:rsidRPr="00602BB4">
        <w:rPr>
          <w:i/>
        </w:rPr>
        <w:t>J Health Econ</w:t>
      </w:r>
      <w:r w:rsidRPr="00602BB4">
        <w:t>. 2016;46:120-130. doi: 10.1016/j.jhealeco.2015.12.002</w:t>
      </w:r>
    </w:p>
    <w:p w14:paraId="290240FC" w14:textId="77777777" w:rsidR="00602BB4" w:rsidRPr="00602BB4" w:rsidRDefault="00602BB4" w:rsidP="00602BB4">
      <w:pPr>
        <w:pStyle w:val="EndNoteBibliography"/>
        <w:ind w:left="720" w:hanging="720"/>
      </w:pPr>
      <w:r w:rsidRPr="00602BB4">
        <w:tab/>
        <w:t>ID : 108</w:t>
      </w:r>
    </w:p>
    <w:p w14:paraId="1A8EFF20" w14:textId="77777777" w:rsidR="00602BB4" w:rsidRPr="00602BB4" w:rsidRDefault="00602BB4" w:rsidP="00602BB4">
      <w:pPr>
        <w:pStyle w:val="EndNoteBibliography"/>
        <w:spacing w:after="0"/>
      </w:pPr>
    </w:p>
    <w:p w14:paraId="0F90A833" w14:textId="77777777" w:rsidR="00602BB4" w:rsidRPr="00602BB4" w:rsidRDefault="00602BB4" w:rsidP="00602BB4">
      <w:pPr>
        <w:pStyle w:val="EndNoteBibliography"/>
        <w:ind w:left="720" w:hanging="720"/>
      </w:pPr>
      <w:r w:rsidRPr="00602BB4">
        <w:t>37.</w:t>
      </w:r>
      <w:r w:rsidRPr="00602BB4">
        <w:tab/>
        <w:t xml:space="preserve">Chetty R, Stepner M, Abraham S, Lin S, Scuderi B, Turner N, Bergeron A, Cutler D. The Association Between Income and Life Expectancy in the United States, 2001-2014. </w:t>
      </w:r>
      <w:r w:rsidRPr="00602BB4">
        <w:rPr>
          <w:i/>
        </w:rPr>
        <w:t>JAMA</w:t>
      </w:r>
      <w:r w:rsidRPr="00602BB4">
        <w:t>. 2016;315:1750-1766. doi: 10.1001/jama.2016.4226</w:t>
      </w:r>
    </w:p>
    <w:p w14:paraId="51EF059D" w14:textId="77777777" w:rsidR="00602BB4" w:rsidRPr="00602BB4" w:rsidRDefault="00602BB4" w:rsidP="00602BB4">
      <w:pPr>
        <w:pStyle w:val="EndNoteBibliography"/>
        <w:ind w:left="720" w:hanging="720"/>
      </w:pPr>
      <w:r w:rsidRPr="00602BB4">
        <w:tab/>
        <w:t>ID : 109</w:t>
      </w:r>
    </w:p>
    <w:p w14:paraId="658AFE54" w14:textId="77777777" w:rsidR="00602BB4" w:rsidRPr="00602BB4" w:rsidRDefault="00602BB4" w:rsidP="00602BB4">
      <w:pPr>
        <w:pStyle w:val="EndNoteBibliography"/>
        <w:spacing w:after="0"/>
      </w:pPr>
    </w:p>
    <w:p w14:paraId="4C086820" w14:textId="77777777" w:rsidR="00602BB4" w:rsidRPr="00602BB4" w:rsidRDefault="00602BB4" w:rsidP="00602BB4">
      <w:pPr>
        <w:pStyle w:val="EndNoteBibliography"/>
        <w:ind w:left="720" w:hanging="720"/>
      </w:pPr>
      <w:r w:rsidRPr="00602BB4">
        <w:t>38.</w:t>
      </w:r>
      <w:r w:rsidRPr="00602BB4">
        <w:tab/>
        <w:t xml:space="preserve">Brodish PH, Hakes JK. Quantifying the individual-level association between income and mortality risk in the United States using the National Longitudinal Mortality Study. </w:t>
      </w:r>
      <w:r w:rsidRPr="00602BB4">
        <w:rPr>
          <w:i/>
        </w:rPr>
        <w:t>Soc Sci Med</w:t>
      </w:r>
      <w:r w:rsidRPr="00602BB4">
        <w:t>. 2016;170:180-187. doi: 10.1016/j.socscimed.2016.10.026</w:t>
      </w:r>
    </w:p>
    <w:p w14:paraId="0EB7BC49" w14:textId="77777777" w:rsidR="00602BB4" w:rsidRPr="00602BB4" w:rsidRDefault="00602BB4" w:rsidP="00602BB4">
      <w:pPr>
        <w:pStyle w:val="EndNoteBibliography"/>
        <w:ind w:left="720" w:hanging="720"/>
      </w:pPr>
      <w:r w:rsidRPr="00602BB4">
        <w:tab/>
        <w:t>ID : 112</w:t>
      </w:r>
    </w:p>
    <w:p w14:paraId="6CF2DC57" w14:textId="77777777" w:rsidR="00602BB4" w:rsidRPr="00602BB4" w:rsidRDefault="00602BB4" w:rsidP="00602BB4">
      <w:pPr>
        <w:pStyle w:val="EndNoteBibliography"/>
        <w:spacing w:after="0"/>
      </w:pPr>
    </w:p>
    <w:p w14:paraId="4A21FBCD" w14:textId="77777777" w:rsidR="00602BB4" w:rsidRPr="00602BB4" w:rsidRDefault="00602BB4" w:rsidP="00602BB4">
      <w:pPr>
        <w:pStyle w:val="EndNoteBibliography"/>
        <w:ind w:left="720" w:hanging="720"/>
      </w:pPr>
      <w:r w:rsidRPr="00602BB4">
        <w:t>39.</w:t>
      </w:r>
      <w:r w:rsidRPr="00602BB4">
        <w:tab/>
        <w:t xml:space="preserve">Blecker S, Johnson NJ, Altekruse S, Horwitz LI. Association of Occupation as a Physician With Likelihood of Dying in a Hospital. </w:t>
      </w:r>
      <w:r w:rsidRPr="00602BB4">
        <w:rPr>
          <w:i/>
        </w:rPr>
        <w:t>JAMA</w:t>
      </w:r>
      <w:r w:rsidRPr="00602BB4">
        <w:t>. 2016;315:301-303. doi: 10.1001/jama.2015.16976</w:t>
      </w:r>
    </w:p>
    <w:p w14:paraId="0098F71F" w14:textId="77777777" w:rsidR="00602BB4" w:rsidRPr="00602BB4" w:rsidRDefault="00602BB4" w:rsidP="00602BB4">
      <w:pPr>
        <w:pStyle w:val="EndNoteBibliography"/>
        <w:ind w:left="720" w:hanging="720"/>
      </w:pPr>
      <w:r w:rsidRPr="00602BB4">
        <w:tab/>
        <w:t>ID : 97</w:t>
      </w:r>
    </w:p>
    <w:p w14:paraId="2FC4F052" w14:textId="77777777" w:rsidR="00602BB4" w:rsidRPr="00602BB4" w:rsidRDefault="00602BB4" w:rsidP="00602BB4">
      <w:pPr>
        <w:pStyle w:val="EndNoteBibliography"/>
        <w:spacing w:after="0"/>
      </w:pPr>
    </w:p>
    <w:p w14:paraId="5EDA59AE" w14:textId="77777777" w:rsidR="00602BB4" w:rsidRPr="00602BB4" w:rsidRDefault="00602BB4" w:rsidP="00602BB4">
      <w:pPr>
        <w:pStyle w:val="EndNoteBibliography"/>
        <w:ind w:left="720" w:hanging="720"/>
      </w:pPr>
      <w:r w:rsidRPr="00602BB4">
        <w:t>40.</w:t>
      </w:r>
      <w:r w:rsidRPr="00602BB4">
        <w:tab/>
        <w:t xml:space="preserve">Arias E, Heron M, Hakes JK. The validity of race and Hispanic-origin reporting on death certificates in the United States: An update. Washington, DC: 2016. </w:t>
      </w:r>
    </w:p>
    <w:p w14:paraId="57D6FCA1" w14:textId="77777777" w:rsidR="00602BB4" w:rsidRPr="00602BB4" w:rsidRDefault="00602BB4" w:rsidP="00602BB4">
      <w:pPr>
        <w:pStyle w:val="EndNoteBibliography"/>
        <w:ind w:left="720" w:hanging="720"/>
      </w:pPr>
      <w:r w:rsidRPr="00602BB4">
        <w:tab/>
        <w:t>ID : 111</w:t>
      </w:r>
    </w:p>
    <w:p w14:paraId="2BE5EEE0" w14:textId="77777777" w:rsidR="00602BB4" w:rsidRPr="00602BB4" w:rsidRDefault="00602BB4" w:rsidP="00602BB4">
      <w:pPr>
        <w:pStyle w:val="EndNoteBibliography"/>
        <w:spacing w:after="0"/>
      </w:pPr>
    </w:p>
    <w:p w14:paraId="3560593C" w14:textId="77777777" w:rsidR="00602BB4" w:rsidRPr="00602BB4" w:rsidRDefault="00602BB4" w:rsidP="00602BB4">
      <w:pPr>
        <w:pStyle w:val="EndNoteBibliography"/>
        <w:ind w:left="720" w:hanging="720"/>
      </w:pPr>
      <w:r w:rsidRPr="00602BB4">
        <w:t>41.</w:t>
      </w:r>
      <w:r w:rsidRPr="00602BB4">
        <w:tab/>
        <w:t xml:space="preserve">Weisskopf MG, Cudkowicz ME, Johnson N. Military Service and Amyotrophic Lateral Sclerosis in a Population-based Cohort. </w:t>
      </w:r>
      <w:r w:rsidRPr="00602BB4">
        <w:rPr>
          <w:i/>
        </w:rPr>
        <w:t>Epidemiology</w:t>
      </w:r>
      <w:r w:rsidRPr="00602BB4">
        <w:t>. 2015;26:831-838. doi: 10.1097/ede.0000000000000376</w:t>
      </w:r>
    </w:p>
    <w:p w14:paraId="1DC44425" w14:textId="77777777" w:rsidR="00602BB4" w:rsidRPr="00602BB4" w:rsidRDefault="00602BB4" w:rsidP="00602BB4">
      <w:pPr>
        <w:pStyle w:val="EndNoteBibliography"/>
        <w:ind w:left="720" w:hanging="720"/>
      </w:pPr>
      <w:r w:rsidRPr="00602BB4">
        <w:tab/>
        <w:t>ID : 95</w:t>
      </w:r>
    </w:p>
    <w:p w14:paraId="28CA821A" w14:textId="77777777" w:rsidR="00602BB4" w:rsidRPr="00602BB4" w:rsidRDefault="00602BB4" w:rsidP="00602BB4">
      <w:pPr>
        <w:pStyle w:val="EndNoteBibliography"/>
        <w:spacing w:after="0"/>
      </w:pPr>
    </w:p>
    <w:p w14:paraId="73059CC0" w14:textId="77777777" w:rsidR="00602BB4" w:rsidRPr="00602BB4" w:rsidRDefault="00602BB4" w:rsidP="00602BB4">
      <w:pPr>
        <w:pStyle w:val="EndNoteBibliography"/>
        <w:ind w:left="720" w:hanging="720"/>
      </w:pPr>
      <w:r w:rsidRPr="00602BB4">
        <w:t>42.</w:t>
      </w:r>
      <w:r w:rsidRPr="00602BB4">
        <w:tab/>
        <w:t xml:space="preserve">Singh GK, Siahpush M, Azuine RE, Williams SD. Widening Socioeconomic and Racial Disparities in Cardiovascular Disease Mortality in the United States, 1969-2013. </w:t>
      </w:r>
      <w:r w:rsidRPr="00602BB4">
        <w:rPr>
          <w:i/>
        </w:rPr>
        <w:t>Int J MCH AIDS</w:t>
      </w:r>
      <w:r w:rsidRPr="00602BB4">
        <w:t xml:space="preserve">. 2015;3:106-118. </w:t>
      </w:r>
    </w:p>
    <w:p w14:paraId="01F08942" w14:textId="77777777" w:rsidR="00602BB4" w:rsidRPr="00602BB4" w:rsidRDefault="00602BB4" w:rsidP="00602BB4">
      <w:pPr>
        <w:pStyle w:val="EndNoteBibliography"/>
        <w:ind w:left="720" w:hanging="720"/>
      </w:pPr>
      <w:r w:rsidRPr="00602BB4">
        <w:tab/>
        <w:t>ID : 118</w:t>
      </w:r>
    </w:p>
    <w:p w14:paraId="1CC0D6B5" w14:textId="77777777" w:rsidR="00602BB4" w:rsidRPr="00602BB4" w:rsidRDefault="00602BB4" w:rsidP="00602BB4">
      <w:pPr>
        <w:pStyle w:val="EndNoteBibliography"/>
        <w:spacing w:after="0"/>
      </w:pPr>
    </w:p>
    <w:p w14:paraId="06F41846" w14:textId="77777777" w:rsidR="00602BB4" w:rsidRPr="00602BB4" w:rsidRDefault="00602BB4" w:rsidP="00602BB4">
      <w:pPr>
        <w:pStyle w:val="EndNoteBibliography"/>
        <w:ind w:left="720" w:hanging="720"/>
      </w:pPr>
      <w:r w:rsidRPr="00602BB4">
        <w:t>43.</w:t>
      </w:r>
      <w:r w:rsidRPr="00602BB4">
        <w:tab/>
        <w:t xml:space="preserve">Singh GK, Siahpush M, Azuine RE, Williams SD. Increasing Area Deprivation and Socioeconomic Inequalities in Heart Disease, Stroke, and Cardiovascular Disease Mortality Among Working Age Populations, United States, 1969-2011. </w:t>
      </w:r>
      <w:r w:rsidRPr="00602BB4">
        <w:rPr>
          <w:i/>
        </w:rPr>
        <w:t>Int J MCH AIDS</w:t>
      </w:r>
      <w:r w:rsidRPr="00602BB4">
        <w:t xml:space="preserve">. 2015;3:119-133. </w:t>
      </w:r>
    </w:p>
    <w:p w14:paraId="777B351E" w14:textId="77777777" w:rsidR="00602BB4" w:rsidRPr="00602BB4" w:rsidRDefault="00602BB4" w:rsidP="00602BB4">
      <w:pPr>
        <w:pStyle w:val="EndNoteBibliography"/>
        <w:ind w:left="720" w:hanging="720"/>
      </w:pPr>
      <w:r w:rsidRPr="00602BB4">
        <w:tab/>
        <w:t>ID : 117</w:t>
      </w:r>
    </w:p>
    <w:p w14:paraId="5BB3054A" w14:textId="77777777" w:rsidR="00602BB4" w:rsidRPr="00602BB4" w:rsidRDefault="00602BB4" w:rsidP="00602BB4">
      <w:pPr>
        <w:pStyle w:val="EndNoteBibliography"/>
        <w:spacing w:after="0"/>
      </w:pPr>
    </w:p>
    <w:p w14:paraId="61EA2AB2" w14:textId="77777777" w:rsidR="00602BB4" w:rsidRPr="00602BB4" w:rsidRDefault="00602BB4" w:rsidP="00602BB4">
      <w:pPr>
        <w:pStyle w:val="EndNoteBibliography"/>
        <w:ind w:left="720" w:hanging="720"/>
      </w:pPr>
      <w:r w:rsidRPr="00602BB4">
        <w:t>44.</w:t>
      </w:r>
      <w:r w:rsidRPr="00602BB4">
        <w:tab/>
        <w:t xml:space="preserve">Singh GK, Azuine RE, Siahpush M, Williams SD. Widening Geographical Disparities in Cardiovascular Disease Mortality in the United States, 1969-2011. </w:t>
      </w:r>
      <w:r w:rsidRPr="00602BB4">
        <w:rPr>
          <w:i/>
        </w:rPr>
        <w:t>Int J MCH AIDS</w:t>
      </w:r>
      <w:r w:rsidRPr="00602BB4">
        <w:t xml:space="preserve">. 2015;3:134-149. </w:t>
      </w:r>
    </w:p>
    <w:p w14:paraId="6E1D2FF5" w14:textId="77777777" w:rsidR="00602BB4" w:rsidRPr="00602BB4" w:rsidRDefault="00602BB4" w:rsidP="00602BB4">
      <w:pPr>
        <w:pStyle w:val="EndNoteBibliography"/>
        <w:ind w:left="720" w:hanging="720"/>
      </w:pPr>
      <w:r w:rsidRPr="00602BB4">
        <w:tab/>
        <w:t>ID : 116</w:t>
      </w:r>
    </w:p>
    <w:p w14:paraId="6A285BD5" w14:textId="77777777" w:rsidR="00602BB4" w:rsidRPr="00602BB4" w:rsidRDefault="00602BB4" w:rsidP="00602BB4">
      <w:pPr>
        <w:pStyle w:val="EndNoteBibliography"/>
        <w:spacing w:after="0"/>
      </w:pPr>
    </w:p>
    <w:p w14:paraId="1677BC9C" w14:textId="77777777" w:rsidR="00602BB4" w:rsidRPr="00602BB4" w:rsidRDefault="00602BB4" w:rsidP="00602BB4">
      <w:pPr>
        <w:pStyle w:val="EndNoteBibliography"/>
        <w:ind w:left="720" w:hanging="720"/>
      </w:pPr>
      <w:r w:rsidRPr="00602BB4">
        <w:t>45.</w:t>
      </w:r>
      <w:r w:rsidRPr="00602BB4">
        <w:tab/>
        <w:t xml:space="preserve">Roberts AL, Johnson NJ, Cudkowicz ME, Eum KD, Weisskopf MG. Job-related formaldehyde exposure and ALS mortality in the USA. </w:t>
      </w:r>
      <w:r w:rsidRPr="00602BB4">
        <w:rPr>
          <w:i/>
        </w:rPr>
        <w:t>J Neurol Neurosurg Psychiatry</w:t>
      </w:r>
      <w:r w:rsidRPr="00602BB4">
        <w:t>. 2015. doi: 10.1136/jnnp-2015-310750</w:t>
      </w:r>
    </w:p>
    <w:p w14:paraId="21A0B036" w14:textId="77777777" w:rsidR="00602BB4" w:rsidRPr="00602BB4" w:rsidRDefault="00602BB4" w:rsidP="00602BB4">
      <w:pPr>
        <w:pStyle w:val="EndNoteBibliography"/>
        <w:ind w:left="720" w:hanging="720"/>
      </w:pPr>
      <w:r w:rsidRPr="00602BB4">
        <w:tab/>
        <w:t>ID : 94</w:t>
      </w:r>
    </w:p>
    <w:p w14:paraId="60C07A8E" w14:textId="77777777" w:rsidR="00602BB4" w:rsidRPr="00602BB4" w:rsidRDefault="00602BB4" w:rsidP="00602BB4">
      <w:pPr>
        <w:pStyle w:val="EndNoteBibliography"/>
        <w:spacing w:after="0"/>
      </w:pPr>
    </w:p>
    <w:p w14:paraId="506022F8" w14:textId="77777777" w:rsidR="00602BB4" w:rsidRPr="00602BB4" w:rsidRDefault="00602BB4" w:rsidP="00602BB4">
      <w:pPr>
        <w:pStyle w:val="EndNoteBibliography"/>
        <w:ind w:left="720" w:hanging="720"/>
      </w:pPr>
      <w:r w:rsidRPr="00602BB4">
        <w:t>46.</w:t>
      </w:r>
      <w:r w:rsidRPr="00602BB4">
        <w:tab/>
        <w:t xml:space="preserve">Patel MI, Johnson N, Altekruse S, Rhoads K. Are Racial and Ethnic Disparities in Mortality from Acute Leukemia Due to Socioeconomic Status Factors? Data from the Surveillance Epidemiology and End Results Database Linked to the National Longitudinal Mortality Study. In: </w:t>
      </w:r>
      <w:r w:rsidRPr="00602BB4">
        <w:rPr>
          <w:i/>
        </w:rPr>
        <w:t>Blood</w:t>
      </w:r>
      <w:r w:rsidRPr="00602BB4">
        <w:t>. 2015.</w:t>
      </w:r>
    </w:p>
    <w:p w14:paraId="5E1A0C33" w14:textId="77777777" w:rsidR="00602BB4" w:rsidRPr="00602BB4" w:rsidRDefault="00602BB4" w:rsidP="00602BB4">
      <w:pPr>
        <w:pStyle w:val="EndNoteBibliography"/>
        <w:ind w:left="720" w:hanging="720"/>
      </w:pPr>
      <w:r w:rsidRPr="00602BB4">
        <w:tab/>
        <w:t>ID : 99</w:t>
      </w:r>
    </w:p>
    <w:p w14:paraId="0D849A57" w14:textId="77777777" w:rsidR="00602BB4" w:rsidRPr="00602BB4" w:rsidRDefault="00602BB4" w:rsidP="00602BB4">
      <w:pPr>
        <w:pStyle w:val="EndNoteBibliography"/>
        <w:spacing w:after="0"/>
      </w:pPr>
    </w:p>
    <w:p w14:paraId="121109F8" w14:textId="77777777" w:rsidR="00602BB4" w:rsidRPr="00602BB4" w:rsidRDefault="00602BB4" w:rsidP="00602BB4">
      <w:pPr>
        <w:pStyle w:val="EndNoteBibliography"/>
        <w:ind w:left="720" w:hanging="720"/>
      </w:pPr>
      <w:r w:rsidRPr="00602BB4">
        <w:t>47.</w:t>
      </w:r>
      <w:r w:rsidRPr="00602BB4">
        <w:tab/>
        <w:t xml:space="preserve">Ho JY, Fenelon A. The Contribution of Smoking to Educational Gradients in U.S. Life Expectancy. </w:t>
      </w:r>
      <w:r w:rsidRPr="00602BB4">
        <w:rPr>
          <w:i/>
        </w:rPr>
        <w:t>J Health Soc Behav</w:t>
      </w:r>
      <w:r w:rsidRPr="00602BB4">
        <w:t>. 2015;56:307-322. doi: 10.1177/0022146515592731</w:t>
      </w:r>
    </w:p>
    <w:p w14:paraId="5BD9BACE" w14:textId="77777777" w:rsidR="00602BB4" w:rsidRPr="00602BB4" w:rsidRDefault="00602BB4" w:rsidP="00602BB4">
      <w:pPr>
        <w:pStyle w:val="EndNoteBibliography"/>
        <w:ind w:left="720" w:hanging="720"/>
      </w:pPr>
      <w:r w:rsidRPr="00602BB4">
        <w:tab/>
        <w:t>ID : 96</w:t>
      </w:r>
    </w:p>
    <w:p w14:paraId="1D9FD25A" w14:textId="77777777" w:rsidR="00602BB4" w:rsidRPr="00602BB4" w:rsidRDefault="00602BB4" w:rsidP="00602BB4">
      <w:pPr>
        <w:pStyle w:val="EndNoteBibliography"/>
        <w:spacing w:after="0"/>
      </w:pPr>
    </w:p>
    <w:p w14:paraId="21E937AB" w14:textId="77777777" w:rsidR="00602BB4" w:rsidRPr="00602BB4" w:rsidRDefault="00602BB4" w:rsidP="00602BB4">
      <w:pPr>
        <w:pStyle w:val="EndNoteBibliography"/>
        <w:ind w:left="720" w:hanging="720"/>
      </w:pPr>
      <w:r w:rsidRPr="00602BB4">
        <w:t>48.</w:t>
      </w:r>
      <w:r w:rsidRPr="00602BB4">
        <w:tab/>
        <w:t xml:space="preserve">Jim MA, Arias E, Seneca DS, Hoopes MJ, Jim CC, Johnson NJ, Wiggins CL. Racial misclassification of american indians and alaska natives by Indian health service contract health service delivery area. </w:t>
      </w:r>
      <w:r w:rsidRPr="00602BB4">
        <w:rPr>
          <w:i/>
        </w:rPr>
        <w:t>Am J Public Health</w:t>
      </w:r>
      <w:r w:rsidRPr="00602BB4">
        <w:t>. 2014;104 Suppl 3:S295-302. doi: 10.2105/ajph.2014.301933</w:t>
      </w:r>
    </w:p>
    <w:p w14:paraId="0437DA49" w14:textId="77777777" w:rsidR="00602BB4" w:rsidRPr="00602BB4" w:rsidRDefault="00602BB4" w:rsidP="00602BB4">
      <w:pPr>
        <w:pStyle w:val="EndNoteBibliography"/>
        <w:ind w:left="720" w:hanging="720"/>
      </w:pPr>
      <w:r w:rsidRPr="00602BB4">
        <w:tab/>
        <w:t>ID : 72</w:t>
      </w:r>
    </w:p>
    <w:p w14:paraId="26CD290D" w14:textId="77777777" w:rsidR="00602BB4" w:rsidRPr="00602BB4" w:rsidRDefault="00602BB4" w:rsidP="00602BB4">
      <w:pPr>
        <w:pStyle w:val="EndNoteBibliography"/>
        <w:spacing w:after="0"/>
      </w:pPr>
    </w:p>
    <w:p w14:paraId="4E0B4B9E" w14:textId="77777777" w:rsidR="00602BB4" w:rsidRPr="00602BB4" w:rsidRDefault="00602BB4" w:rsidP="00602BB4">
      <w:pPr>
        <w:pStyle w:val="EndNoteBibliography"/>
        <w:ind w:left="720" w:hanging="720"/>
      </w:pPr>
      <w:r w:rsidRPr="00602BB4">
        <w:t>49.</w:t>
      </w:r>
      <w:r w:rsidRPr="00602BB4">
        <w:tab/>
        <w:t xml:space="preserve">Coady SA, Johnson NJ, Hakes JK, Sorlie PD. Individual education, area income, and mortality and recurrence of myocardial infarction in a Medicare cohort: the National Longitudinal Mortality Study. </w:t>
      </w:r>
      <w:r w:rsidRPr="00602BB4">
        <w:rPr>
          <w:i/>
        </w:rPr>
        <w:t>BMC Public Health</w:t>
      </w:r>
      <w:r w:rsidRPr="00602BB4">
        <w:t>. 2014;14:705. doi: 10.1186/1471-2458-14-705</w:t>
      </w:r>
    </w:p>
    <w:p w14:paraId="78E09E74" w14:textId="77777777" w:rsidR="00602BB4" w:rsidRPr="00602BB4" w:rsidRDefault="00602BB4" w:rsidP="00602BB4">
      <w:pPr>
        <w:pStyle w:val="EndNoteBibliography"/>
        <w:ind w:left="720" w:hanging="720"/>
      </w:pPr>
      <w:r w:rsidRPr="00602BB4">
        <w:tab/>
        <w:t>ID : 75</w:t>
      </w:r>
    </w:p>
    <w:p w14:paraId="165E4D8B" w14:textId="77777777" w:rsidR="00602BB4" w:rsidRPr="00602BB4" w:rsidRDefault="00602BB4" w:rsidP="00602BB4">
      <w:pPr>
        <w:pStyle w:val="EndNoteBibliography"/>
        <w:spacing w:after="0"/>
      </w:pPr>
    </w:p>
    <w:p w14:paraId="3B0E813F" w14:textId="77777777" w:rsidR="00602BB4" w:rsidRPr="00602BB4" w:rsidRDefault="00602BB4" w:rsidP="00602BB4">
      <w:pPr>
        <w:pStyle w:val="EndNoteBibliography"/>
        <w:ind w:left="720" w:hanging="720"/>
      </w:pPr>
      <w:r w:rsidRPr="00602BB4">
        <w:t>50.</w:t>
      </w:r>
      <w:r w:rsidRPr="00602BB4">
        <w:tab/>
        <w:t xml:space="preserve">Anderson RN, Copeland G, Hayes JM. Linkages to improve mortality data for American Indians and Alaska Natives: a new model for death reporting? </w:t>
      </w:r>
      <w:r w:rsidRPr="00602BB4">
        <w:rPr>
          <w:i/>
        </w:rPr>
        <w:t>Am J Public Health</w:t>
      </w:r>
      <w:r w:rsidRPr="00602BB4">
        <w:t>. 2014;104 Suppl 3:S258-262. doi: 10.2105/ajph.2013.301647</w:t>
      </w:r>
    </w:p>
    <w:p w14:paraId="140BDA2D" w14:textId="77777777" w:rsidR="00602BB4" w:rsidRPr="00602BB4" w:rsidRDefault="00602BB4" w:rsidP="00602BB4">
      <w:pPr>
        <w:pStyle w:val="EndNoteBibliography"/>
        <w:ind w:left="720" w:hanging="720"/>
      </w:pPr>
      <w:r w:rsidRPr="00602BB4">
        <w:tab/>
        <w:t>ID : 77</w:t>
      </w:r>
    </w:p>
    <w:p w14:paraId="78CF5579" w14:textId="77777777" w:rsidR="00602BB4" w:rsidRPr="00602BB4" w:rsidRDefault="00602BB4" w:rsidP="00602BB4">
      <w:pPr>
        <w:pStyle w:val="EndNoteBibliography"/>
        <w:spacing w:after="0"/>
      </w:pPr>
    </w:p>
    <w:p w14:paraId="7BA7EBC0" w14:textId="77777777" w:rsidR="00602BB4" w:rsidRPr="00602BB4" w:rsidRDefault="00602BB4" w:rsidP="00602BB4">
      <w:pPr>
        <w:pStyle w:val="EndNoteBibliography"/>
        <w:ind w:left="720" w:hanging="720"/>
      </w:pPr>
      <w:r w:rsidRPr="00602BB4">
        <w:t>51.</w:t>
      </w:r>
      <w:r w:rsidRPr="00602BB4">
        <w:tab/>
        <w:t xml:space="preserve">Singh GK, Rodriguez-Lainz A, Kogan MD. Immigrant health inequalities in the United States: use of eight major national data systems. </w:t>
      </w:r>
      <w:r w:rsidRPr="00602BB4">
        <w:rPr>
          <w:i/>
        </w:rPr>
        <w:t>ScientificWorldJournal</w:t>
      </w:r>
      <w:r w:rsidRPr="00602BB4">
        <w:t>. 2013;2013:512313. doi: 10.1155/2013/512313</w:t>
      </w:r>
    </w:p>
    <w:p w14:paraId="0D941D30" w14:textId="77777777" w:rsidR="00602BB4" w:rsidRPr="00602BB4" w:rsidRDefault="00602BB4" w:rsidP="00602BB4">
      <w:pPr>
        <w:pStyle w:val="EndNoteBibliography"/>
        <w:ind w:left="720" w:hanging="720"/>
      </w:pPr>
      <w:r w:rsidRPr="00602BB4">
        <w:tab/>
        <w:t>ID : 76</w:t>
      </w:r>
    </w:p>
    <w:p w14:paraId="0D3FE14D" w14:textId="77777777" w:rsidR="00602BB4" w:rsidRPr="00602BB4" w:rsidRDefault="00602BB4" w:rsidP="00602BB4">
      <w:pPr>
        <w:pStyle w:val="EndNoteBibliography"/>
        <w:spacing w:after="0"/>
      </w:pPr>
    </w:p>
    <w:p w14:paraId="1482D004" w14:textId="77777777" w:rsidR="00602BB4" w:rsidRPr="00602BB4" w:rsidRDefault="00602BB4" w:rsidP="00602BB4">
      <w:pPr>
        <w:pStyle w:val="EndNoteBibliography"/>
        <w:ind w:left="720" w:hanging="720"/>
      </w:pPr>
      <w:r w:rsidRPr="00602BB4">
        <w:t>52.</w:t>
      </w:r>
      <w:r w:rsidRPr="00602BB4">
        <w:tab/>
        <w:t xml:space="preserve">Kposowa AJ. Marital status and HIV/AIDS mortality: evidence from the US National Longitudinal Mortality Study. </w:t>
      </w:r>
      <w:r w:rsidRPr="00602BB4">
        <w:rPr>
          <w:i/>
        </w:rPr>
        <w:t>Int J Infect Dis</w:t>
      </w:r>
      <w:r w:rsidRPr="00602BB4">
        <w:t>. 2013;17:e868-874. doi: 10.1016/j.ijid.2013.02.018</w:t>
      </w:r>
    </w:p>
    <w:p w14:paraId="46F9E37A" w14:textId="77777777" w:rsidR="00602BB4" w:rsidRPr="00602BB4" w:rsidRDefault="00602BB4" w:rsidP="00602BB4">
      <w:pPr>
        <w:pStyle w:val="EndNoteBibliography"/>
        <w:ind w:left="720" w:hanging="720"/>
      </w:pPr>
      <w:r w:rsidRPr="00602BB4">
        <w:tab/>
        <w:t>ID : 74</w:t>
      </w:r>
    </w:p>
    <w:p w14:paraId="28F0834B" w14:textId="77777777" w:rsidR="00602BB4" w:rsidRPr="00602BB4" w:rsidRDefault="00602BB4" w:rsidP="00602BB4">
      <w:pPr>
        <w:pStyle w:val="EndNoteBibliography"/>
        <w:spacing w:after="0"/>
      </w:pPr>
    </w:p>
    <w:p w14:paraId="73B50E1E" w14:textId="77777777" w:rsidR="00602BB4" w:rsidRPr="00602BB4" w:rsidRDefault="00602BB4" w:rsidP="00602BB4">
      <w:pPr>
        <w:pStyle w:val="EndNoteBibliography"/>
        <w:ind w:left="720" w:hanging="720"/>
      </w:pPr>
      <w:r w:rsidRPr="00602BB4">
        <w:t>53.</w:t>
      </w:r>
      <w:r w:rsidRPr="00602BB4">
        <w:tab/>
        <w:t xml:space="preserve">Espinosa J, Evans WN. Maternal bereavement: the heightened mortality of mothers after the death of a child. </w:t>
      </w:r>
      <w:r w:rsidRPr="00602BB4">
        <w:rPr>
          <w:i/>
        </w:rPr>
        <w:t>Econ Hum Biol</w:t>
      </w:r>
      <w:r w:rsidRPr="00602BB4">
        <w:t>. 2013;11:371-381. doi: 10.1016/j.ehb.2012.06.002</w:t>
      </w:r>
    </w:p>
    <w:p w14:paraId="7D233673" w14:textId="77777777" w:rsidR="00602BB4" w:rsidRPr="00602BB4" w:rsidRDefault="00602BB4" w:rsidP="00602BB4">
      <w:pPr>
        <w:pStyle w:val="EndNoteBibliography"/>
        <w:ind w:left="720" w:hanging="720"/>
      </w:pPr>
      <w:r w:rsidRPr="00602BB4">
        <w:tab/>
        <w:t>ID : 93</w:t>
      </w:r>
    </w:p>
    <w:p w14:paraId="7D368F8C" w14:textId="77777777" w:rsidR="00602BB4" w:rsidRPr="00602BB4" w:rsidRDefault="00602BB4" w:rsidP="00602BB4">
      <w:pPr>
        <w:pStyle w:val="EndNoteBibliography"/>
        <w:spacing w:after="0"/>
      </w:pPr>
    </w:p>
    <w:p w14:paraId="6CF01649" w14:textId="77777777" w:rsidR="00602BB4" w:rsidRPr="00602BB4" w:rsidRDefault="00602BB4" w:rsidP="00602BB4">
      <w:pPr>
        <w:pStyle w:val="EndNoteBibliography"/>
        <w:ind w:left="720" w:hanging="720"/>
      </w:pPr>
      <w:r w:rsidRPr="00602BB4">
        <w:t>54.</w:t>
      </w:r>
      <w:r w:rsidRPr="00602BB4">
        <w:tab/>
        <w:t xml:space="preserve">Daly MC, Wilson DJ, Johnson NJ. RELATIVE STATUS AND WELL-BEING: EVIDENCE FROM U. S. SUICIDE DEATHS. </w:t>
      </w:r>
      <w:r w:rsidRPr="00602BB4">
        <w:rPr>
          <w:i/>
        </w:rPr>
        <w:t>Review of Economics and Statistics</w:t>
      </w:r>
      <w:r w:rsidRPr="00602BB4">
        <w:t xml:space="preserve">. 2013;95:1480-1500. </w:t>
      </w:r>
    </w:p>
    <w:p w14:paraId="33C9BA7D" w14:textId="77777777" w:rsidR="00602BB4" w:rsidRPr="00602BB4" w:rsidRDefault="00602BB4" w:rsidP="00602BB4">
      <w:pPr>
        <w:pStyle w:val="EndNoteBibliography"/>
        <w:ind w:left="720" w:hanging="720"/>
      </w:pPr>
      <w:r w:rsidRPr="00602BB4">
        <w:tab/>
        <w:t>ID : 73</w:t>
      </w:r>
    </w:p>
    <w:p w14:paraId="023A813F" w14:textId="77777777" w:rsidR="00602BB4" w:rsidRPr="00602BB4" w:rsidRDefault="00602BB4" w:rsidP="00602BB4">
      <w:pPr>
        <w:pStyle w:val="EndNoteBibliography"/>
        <w:spacing w:after="0"/>
      </w:pPr>
    </w:p>
    <w:p w14:paraId="19CC89F2" w14:textId="77777777" w:rsidR="00602BB4" w:rsidRPr="00602BB4" w:rsidRDefault="00602BB4" w:rsidP="00602BB4">
      <w:pPr>
        <w:pStyle w:val="EndNoteBibliography"/>
        <w:ind w:left="720" w:hanging="720"/>
      </w:pPr>
      <w:r w:rsidRPr="00602BB4">
        <w:t>55.</w:t>
      </w:r>
      <w:r w:rsidRPr="00602BB4">
        <w:tab/>
        <w:t xml:space="preserve">Akinyemiju TF, Soliman AS, Johnson NJ, Altekruse SF, Welch K, Banerjee M, Schwartz K, Merajver S. Individual and neighborhood socioeconomic status and healthcare resources in relation to black-white breast cancer survival disparities. </w:t>
      </w:r>
      <w:r w:rsidRPr="00602BB4">
        <w:rPr>
          <w:i/>
        </w:rPr>
        <w:t>J Cancer Epidemiol</w:t>
      </w:r>
      <w:r w:rsidRPr="00602BB4">
        <w:t>. 2013;2013:490472. doi: 10.1155/2013/490472</w:t>
      </w:r>
    </w:p>
    <w:p w14:paraId="3E7969E4" w14:textId="77777777" w:rsidR="00602BB4" w:rsidRPr="00602BB4" w:rsidRDefault="00602BB4" w:rsidP="00602BB4">
      <w:pPr>
        <w:pStyle w:val="EndNoteBibliography"/>
        <w:ind w:left="720" w:hanging="720"/>
      </w:pPr>
      <w:r w:rsidRPr="00602BB4">
        <w:tab/>
        <w:t>ID : 6</w:t>
      </w:r>
    </w:p>
    <w:p w14:paraId="7CD394FB" w14:textId="77777777" w:rsidR="00602BB4" w:rsidRPr="00602BB4" w:rsidRDefault="00602BB4" w:rsidP="00602BB4">
      <w:pPr>
        <w:pStyle w:val="EndNoteBibliography"/>
        <w:spacing w:after="0"/>
      </w:pPr>
    </w:p>
    <w:p w14:paraId="69C8C756" w14:textId="77777777" w:rsidR="00602BB4" w:rsidRPr="00602BB4" w:rsidRDefault="00602BB4" w:rsidP="00602BB4">
      <w:pPr>
        <w:pStyle w:val="EndNoteBibliography"/>
        <w:ind w:left="720" w:hanging="720"/>
      </w:pPr>
      <w:r w:rsidRPr="00602BB4">
        <w:t>56.</w:t>
      </w:r>
      <w:r w:rsidRPr="00602BB4">
        <w:tab/>
        <w:t xml:space="preserve">Montez JK, Hummer RA, Hayward MD. Educational attainment and adult mortality in the United States: a systematic analysis of functional form. </w:t>
      </w:r>
      <w:r w:rsidRPr="00602BB4">
        <w:rPr>
          <w:i/>
        </w:rPr>
        <w:t>Demography</w:t>
      </w:r>
      <w:r w:rsidRPr="00602BB4">
        <w:t>. 2012;49:315-336. doi: 10.1007/s13524-011-0082-8</w:t>
      </w:r>
    </w:p>
    <w:p w14:paraId="0DD7DC50" w14:textId="77777777" w:rsidR="00602BB4" w:rsidRPr="00602BB4" w:rsidRDefault="00602BB4" w:rsidP="00602BB4">
      <w:pPr>
        <w:pStyle w:val="EndNoteBibliography"/>
        <w:ind w:left="720" w:hanging="720"/>
      </w:pPr>
      <w:r w:rsidRPr="00602BB4">
        <w:tab/>
        <w:t>ID : 8</w:t>
      </w:r>
    </w:p>
    <w:p w14:paraId="7F1B150A" w14:textId="77777777" w:rsidR="00602BB4" w:rsidRPr="00602BB4" w:rsidRDefault="00602BB4" w:rsidP="00602BB4">
      <w:pPr>
        <w:pStyle w:val="EndNoteBibliography"/>
        <w:spacing w:after="0"/>
      </w:pPr>
    </w:p>
    <w:p w14:paraId="61C1922D" w14:textId="77777777" w:rsidR="00602BB4" w:rsidRPr="00602BB4" w:rsidRDefault="00602BB4" w:rsidP="00602BB4">
      <w:pPr>
        <w:pStyle w:val="EndNoteBibliography"/>
        <w:ind w:left="720" w:hanging="720"/>
      </w:pPr>
      <w:r w:rsidRPr="00602BB4">
        <w:t>57.</w:t>
      </w:r>
      <w:r w:rsidRPr="00602BB4">
        <w:tab/>
        <w:t xml:space="preserve">Geruso M. Black-white disparities in life expectancy: how much can the standard SES variables explain? </w:t>
      </w:r>
      <w:r w:rsidRPr="00602BB4">
        <w:rPr>
          <w:i/>
        </w:rPr>
        <w:t>Demography</w:t>
      </w:r>
      <w:r w:rsidRPr="00602BB4">
        <w:t>. 2012;49:553-574. doi: 10.1007/s13524-011-0089-1</w:t>
      </w:r>
    </w:p>
    <w:p w14:paraId="7187DD1B" w14:textId="77777777" w:rsidR="00602BB4" w:rsidRPr="00602BB4" w:rsidRDefault="00602BB4" w:rsidP="00602BB4">
      <w:pPr>
        <w:pStyle w:val="EndNoteBibliography"/>
        <w:ind w:left="720" w:hanging="720"/>
      </w:pPr>
      <w:r w:rsidRPr="00602BB4">
        <w:tab/>
        <w:t>ID : 7</w:t>
      </w:r>
    </w:p>
    <w:p w14:paraId="4CCAE69D" w14:textId="77777777" w:rsidR="00602BB4" w:rsidRPr="00602BB4" w:rsidRDefault="00602BB4" w:rsidP="00602BB4">
      <w:pPr>
        <w:pStyle w:val="EndNoteBibliography"/>
        <w:spacing w:after="0"/>
      </w:pPr>
    </w:p>
    <w:p w14:paraId="518F2F23" w14:textId="77777777" w:rsidR="00602BB4" w:rsidRPr="00602BB4" w:rsidRDefault="00602BB4" w:rsidP="00602BB4">
      <w:pPr>
        <w:pStyle w:val="EndNoteBibliography"/>
        <w:ind w:left="720" w:hanging="720"/>
      </w:pPr>
      <w:r w:rsidRPr="00602BB4">
        <w:t>58.</w:t>
      </w:r>
      <w:r w:rsidRPr="00602BB4">
        <w:tab/>
        <w:t xml:space="preserve">Wilson FD, Rebhun U, Rivas S. Population Change and Changing Educational Attainment of Ethnic Groups in the United States, 1980-2000. </w:t>
      </w:r>
      <w:r w:rsidRPr="00602BB4">
        <w:rPr>
          <w:i/>
        </w:rPr>
        <w:t>Population Research and Policy Review</w:t>
      </w:r>
      <w:r w:rsidRPr="00602BB4">
        <w:t>. 2011;30:639-659. doi: 10.1007/s11113-011-9204-7</w:t>
      </w:r>
    </w:p>
    <w:p w14:paraId="6F108784" w14:textId="77777777" w:rsidR="00602BB4" w:rsidRPr="00602BB4" w:rsidRDefault="00602BB4" w:rsidP="00602BB4">
      <w:pPr>
        <w:pStyle w:val="EndNoteBibliography"/>
        <w:ind w:left="720" w:hanging="720"/>
      </w:pPr>
      <w:r w:rsidRPr="00602BB4">
        <w:tab/>
        <w:t>ID : 5</w:t>
      </w:r>
    </w:p>
    <w:p w14:paraId="72620D85" w14:textId="77777777" w:rsidR="00602BB4" w:rsidRPr="00602BB4" w:rsidRDefault="00602BB4" w:rsidP="00602BB4">
      <w:pPr>
        <w:pStyle w:val="EndNoteBibliography"/>
        <w:spacing w:after="0"/>
      </w:pPr>
    </w:p>
    <w:p w14:paraId="3CF8228C" w14:textId="77777777" w:rsidR="00602BB4" w:rsidRPr="00602BB4" w:rsidRDefault="00602BB4" w:rsidP="00602BB4">
      <w:pPr>
        <w:pStyle w:val="EndNoteBibliography"/>
        <w:ind w:left="720" w:hanging="720"/>
      </w:pPr>
      <w:r w:rsidRPr="00602BB4">
        <w:t>59.</w:t>
      </w:r>
      <w:r w:rsidRPr="00602BB4">
        <w:tab/>
        <w:t xml:space="preserve">Schoeni RF, Dow WH, Miller WD, Pamuk ER. The economic value of improving the health of disadvantaged Americans. </w:t>
      </w:r>
      <w:r w:rsidRPr="00602BB4">
        <w:rPr>
          <w:i/>
        </w:rPr>
        <w:t>Am J Prev Med</w:t>
      </w:r>
      <w:r w:rsidRPr="00602BB4">
        <w:t>. 2011;40:S67-72. doi: 10.1016/j.amepre.2010.09.032</w:t>
      </w:r>
    </w:p>
    <w:p w14:paraId="68A88847" w14:textId="77777777" w:rsidR="00602BB4" w:rsidRPr="00602BB4" w:rsidRDefault="00602BB4" w:rsidP="00602BB4">
      <w:pPr>
        <w:pStyle w:val="EndNoteBibliography"/>
        <w:ind w:left="720" w:hanging="720"/>
      </w:pPr>
      <w:r w:rsidRPr="00602BB4">
        <w:tab/>
        <w:t>ID : 11</w:t>
      </w:r>
    </w:p>
    <w:p w14:paraId="018017CF" w14:textId="77777777" w:rsidR="00602BB4" w:rsidRPr="00602BB4" w:rsidRDefault="00602BB4" w:rsidP="00602BB4">
      <w:pPr>
        <w:pStyle w:val="EndNoteBibliography"/>
        <w:spacing w:after="0"/>
      </w:pPr>
    </w:p>
    <w:p w14:paraId="0B474303" w14:textId="77777777" w:rsidR="00602BB4" w:rsidRPr="00602BB4" w:rsidRDefault="00602BB4" w:rsidP="00602BB4">
      <w:pPr>
        <w:pStyle w:val="EndNoteBibliography"/>
        <w:ind w:left="720" w:hanging="720"/>
      </w:pPr>
      <w:r w:rsidRPr="00602BB4">
        <w:t>60.</w:t>
      </w:r>
      <w:r w:rsidRPr="00602BB4">
        <w:tab/>
        <w:t xml:space="preserve">Parlett LE, Bowman JD, van Wijngaarden E. Evaluation of occupational exposure to magnetic fields and motor neuron disease mortality in a population-based cohort. </w:t>
      </w:r>
      <w:r w:rsidRPr="00602BB4">
        <w:rPr>
          <w:i/>
        </w:rPr>
        <w:t>J Occup Environ Med</w:t>
      </w:r>
      <w:r w:rsidRPr="00602BB4">
        <w:t>. 2011;53:1447-1451. doi: 10.1097/JOM.0b013e318237a1d0</w:t>
      </w:r>
    </w:p>
    <w:p w14:paraId="5978F882" w14:textId="77777777" w:rsidR="00602BB4" w:rsidRPr="00602BB4" w:rsidRDefault="00602BB4" w:rsidP="00602BB4">
      <w:pPr>
        <w:pStyle w:val="EndNoteBibliography"/>
        <w:ind w:left="720" w:hanging="720"/>
      </w:pPr>
      <w:r w:rsidRPr="00602BB4">
        <w:tab/>
        <w:t>ID : 9</w:t>
      </w:r>
    </w:p>
    <w:p w14:paraId="59AFD4A6" w14:textId="77777777" w:rsidR="00602BB4" w:rsidRPr="00602BB4" w:rsidRDefault="00602BB4" w:rsidP="00602BB4">
      <w:pPr>
        <w:pStyle w:val="EndNoteBibliography"/>
        <w:spacing w:after="0"/>
      </w:pPr>
    </w:p>
    <w:p w14:paraId="365F7DDA" w14:textId="77777777" w:rsidR="00602BB4" w:rsidRPr="00602BB4" w:rsidRDefault="00602BB4" w:rsidP="00602BB4">
      <w:pPr>
        <w:pStyle w:val="EndNoteBibliography"/>
        <w:ind w:left="720" w:hanging="720"/>
      </w:pPr>
      <w:r w:rsidRPr="00602BB4">
        <w:t>61.</w:t>
      </w:r>
      <w:r w:rsidRPr="00602BB4">
        <w:tab/>
        <w:t xml:space="preserve">Du XL, Lin CC, Johnson NJ, Altekruse S. Effects of individual-level socioeconomic factors on racial disparities in cancer treatment and survival: findings from the National Longitudinal Mortality Study, 1979-2003. </w:t>
      </w:r>
      <w:r w:rsidRPr="00602BB4">
        <w:rPr>
          <w:i/>
        </w:rPr>
        <w:t>Cancer</w:t>
      </w:r>
      <w:r w:rsidRPr="00602BB4">
        <w:t>. 2011;117:3242-3251. doi: 10.1002/cncr.25854</w:t>
      </w:r>
    </w:p>
    <w:p w14:paraId="59B5DA7E" w14:textId="77777777" w:rsidR="00602BB4" w:rsidRPr="00602BB4" w:rsidRDefault="00602BB4" w:rsidP="00602BB4">
      <w:pPr>
        <w:pStyle w:val="EndNoteBibliography"/>
        <w:ind w:left="720" w:hanging="720"/>
      </w:pPr>
      <w:r w:rsidRPr="00602BB4">
        <w:tab/>
        <w:t>ID : 10</w:t>
      </w:r>
    </w:p>
    <w:p w14:paraId="04834210" w14:textId="77777777" w:rsidR="00602BB4" w:rsidRPr="00602BB4" w:rsidRDefault="00602BB4" w:rsidP="00602BB4">
      <w:pPr>
        <w:pStyle w:val="EndNoteBibliography"/>
        <w:spacing w:after="0"/>
      </w:pPr>
    </w:p>
    <w:p w14:paraId="5E047033" w14:textId="77777777" w:rsidR="00602BB4" w:rsidRPr="00602BB4" w:rsidRDefault="00602BB4" w:rsidP="00602BB4">
      <w:pPr>
        <w:pStyle w:val="EndNoteBibliography"/>
        <w:ind w:left="720" w:hanging="720"/>
      </w:pPr>
      <w:r w:rsidRPr="00602BB4">
        <w:t>62.</w:t>
      </w:r>
      <w:r w:rsidRPr="00602BB4">
        <w:tab/>
        <w:t xml:space="preserve">Arias E, Eschbach K, Schauman WS, Backlund EL, Sorlie PD. The Hispanic mortality advantage and ethnic misclassification on US death certificates. </w:t>
      </w:r>
      <w:r w:rsidRPr="00602BB4">
        <w:rPr>
          <w:i/>
        </w:rPr>
        <w:t>Am J Public Health</w:t>
      </w:r>
      <w:r w:rsidRPr="00602BB4">
        <w:t>. 2010;100 Suppl 1:S171-177. doi: 10.2105/ajph.2008.135863</w:t>
      </w:r>
    </w:p>
    <w:p w14:paraId="2771DB09" w14:textId="77777777" w:rsidR="00602BB4" w:rsidRPr="00602BB4" w:rsidRDefault="00602BB4" w:rsidP="00602BB4">
      <w:pPr>
        <w:pStyle w:val="EndNoteBibliography"/>
        <w:ind w:left="720" w:hanging="720"/>
      </w:pPr>
      <w:r w:rsidRPr="00602BB4">
        <w:tab/>
        <w:t>ID : 12</w:t>
      </w:r>
    </w:p>
    <w:p w14:paraId="71A9B9D9" w14:textId="77777777" w:rsidR="00602BB4" w:rsidRPr="00602BB4" w:rsidRDefault="00602BB4" w:rsidP="00602BB4">
      <w:pPr>
        <w:pStyle w:val="EndNoteBibliography"/>
        <w:spacing w:after="0"/>
      </w:pPr>
    </w:p>
    <w:p w14:paraId="76B49036" w14:textId="77777777" w:rsidR="00602BB4" w:rsidRPr="00602BB4" w:rsidRDefault="00602BB4" w:rsidP="00602BB4">
      <w:pPr>
        <w:pStyle w:val="EndNoteBibliography"/>
        <w:ind w:left="720" w:hanging="720"/>
      </w:pPr>
      <w:r w:rsidRPr="00602BB4">
        <w:t>63.</w:t>
      </w:r>
      <w:r w:rsidRPr="00602BB4">
        <w:tab/>
        <w:t xml:space="preserve">Arias E. United States life tables by Hispanic origin. 2010. </w:t>
      </w:r>
    </w:p>
    <w:p w14:paraId="03E4C598" w14:textId="77777777" w:rsidR="00602BB4" w:rsidRPr="00602BB4" w:rsidRDefault="00602BB4" w:rsidP="00602BB4">
      <w:pPr>
        <w:pStyle w:val="EndNoteBibliography"/>
        <w:ind w:left="720" w:hanging="720"/>
      </w:pPr>
      <w:r w:rsidRPr="00602BB4">
        <w:tab/>
        <w:t>ID : 92</w:t>
      </w:r>
    </w:p>
    <w:p w14:paraId="29C0A2A4" w14:textId="77777777" w:rsidR="00602BB4" w:rsidRPr="00602BB4" w:rsidRDefault="00602BB4" w:rsidP="00602BB4">
      <w:pPr>
        <w:pStyle w:val="EndNoteBibliography"/>
        <w:spacing w:after="0"/>
      </w:pPr>
    </w:p>
    <w:p w14:paraId="60418DA2" w14:textId="77777777" w:rsidR="00602BB4" w:rsidRPr="00602BB4" w:rsidRDefault="00602BB4" w:rsidP="00602BB4">
      <w:pPr>
        <w:pStyle w:val="EndNoteBibliography"/>
        <w:ind w:left="720" w:hanging="720"/>
      </w:pPr>
      <w:r w:rsidRPr="00602BB4">
        <w:t>64.</w:t>
      </w:r>
      <w:r w:rsidRPr="00602BB4">
        <w:tab/>
        <w:t xml:space="preserve">Lewis DR, Clegg LX, Johnson NJ. Lung disease mortality in the United States: the National Longitudinal Mortality Study. </w:t>
      </w:r>
      <w:r w:rsidRPr="00602BB4">
        <w:rPr>
          <w:i/>
        </w:rPr>
        <w:t>Int J Tuberc Lung Dis</w:t>
      </w:r>
      <w:r w:rsidRPr="00602BB4">
        <w:t xml:space="preserve">. 2009;13:1008-1014. </w:t>
      </w:r>
    </w:p>
    <w:p w14:paraId="279E19D6" w14:textId="77777777" w:rsidR="00602BB4" w:rsidRPr="00602BB4" w:rsidRDefault="00602BB4" w:rsidP="00602BB4">
      <w:pPr>
        <w:pStyle w:val="EndNoteBibliography"/>
        <w:ind w:left="720" w:hanging="720"/>
      </w:pPr>
      <w:r w:rsidRPr="00602BB4">
        <w:tab/>
        <w:t>ID : 13</w:t>
      </w:r>
    </w:p>
    <w:p w14:paraId="1AB1A212" w14:textId="77777777" w:rsidR="00602BB4" w:rsidRPr="00602BB4" w:rsidRDefault="00602BB4" w:rsidP="00602BB4">
      <w:pPr>
        <w:pStyle w:val="EndNoteBibliography"/>
        <w:spacing w:after="0"/>
      </w:pPr>
    </w:p>
    <w:p w14:paraId="4CDAB164" w14:textId="77777777" w:rsidR="00602BB4" w:rsidRPr="00602BB4" w:rsidRDefault="00602BB4" w:rsidP="00602BB4">
      <w:pPr>
        <w:pStyle w:val="EndNoteBibliography"/>
        <w:ind w:left="720" w:hanging="720"/>
      </w:pPr>
      <w:r w:rsidRPr="00602BB4">
        <w:t>65.</w:t>
      </w:r>
      <w:r w:rsidRPr="00602BB4">
        <w:tab/>
        <w:t xml:space="preserve">Cooper AR, Van Wijngaarden E, Fisher SG, Adams MJ, Yost MG, Bowman JD. A population-based cohort study of occupational exposure to magnetic fields and cardiovascular disease mortality. </w:t>
      </w:r>
      <w:r w:rsidRPr="00602BB4">
        <w:rPr>
          <w:i/>
        </w:rPr>
        <w:t>Ann Epidemiol</w:t>
      </w:r>
      <w:r w:rsidRPr="00602BB4">
        <w:t>. 2009;19:42-48. doi: 10.1016/j.annepidem.2008.10.001</w:t>
      </w:r>
    </w:p>
    <w:p w14:paraId="70F15ED1" w14:textId="77777777" w:rsidR="00602BB4" w:rsidRPr="00602BB4" w:rsidRDefault="00602BB4" w:rsidP="00602BB4">
      <w:pPr>
        <w:pStyle w:val="EndNoteBibliography"/>
        <w:ind w:left="720" w:hanging="720"/>
      </w:pPr>
      <w:r w:rsidRPr="00602BB4">
        <w:tab/>
        <w:t>ID : 15</w:t>
      </w:r>
    </w:p>
    <w:p w14:paraId="0ED06C4B" w14:textId="77777777" w:rsidR="00602BB4" w:rsidRPr="00602BB4" w:rsidRDefault="00602BB4" w:rsidP="00602BB4">
      <w:pPr>
        <w:pStyle w:val="EndNoteBibliography"/>
        <w:spacing w:after="0"/>
      </w:pPr>
    </w:p>
    <w:p w14:paraId="15E5DAD9" w14:textId="77777777" w:rsidR="00602BB4" w:rsidRPr="00602BB4" w:rsidRDefault="00602BB4" w:rsidP="00602BB4">
      <w:pPr>
        <w:pStyle w:val="EndNoteBibliography"/>
        <w:ind w:left="720" w:hanging="720"/>
      </w:pPr>
      <w:r w:rsidRPr="00602BB4">
        <w:t>66.</w:t>
      </w:r>
      <w:r w:rsidRPr="00602BB4">
        <w:tab/>
        <w:t xml:space="preserve">Clegg LX, Reichman ME, Miller BA, Hankey BF, Singh GK, Lin YD, Goodman MT, Lynch CF, Schwartz SM, Chen VW, et al. Impact of socioeconomic status on cancer incidence and stage at diagnosis: selected findings from the surveillance, epidemiology, and end results: National Longitudinal Mortality Study. </w:t>
      </w:r>
      <w:r w:rsidRPr="00602BB4">
        <w:rPr>
          <w:i/>
        </w:rPr>
        <w:t>Cancer Causes Control</w:t>
      </w:r>
      <w:r w:rsidRPr="00602BB4">
        <w:t>. 2009;20:417-435. doi: 10.1007/s10552-008-9256-0</w:t>
      </w:r>
    </w:p>
    <w:p w14:paraId="3AC4646C" w14:textId="77777777" w:rsidR="00602BB4" w:rsidRPr="00602BB4" w:rsidRDefault="00602BB4" w:rsidP="00602BB4">
      <w:pPr>
        <w:pStyle w:val="EndNoteBibliography"/>
        <w:ind w:left="720" w:hanging="720"/>
      </w:pPr>
      <w:r w:rsidRPr="00602BB4">
        <w:tab/>
        <w:t>ID : 14</w:t>
      </w:r>
    </w:p>
    <w:p w14:paraId="023D7079" w14:textId="77777777" w:rsidR="00602BB4" w:rsidRPr="00602BB4" w:rsidRDefault="00602BB4" w:rsidP="00602BB4">
      <w:pPr>
        <w:pStyle w:val="EndNoteBibliography"/>
        <w:spacing w:after="0"/>
      </w:pPr>
    </w:p>
    <w:p w14:paraId="1DE43810" w14:textId="77777777" w:rsidR="00602BB4" w:rsidRPr="00602BB4" w:rsidRDefault="00602BB4" w:rsidP="00602BB4">
      <w:pPr>
        <w:pStyle w:val="EndNoteBibliography"/>
        <w:ind w:left="720" w:hanging="720"/>
      </w:pPr>
      <w:r w:rsidRPr="00602BB4">
        <w:t>67.</w:t>
      </w:r>
      <w:r w:rsidRPr="00602BB4">
        <w:tab/>
        <w:t xml:space="preserve">Stewart QT. The shape of inequality: racial disparities in age-specific mortality. </w:t>
      </w:r>
      <w:r w:rsidRPr="00602BB4">
        <w:rPr>
          <w:i/>
        </w:rPr>
        <w:t>Biodemography Soc Biol</w:t>
      </w:r>
      <w:r w:rsidRPr="00602BB4">
        <w:t>. 2008;54:152-182. doi: 10.1080/19485565.2008.9989140</w:t>
      </w:r>
    </w:p>
    <w:p w14:paraId="6B78AE0D" w14:textId="77777777" w:rsidR="00602BB4" w:rsidRPr="00602BB4" w:rsidRDefault="00602BB4" w:rsidP="00602BB4">
      <w:pPr>
        <w:pStyle w:val="EndNoteBibliography"/>
        <w:ind w:left="720" w:hanging="720"/>
      </w:pPr>
      <w:r w:rsidRPr="00602BB4">
        <w:tab/>
        <w:t>ID : 17</w:t>
      </w:r>
    </w:p>
    <w:p w14:paraId="725C6DE1" w14:textId="77777777" w:rsidR="00602BB4" w:rsidRPr="00602BB4" w:rsidRDefault="00602BB4" w:rsidP="00602BB4">
      <w:pPr>
        <w:pStyle w:val="EndNoteBibliography"/>
        <w:spacing w:after="0"/>
      </w:pPr>
    </w:p>
    <w:p w14:paraId="416FC120" w14:textId="77777777" w:rsidR="00602BB4" w:rsidRPr="00602BB4" w:rsidRDefault="00602BB4" w:rsidP="00602BB4">
      <w:pPr>
        <w:pStyle w:val="EndNoteBibliography"/>
        <w:ind w:left="720" w:hanging="720"/>
      </w:pPr>
      <w:r w:rsidRPr="00602BB4">
        <w:t>68.</w:t>
      </w:r>
      <w:r w:rsidRPr="00602BB4">
        <w:tab/>
        <w:t xml:space="preserve">Meara ER, Richards S, Cutler DM. The gap gets bigger: changes in mortality and life expectancy, by education, 1981-2000. </w:t>
      </w:r>
      <w:r w:rsidRPr="00602BB4">
        <w:rPr>
          <w:i/>
        </w:rPr>
        <w:t>Health Aff (Millwood)</w:t>
      </w:r>
      <w:r w:rsidRPr="00602BB4">
        <w:t>. 2008;27:350-360. doi: 10.1377/hlthaff.27.2.350</w:t>
      </w:r>
    </w:p>
    <w:p w14:paraId="727D272A" w14:textId="77777777" w:rsidR="00602BB4" w:rsidRPr="00602BB4" w:rsidRDefault="00602BB4" w:rsidP="00602BB4">
      <w:pPr>
        <w:pStyle w:val="EndNoteBibliography"/>
        <w:ind w:left="720" w:hanging="720"/>
      </w:pPr>
      <w:r w:rsidRPr="00602BB4">
        <w:tab/>
        <w:t>ID : 18</w:t>
      </w:r>
    </w:p>
    <w:p w14:paraId="2F183839" w14:textId="77777777" w:rsidR="00602BB4" w:rsidRPr="00602BB4" w:rsidRDefault="00602BB4" w:rsidP="00602BB4">
      <w:pPr>
        <w:pStyle w:val="EndNoteBibliography"/>
        <w:spacing w:after="0"/>
      </w:pPr>
    </w:p>
    <w:p w14:paraId="03983C2E" w14:textId="77777777" w:rsidR="00602BB4" w:rsidRPr="00602BB4" w:rsidRDefault="00602BB4" w:rsidP="00602BB4">
      <w:pPr>
        <w:pStyle w:val="EndNoteBibliography"/>
        <w:ind w:left="720" w:hanging="720"/>
      </w:pPr>
      <w:r w:rsidRPr="00602BB4">
        <w:t>69.</w:t>
      </w:r>
      <w:r w:rsidRPr="00602BB4">
        <w:tab/>
        <w:t xml:space="preserve">Edwards R. Who is hurt by procyclical mortality? </w:t>
      </w:r>
      <w:r w:rsidRPr="00602BB4">
        <w:rPr>
          <w:i/>
        </w:rPr>
        <w:t>Soc Sci Med</w:t>
      </w:r>
      <w:r w:rsidRPr="00602BB4">
        <w:t>. 2008;67:2051-2058. doi: 10.1016/j.socscimed.2008.09.032</w:t>
      </w:r>
    </w:p>
    <w:p w14:paraId="53FA1E18" w14:textId="77777777" w:rsidR="00602BB4" w:rsidRPr="00602BB4" w:rsidRDefault="00602BB4" w:rsidP="00602BB4">
      <w:pPr>
        <w:pStyle w:val="EndNoteBibliography"/>
        <w:ind w:left="720" w:hanging="720"/>
      </w:pPr>
      <w:r w:rsidRPr="00602BB4">
        <w:tab/>
        <w:t>ID : 16</w:t>
      </w:r>
    </w:p>
    <w:p w14:paraId="5958DC97" w14:textId="77777777" w:rsidR="00602BB4" w:rsidRPr="00602BB4" w:rsidRDefault="00602BB4" w:rsidP="00602BB4">
      <w:pPr>
        <w:pStyle w:val="EndNoteBibliography"/>
        <w:spacing w:after="0"/>
      </w:pPr>
    </w:p>
    <w:p w14:paraId="517876D7" w14:textId="77777777" w:rsidR="00602BB4" w:rsidRPr="00602BB4" w:rsidRDefault="00602BB4" w:rsidP="00602BB4">
      <w:pPr>
        <w:pStyle w:val="EndNoteBibliography"/>
        <w:ind w:left="720" w:hanging="720"/>
      </w:pPr>
      <w:r w:rsidRPr="00602BB4">
        <w:t>70.</w:t>
      </w:r>
      <w:r w:rsidRPr="00602BB4">
        <w:tab/>
        <w:t xml:space="preserve">Arias E, Schauman W, Eschbach K, Sorlie P, Backlund E. The validity of race and Hispanic origin reporting on death certificates in the United States. 2008. </w:t>
      </w:r>
    </w:p>
    <w:p w14:paraId="1E7509CF" w14:textId="77777777" w:rsidR="00602BB4" w:rsidRPr="00602BB4" w:rsidRDefault="00602BB4" w:rsidP="00602BB4">
      <w:pPr>
        <w:pStyle w:val="EndNoteBibliography"/>
        <w:ind w:left="720" w:hanging="720"/>
      </w:pPr>
      <w:r w:rsidRPr="00602BB4">
        <w:tab/>
        <w:t>ID : 91</w:t>
      </w:r>
    </w:p>
    <w:p w14:paraId="024E8B97" w14:textId="77777777" w:rsidR="00602BB4" w:rsidRPr="00602BB4" w:rsidRDefault="00602BB4" w:rsidP="00602BB4">
      <w:pPr>
        <w:pStyle w:val="EndNoteBibliography"/>
        <w:spacing w:after="0"/>
      </w:pPr>
    </w:p>
    <w:p w14:paraId="651ED2A4" w14:textId="77777777" w:rsidR="00602BB4" w:rsidRPr="00602BB4" w:rsidRDefault="00602BB4" w:rsidP="00602BB4">
      <w:pPr>
        <w:pStyle w:val="EndNoteBibliography"/>
        <w:ind w:left="720" w:hanging="720"/>
      </w:pPr>
      <w:r w:rsidRPr="00602BB4">
        <w:t>71.</w:t>
      </w:r>
      <w:r w:rsidRPr="00602BB4">
        <w:tab/>
        <w:t xml:space="preserve">Clegg LX, Reichman ME, Hankey BF, Miller BA, Lin YD, Johnson NJ, Schwartz SM, Bernstein L, Chen VW, Goodman MT, et al. Quality of race, Hispanic ethnicity, and immigrant status in population-based cancer registry data: implications for health disparity studies. </w:t>
      </w:r>
      <w:r w:rsidRPr="00602BB4">
        <w:rPr>
          <w:i/>
        </w:rPr>
        <w:t>Cancer Causes Control</w:t>
      </w:r>
      <w:r w:rsidRPr="00602BB4">
        <w:t>. 2007;18:177-187. doi: 10.1007/s10552-006-0089-4</w:t>
      </w:r>
    </w:p>
    <w:p w14:paraId="5C597BEF" w14:textId="77777777" w:rsidR="00602BB4" w:rsidRPr="00602BB4" w:rsidRDefault="00602BB4" w:rsidP="00602BB4">
      <w:pPr>
        <w:pStyle w:val="EndNoteBibliography"/>
        <w:ind w:left="720" w:hanging="720"/>
      </w:pPr>
      <w:r w:rsidRPr="00602BB4">
        <w:tab/>
        <w:t>ID : 20</w:t>
      </w:r>
    </w:p>
    <w:p w14:paraId="104270D7" w14:textId="77777777" w:rsidR="00602BB4" w:rsidRPr="00602BB4" w:rsidRDefault="00602BB4" w:rsidP="00602BB4">
      <w:pPr>
        <w:pStyle w:val="EndNoteBibliography"/>
        <w:spacing w:after="0"/>
      </w:pPr>
    </w:p>
    <w:p w14:paraId="34E7540F" w14:textId="77777777" w:rsidR="00602BB4" w:rsidRPr="00602BB4" w:rsidRDefault="00602BB4" w:rsidP="00602BB4">
      <w:pPr>
        <w:pStyle w:val="EndNoteBibliography"/>
        <w:ind w:left="720" w:hanging="720"/>
      </w:pPr>
      <w:r w:rsidRPr="00602BB4">
        <w:t>72.</w:t>
      </w:r>
      <w:r w:rsidRPr="00602BB4">
        <w:tab/>
        <w:t xml:space="preserve">Backlund E, Rowe G, Lynch J, Wolfson MC, Kaplan GA, Sorlie PD. Income inequality and mortality: a multilevel prospective study of 521 248 individuals in 50 US states. </w:t>
      </w:r>
      <w:r w:rsidRPr="00602BB4">
        <w:rPr>
          <w:i/>
        </w:rPr>
        <w:t>Int J Epidemiol</w:t>
      </w:r>
      <w:r w:rsidRPr="00602BB4">
        <w:t>. 2007;36:590-596. doi: 10.1093/ije/dym012</w:t>
      </w:r>
    </w:p>
    <w:p w14:paraId="2BF1D16D" w14:textId="77777777" w:rsidR="00602BB4" w:rsidRPr="00602BB4" w:rsidRDefault="00602BB4" w:rsidP="00602BB4">
      <w:pPr>
        <w:pStyle w:val="EndNoteBibliography"/>
        <w:ind w:left="720" w:hanging="720"/>
      </w:pPr>
      <w:r w:rsidRPr="00602BB4">
        <w:tab/>
        <w:t>ID : 19</w:t>
      </w:r>
    </w:p>
    <w:p w14:paraId="402C6E40" w14:textId="77777777" w:rsidR="00602BB4" w:rsidRPr="00602BB4" w:rsidRDefault="00602BB4" w:rsidP="00602BB4">
      <w:pPr>
        <w:pStyle w:val="EndNoteBibliography"/>
        <w:spacing w:after="0"/>
      </w:pPr>
    </w:p>
    <w:p w14:paraId="538BAE84" w14:textId="77777777" w:rsidR="00602BB4" w:rsidRPr="00602BB4" w:rsidRDefault="00602BB4" w:rsidP="00602BB4">
      <w:pPr>
        <w:pStyle w:val="EndNoteBibliography"/>
        <w:ind w:left="720" w:hanging="720"/>
      </w:pPr>
      <w:r w:rsidRPr="00602BB4">
        <w:t>73.</w:t>
      </w:r>
      <w:r w:rsidRPr="00602BB4">
        <w:tab/>
        <w:t xml:space="preserve">van Wijngaarden E, Dosemeci M. Brain cancer mortality and potential occupational exposure to lead: findings from the National Longitudinal Mortality Study, 1979-1989. </w:t>
      </w:r>
      <w:r w:rsidRPr="00602BB4">
        <w:rPr>
          <w:i/>
        </w:rPr>
        <w:t>Int J Cancer</w:t>
      </w:r>
      <w:r w:rsidRPr="00602BB4">
        <w:t>. 2006;119:1136-1144. doi: 10.1002/ijc.21947</w:t>
      </w:r>
    </w:p>
    <w:p w14:paraId="5A6BDD21" w14:textId="77777777" w:rsidR="00602BB4" w:rsidRPr="00602BB4" w:rsidRDefault="00602BB4" w:rsidP="00602BB4">
      <w:pPr>
        <w:pStyle w:val="EndNoteBibliography"/>
        <w:ind w:left="720" w:hanging="720"/>
      </w:pPr>
      <w:r w:rsidRPr="00602BB4">
        <w:tab/>
        <w:t>ID : 21</w:t>
      </w:r>
    </w:p>
    <w:p w14:paraId="1A79255A" w14:textId="77777777" w:rsidR="00602BB4" w:rsidRPr="00602BB4" w:rsidRDefault="00602BB4" w:rsidP="00602BB4">
      <w:pPr>
        <w:pStyle w:val="EndNoteBibliography"/>
        <w:spacing w:after="0"/>
      </w:pPr>
    </w:p>
    <w:p w14:paraId="2CACD512" w14:textId="77777777" w:rsidR="00602BB4" w:rsidRPr="00602BB4" w:rsidRDefault="00602BB4" w:rsidP="00602BB4">
      <w:pPr>
        <w:pStyle w:val="EndNoteBibliography"/>
        <w:ind w:left="720" w:hanging="720"/>
      </w:pPr>
      <w:r w:rsidRPr="00602BB4">
        <w:t>74.</w:t>
      </w:r>
      <w:r w:rsidRPr="00602BB4">
        <w:tab/>
        <w:t xml:space="preserve">Lin CC, Johnson NJ. Decomposition of life expectancy and expected life-years lost by disease. </w:t>
      </w:r>
      <w:r w:rsidRPr="00602BB4">
        <w:rPr>
          <w:i/>
        </w:rPr>
        <w:t>Stat Med</w:t>
      </w:r>
      <w:r w:rsidRPr="00602BB4">
        <w:t>. 2006;25:1922-1936. doi: 10.1002/sim.2381</w:t>
      </w:r>
    </w:p>
    <w:p w14:paraId="2A5D01CE" w14:textId="77777777" w:rsidR="00602BB4" w:rsidRPr="00602BB4" w:rsidRDefault="00602BB4" w:rsidP="00602BB4">
      <w:pPr>
        <w:pStyle w:val="EndNoteBibliography"/>
        <w:ind w:left="720" w:hanging="720"/>
      </w:pPr>
      <w:r w:rsidRPr="00602BB4">
        <w:tab/>
        <w:t>ID : 22</w:t>
      </w:r>
    </w:p>
    <w:p w14:paraId="20C29A8D" w14:textId="77777777" w:rsidR="00602BB4" w:rsidRPr="00602BB4" w:rsidRDefault="00602BB4" w:rsidP="00602BB4">
      <w:pPr>
        <w:pStyle w:val="EndNoteBibliography"/>
        <w:spacing w:after="0"/>
      </w:pPr>
    </w:p>
    <w:p w14:paraId="53F9C7D1" w14:textId="77777777" w:rsidR="00602BB4" w:rsidRPr="00602BB4" w:rsidRDefault="00602BB4" w:rsidP="00602BB4">
      <w:pPr>
        <w:pStyle w:val="EndNoteBibliography"/>
        <w:ind w:left="720" w:hanging="720"/>
      </w:pPr>
      <w:r w:rsidRPr="00602BB4">
        <w:t>75.</w:t>
      </w:r>
      <w:r w:rsidRPr="00602BB4">
        <w:tab/>
        <w:t xml:space="preserve">Elo IT, Martikainen P, Smith KP. Socioeconomic differentials in mortality in Finland and the United States: the role of education and income. </w:t>
      </w:r>
      <w:r w:rsidRPr="00602BB4">
        <w:rPr>
          <w:i/>
        </w:rPr>
        <w:t>European Journal of Population-Revue Europeenne De Demographie</w:t>
      </w:r>
      <w:r w:rsidRPr="00602BB4">
        <w:t>. 2006;22:179-203. doi: 10.1007/s10680-006-0003-5</w:t>
      </w:r>
    </w:p>
    <w:p w14:paraId="5804D5DB" w14:textId="77777777" w:rsidR="00602BB4" w:rsidRPr="00602BB4" w:rsidRDefault="00602BB4" w:rsidP="00602BB4">
      <w:pPr>
        <w:pStyle w:val="EndNoteBibliography"/>
        <w:ind w:left="720" w:hanging="720"/>
      </w:pPr>
      <w:r w:rsidRPr="00602BB4">
        <w:tab/>
        <w:t>ID : 4</w:t>
      </w:r>
    </w:p>
    <w:p w14:paraId="5EAAC27A" w14:textId="77777777" w:rsidR="00602BB4" w:rsidRPr="00602BB4" w:rsidRDefault="00602BB4" w:rsidP="00602BB4">
      <w:pPr>
        <w:pStyle w:val="EndNoteBibliography"/>
        <w:spacing w:after="0"/>
      </w:pPr>
    </w:p>
    <w:p w14:paraId="3B1EBB83" w14:textId="77777777" w:rsidR="00602BB4" w:rsidRPr="00602BB4" w:rsidRDefault="00602BB4" w:rsidP="00602BB4">
      <w:pPr>
        <w:pStyle w:val="EndNoteBibliography"/>
        <w:ind w:left="720" w:hanging="720"/>
      </w:pPr>
      <w:r w:rsidRPr="00602BB4">
        <w:t>76.</w:t>
      </w:r>
      <w:r w:rsidRPr="00602BB4">
        <w:tab/>
        <w:t xml:space="preserve">Kim C, Eby E, Piette JD. Is education associated with mortality for breast cancer and cardiovascular disease among black and white women? </w:t>
      </w:r>
      <w:r w:rsidRPr="00602BB4">
        <w:rPr>
          <w:i/>
        </w:rPr>
        <w:t>Gend Med</w:t>
      </w:r>
      <w:r w:rsidRPr="00602BB4">
        <w:t xml:space="preserve">. 2005;2:13-18. </w:t>
      </w:r>
    </w:p>
    <w:p w14:paraId="65C0EDA2" w14:textId="77777777" w:rsidR="00602BB4" w:rsidRPr="00602BB4" w:rsidRDefault="00602BB4" w:rsidP="00602BB4">
      <w:pPr>
        <w:pStyle w:val="EndNoteBibliography"/>
        <w:ind w:left="720" w:hanging="720"/>
      </w:pPr>
      <w:r w:rsidRPr="00602BB4">
        <w:tab/>
        <w:t>ID : 23</w:t>
      </w:r>
    </w:p>
    <w:p w14:paraId="261290B5" w14:textId="77777777" w:rsidR="00602BB4" w:rsidRPr="00602BB4" w:rsidRDefault="00602BB4" w:rsidP="00602BB4">
      <w:pPr>
        <w:pStyle w:val="EndNoteBibliography"/>
        <w:spacing w:after="0"/>
      </w:pPr>
    </w:p>
    <w:p w14:paraId="48DAA927" w14:textId="77777777" w:rsidR="00602BB4" w:rsidRPr="00602BB4" w:rsidRDefault="00602BB4" w:rsidP="00602BB4">
      <w:pPr>
        <w:pStyle w:val="EndNoteBibliography"/>
        <w:ind w:left="720" w:hanging="720"/>
      </w:pPr>
      <w:r w:rsidRPr="00602BB4">
        <w:t>77.</w:t>
      </w:r>
      <w:r w:rsidRPr="00602BB4">
        <w:tab/>
        <w:t xml:space="preserve">Edwards RD, Tuljapurkar S. Inequality in life spans and a new perspective on mortality convergence across industrialized countries. </w:t>
      </w:r>
      <w:r w:rsidRPr="00602BB4">
        <w:rPr>
          <w:i/>
        </w:rPr>
        <w:t>Population and Development Review</w:t>
      </w:r>
      <w:r w:rsidRPr="00602BB4">
        <w:t>. 2005;31:645-+. doi: 10.1111/j.1728-4457.2005.00092.x</w:t>
      </w:r>
    </w:p>
    <w:p w14:paraId="72B72260" w14:textId="77777777" w:rsidR="00602BB4" w:rsidRPr="00602BB4" w:rsidRDefault="00602BB4" w:rsidP="00602BB4">
      <w:pPr>
        <w:pStyle w:val="EndNoteBibliography"/>
        <w:ind w:left="720" w:hanging="720"/>
      </w:pPr>
      <w:r w:rsidRPr="00602BB4">
        <w:tab/>
        <w:t>ID : 3</w:t>
      </w:r>
    </w:p>
    <w:p w14:paraId="27D502CF" w14:textId="77777777" w:rsidR="00602BB4" w:rsidRPr="00602BB4" w:rsidRDefault="00602BB4" w:rsidP="00602BB4">
      <w:pPr>
        <w:pStyle w:val="EndNoteBibliography"/>
        <w:spacing w:after="0"/>
      </w:pPr>
    </w:p>
    <w:p w14:paraId="0E693D08" w14:textId="77777777" w:rsidR="00602BB4" w:rsidRPr="00602BB4" w:rsidRDefault="00602BB4" w:rsidP="00602BB4">
      <w:pPr>
        <w:pStyle w:val="EndNoteBibliography"/>
        <w:ind w:left="720" w:hanging="720"/>
      </w:pPr>
      <w:r w:rsidRPr="00602BB4">
        <w:t>78.</w:t>
      </w:r>
      <w:r w:rsidRPr="00602BB4">
        <w:tab/>
        <w:t xml:space="preserve">Sorlie PD, Coady S, Lin C, Arias E. Factors associated with out-of-hospital coronary heart disease death: the national longitudinal mortality study. </w:t>
      </w:r>
      <w:r w:rsidRPr="00602BB4">
        <w:rPr>
          <w:i/>
        </w:rPr>
        <w:t>Ann Epidemiol</w:t>
      </w:r>
      <w:r w:rsidRPr="00602BB4">
        <w:t>. 2004;14:447-452. doi: 10.1016/j.annepidem.2003.10.002</w:t>
      </w:r>
    </w:p>
    <w:p w14:paraId="056BDA7A" w14:textId="77777777" w:rsidR="00602BB4" w:rsidRPr="00602BB4" w:rsidRDefault="00602BB4" w:rsidP="00602BB4">
      <w:pPr>
        <w:pStyle w:val="EndNoteBibliography"/>
        <w:ind w:left="720" w:hanging="720"/>
      </w:pPr>
      <w:r w:rsidRPr="00602BB4">
        <w:tab/>
        <w:t>ID : 25</w:t>
      </w:r>
    </w:p>
    <w:p w14:paraId="1620BEDA" w14:textId="77777777" w:rsidR="00602BB4" w:rsidRPr="00602BB4" w:rsidRDefault="00602BB4" w:rsidP="00602BB4">
      <w:pPr>
        <w:pStyle w:val="EndNoteBibliography"/>
        <w:spacing w:after="0"/>
      </w:pPr>
    </w:p>
    <w:p w14:paraId="36525058" w14:textId="77777777" w:rsidR="00602BB4" w:rsidRPr="00602BB4" w:rsidRDefault="00602BB4" w:rsidP="00602BB4">
      <w:pPr>
        <w:pStyle w:val="EndNoteBibliography"/>
        <w:ind w:left="720" w:hanging="720"/>
      </w:pPr>
      <w:r w:rsidRPr="00602BB4">
        <w:t>79.</w:t>
      </w:r>
      <w:r w:rsidRPr="00602BB4">
        <w:tab/>
        <w:t xml:space="preserve">Phelan JC, Link BG, Diez-Roux A, Kawachi I, Levin B. "Fundamental causes" of social inequalities in mortality: a test of the theory. </w:t>
      </w:r>
      <w:r w:rsidRPr="00602BB4">
        <w:rPr>
          <w:i/>
        </w:rPr>
        <w:t>J Health Soc Behav</w:t>
      </w:r>
      <w:r w:rsidRPr="00602BB4">
        <w:t xml:space="preserve">. 2004;45:265-285. </w:t>
      </w:r>
    </w:p>
    <w:p w14:paraId="69F77ACE" w14:textId="77777777" w:rsidR="00602BB4" w:rsidRPr="00602BB4" w:rsidRDefault="00602BB4" w:rsidP="00602BB4">
      <w:pPr>
        <w:pStyle w:val="EndNoteBibliography"/>
        <w:ind w:left="720" w:hanging="720"/>
      </w:pPr>
      <w:r w:rsidRPr="00602BB4">
        <w:tab/>
        <w:t>ID : 24</w:t>
      </w:r>
    </w:p>
    <w:p w14:paraId="69513722" w14:textId="77777777" w:rsidR="00602BB4" w:rsidRPr="00602BB4" w:rsidRDefault="00602BB4" w:rsidP="00602BB4">
      <w:pPr>
        <w:pStyle w:val="EndNoteBibliography"/>
        <w:spacing w:after="0"/>
      </w:pPr>
    </w:p>
    <w:p w14:paraId="1734D704" w14:textId="77777777" w:rsidR="00602BB4" w:rsidRPr="00602BB4" w:rsidRDefault="00602BB4" w:rsidP="00602BB4">
      <w:pPr>
        <w:pStyle w:val="EndNoteBibliography"/>
        <w:ind w:left="720" w:hanging="720"/>
      </w:pPr>
      <w:r w:rsidRPr="00602BB4">
        <w:t>80.</w:t>
      </w:r>
      <w:r w:rsidRPr="00602BB4">
        <w:tab/>
        <w:t xml:space="preserve">Lin CC, Rogot E, Johnson NJ, Sorlie PD, Arias E. A further study of life expectancy by socioeconomic factors in the National Longitudinal Mortality Study. </w:t>
      </w:r>
      <w:r w:rsidRPr="00602BB4">
        <w:rPr>
          <w:i/>
        </w:rPr>
        <w:t>Ethn Dis</w:t>
      </w:r>
      <w:r w:rsidRPr="00602BB4">
        <w:t xml:space="preserve">. 2003;13:240-247. </w:t>
      </w:r>
    </w:p>
    <w:p w14:paraId="10E8D492" w14:textId="77777777" w:rsidR="00602BB4" w:rsidRPr="00602BB4" w:rsidRDefault="00602BB4" w:rsidP="00602BB4">
      <w:pPr>
        <w:pStyle w:val="EndNoteBibliography"/>
        <w:ind w:left="720" w:hanging="720"/>
      </w:pPr>
      <w:r w:rsidRPr="00602BB4">
        <w:tab/>
        <w:t>ID : 26</w:t>
      </w:r>
    </w:p>
    <w:p w14:paraId="6FE6B287" w14:textId="77777777" w:rsidR="00602BB4" w:rsidRPr="00602BB4" w:rsidRDefault="00602BB4" w:rsidP="00602BB4">
      <w:pPr>
        <w:pStyle w:val="EndNoteBibliography"/>
        <w:spacing w:after="0"/>
      </w:pPr>
    </w:p>
    <w:p w14:paraId="5EF824E8" w14:textId="77777777" w:rsidR="00602BB4" w:rsidRPr="00602BB4" w:rsidRDefault="00602BB4" w:rsidP="00602BB4">
      <w:pPr>
        <w:pStyle w:val="EndNoteBibliography"/>
        <w:ind w:left="720" w:hanging="720"/>
      </w:pPr>
      <w:r w:rsidRPr="00602BB4">
        <w:t>81.</w:t>
      </w:r>
      <w:r w:rsidRPr="00602BB4">
        <w:tab/>
        <w:t xml:space="preserve">Singh GK, Siahpush M. Ethnic-immigrant differentials in health behaviors, morbidity, and cause-specific mortality in the United States: an analysis of two national data bases. </w:t>
      </w:r>
      <w:r w:rsidRPr="00602BB4">
        <w:rPr>
          <w:i/>
        </w:rPr>
        <w:t>Hum Biol</w:t>
      </w:r>
      <w:r w:rsidRPr="00602BB4">
        <w:t xml:space="preserve">. 2002;74:83-109. </w:t>
      </w:r>
    </w:p>
    <w:p w14:paraId="2FE62508" w14:textId="77777777" w:rsidR="00602BB4" w:rsidRPr="00602BB4" w:rsidRDefault="00602BB4" w:rsidP="00602BB4">
      <w:pPr>
        <w:pStyle w:val="EndNoteBibliography"/>
        <w:ind w:left="720" w:hanging="720"/>
      </w:pPr>
      <w:r w:rsidRPr="00602BB4">
        <w:tab/>
        <w:t>ID : 27</w:t>
      </w:r>
    </w:p>
    <w:p w14:paraId="238EAB64" w14:textId="77777777" w:rsidR="00602BB4" w:rsidRPr="00602BB4" w:rsidRDefault="00602BB4" w:rsidP="00602BB4">
      <w:pPr>
        <w:pStyle w:val="EndNoteBibliography"/>
        <w:spacing w:after="0"/>
      </w:pPr>
    </w:p>
    <w:p w14:paraId="46591530" w14:textId="77777777" w:rsidR="00602BB4" w:rsidRPr="00602BB4" w:rsidRDefault="00602BB4" w:rsidP="00602BB4">
      <w:pPr>
        <w:pStyle w:val="EndNoteBibliography"/>
        <w:ind w:left="720" w:hanging="720"/>
      </w:pPr>
      <w:r w:rsidRPr="00602BB4">
        <w:t>82.</w:t>
      </w:r>
      <w:r w:rsidRPr="00602BB4">
        <w:tab/>
        <w:t xml:space="preserve">Singh GK, Siahpush M. All-cause and cause-specific mortality of immigrants and native born in the United States. </w:t>
      </w:r>
      <w:r w:rsidRPr="00602BB4">
        <w:rPr>
          <w:i/>
        </w:rPr>
        <w:t>Am J Public Health</w:t>
      </w:r>
      <w:r w:rsidRPr="00602BB4">
        <w:t xml:space="preserve">. 2001;91:392-399. </w:t>
      </w:r>
    </w:p>
    <w:p w14:paraId="1437EB34" w14:textId="77777777" w:rsidR="00602BB4" w:rsidRPr="00602BB4" w:rsidRDefault="00602BB4" w:rsidP="00602BB4">
      <w:pPr>
        <w:pStyle w:val="EndNoteBibliography"/>
        <w:ind w:left="720" w:hanging="720"/>
      </w:pPr>
      <w:r w:rsidRPr="00602BB4">
        <w:tab/>
        <w:t>ID : 30</w:t>
      </w:r>
    </w:p>
    <w:p w14:paraId="7BC0B8A2" w14:textId="77777777" w:rsidR="00602BB4" w:rsidRPr="00602BB4" w:rsidRDefault="00602BB4" w:rsidP="00602BB4">
      <w:pPr>
        <w:pStyle w:val="EndNoteBibliography"/>
        <w:spacing w:after="0"/>
      </w:pPr>
    </w:p>
    <w:p w14:paraId="1F7D2C72" w14:textId="77777777" w:rsidR="00602BB4" w:rsidRPr="00602BB4" w:rsidRDefault="00602BB4" w:rsidP="00602BB4">
      <w:pPr>
        <w:pStyle w:val="EndNoteBibliography"/>
        <w:ind w:left="720" w:hanging="720"/>
      </w:pPr>
      <w:r w:rsidRPr="00602BB4">
        <w:t>83.</w:t>
      </w:r>
      <w:r w:rsidRPr="00602BB4">
        <w:tab/>
        <w:t xml:space="preserve">Richardus JH, Kunst AE. Black-white differences in infectious disease mortality in the United States. </w:t>
      </w:r>
      <w:r w:rsidRPr="00602BB4">
        <w:rPr>
          <w:i/>
        </w:rPr>
        <w:t>Am J Public Health</w:t>
      </w:r>
      <w:r w:rsidRPr="00602BB4">
        <w:t xml:space="preserve">. 2001;91:1251-1253. </w:t>
      </w:r>
    </w:p>
    <w:p w14:paraId="5899634F" w14:textId="77777777" w:rsidR="00602BB4" w:rsidRPr="00602BB4" w:rsidRDefault="00602BB4" w:rsidP="00602BB4">
      <w:pPr>
        <w:pStyle w:val="EndNoteBibliography"/>
        <w:ind w:left="720" w:hanging="720"/>
      </w:pPr>
      <w:r w:rsidRPr="00602BB4">
        <w:tab/>
        <w:t>ID : 28</w:t>
      </w:r>
    </w:p>
    <w:p w14:paraId="48ED28BC" w14:textId="77777777" w:rsidR="00602BB4" w:rsidRPr="00602BB4" w:rsidRDefault="00602BB4" w:rsidP="00602BB4">
      <w:pPr>
        <w:pStyle w:val="EndNoteBibliography"/>
        <w:spacing w:after="0"/>
      </w:pPr>
    </w:p>
    <w:p w14:paraId="53861244" w14:textId="77777777" w:rsidR="00602BB4" w:rsidRPr="00602BB4" w:rsidRDefault="00602BB4" w:rsidP="00602BB4">
      <w:pPr>
        <w:pStyle w:val="EndNoteBibliography"/>
        <w:ind w:left="720" w:hanging="720"/>
      </w:pPr>
      <w:r w:rsidRPr="00602BB4">
        <w:t>84.</w:t>
      </w:r>
      <w:r w:rsidRPr="00602BB4">
        <w:tab/>
        <w:t xml:space="preserve">Muntaner C, Sorlie P, O'Campo P, Johnson N, Backlund E. Occupational hierarchy, economic sector, and mortality from cardiovascular disease among men and women. Findings from the National Longitudinal Mortality Study. </w:t>
      </w:r>
      <w:r w:rsidRPr="00602BB4">
        <w:rPr>
          <w:i/>
        </w:rPr>
        <w:t>Ann Epidemiol</w:t>
      </w:r>
      <w:r w:rsidRPr="00602BB4">
        <w:t xml:space="preserve">. 2001;11:194-201. </w:t>
      </w:r>
    </w:p>
    <w:p w14:paraId="5BCC8731" w14:textId="77777777" w:rsidR="00602BB4" w:rsidRPr="00602BB4" w:rsidRDefault="00602BB4" w:rsidP="00602BB4">
      <w:pPr>
        <w:pStyle w:val="EndNoteBibliography"/>
        <w:ind w:left="720" w:hanging="720"/>
      </w:pPr>
      <w:r w:rsidRPr="00602BB4">
        <w:tab/>
        <w:t>ID : 29</w:t>
      </w:r>
    </w:p>
    <w:p w14:paraId="3FFBEEFB" w14:textId="77777777" w:rsidR="00602BB4" w:rsidRPr="00602BB4" w:rsidRDefault="00602BB4" w:rsidP="00602BB4">
      <w:pPr>
        <w:pStyle w:val="EndNoteBibliography"/>
        <w:spacing w:after="0"/>
      </w:pPr>
    </w:p>
    <w:p w14:paraId="44D09089" w14:textId="77777777" w:rsidR="00602BB4" w:rsidRPr="00602BB4" w:rsidRDefault="00602BB4" w:rsidP="00602BB4">
      <w:pPr>
        <w:pStyle w:val="EndNoteBibliography"/>
        <w:ind w:left="720" w:hanging="720"/>
      </w:pPr>
      <w:r w:rsidRPr="00602BB4">
        <w:t>85.</w:t>
      </w:r>
      <w:r w:rsidRPr="00602BB4">
        <w:tab/>
        <w:t xml:space="preserve">Kposowa AJ. Unemployment and suicide: a cohort analysis of social factors predicting suicide in the US National Longitudinal Mortality Study. </w:t>
      </w:r>
      <w:r w:rsidRPr="00602BB4">
        <w:rPr>
          <w:i/>
        </w:rPr>
        <w:t>Psychol Med</w:t>
      </w:r>
      <w:r w:rsidRPr="00602BB4">
        <w:t xml:space="preserve">. 2001;31:127-138. </w:t>
      </w:r>
    </w:p>
    <w:p w14:paraId="5E7ECB0A" w14:textId="77777777" w:rsidR="00602BB4" w:rsidRPr="00602BB4" w:rsidRDefault="00602BB4" w:rsidP="00602BB4">
      <w:pPr>
        <w:pStyle w:val="EndNoteBibliography"/>
        <w:ind w:left="720" w:hanging="720"/>
      </w:pPr>
      <w:r w:rsidRPr="00602BB4">
        <w:tab/>
        <w:t>ID : 32</w:t>
      </w:r>
    </w:p>
    <w:p w14:paraId="53ACC37B" w14:textId="77777777" w:rsidR="00602BB4" w:rsidRPr="00602BB4" w:rsidRDefault="00602BB4" w:rsidP="00602BB4">
      <w:pPr>
        <w:pStyle w:val="EndNoteBibliography"/>
        <w:spacing w:after="0"/>
      </w:pPr>
    </w:p>
    <w:p w14:paraId="74B5F8BA" w14:textId="77777777" w:rsidR="00602BB4" w:rsidRPr="00602BB4" w:rsidRDefault="00602BB4" w:rsidP="00602BB4">
      <w:pPr>
        <w:pStyle w:val="EndNoteBibliography"/>
        <w:ind w:left="720" w:hanging="720"/>
      </w:pPr>
      <w:r w:rsidRPr="00602BB4">
        <w:t>86.</w:t>
      </w:r>
      <w:r w:rsidRPr="00602BB4">
        <w:tab/>
        <w:t xml:space="preserve">Kaufman JS, Kaufman S. Assessment of structured socioeconomic effects on health. </w:t>
      </w:r>
      <w:r w:rsidRPr="00602BB4">
        <w:rPr>
          <w:i/>
        </w:rPr>
        <w:t>Epidemiology</w:t>
      </w:r>
      <w:r w:rsidRPr="00602BB4">
        <w:t xml:space="preserve">. 2001;12:157-167. </w:t>
      </w:r>
    </w:p>
    <w:p w14:paraId="0BF005DF" w14:textId="77777777" w:rsidR="00602BB4" w:rsidRPr="00602BB4" w:rsidRDefault="00602BB4" w:rsidP="00602BB4">
      <w:pPr>
        <w:pStyle w:val="EndNoteBibliography"/>
        <w:ind w:left="720" w:hanging="720"/>
      </w:pPr>
      <w:r w:rsidRPr="00602BB4">
        <w:tab/>
        <w:t>ID : 31</w:t>
      </w:r>
    </w:p>
    <w:p w14:paraId="223437AE" w14:textId="77777777" w:rsidR="00602BB4" w:rsidRPr="00602BB4" w:rsidRDefault="00602BB4" w:rsidP="00602BB4">
      <w:pPr>
        <w:pStyle w:val="EndNoteBibliography"/>
        <w:spacing w:after="0"/>
      </w:pPr>
    </w:p>
    <w:p w14:paraId="0B16CDBD" w14:textId="77777777" w:rsidR="00602BB4" w:rsidRPr="00602BB4" w:rsidRDefault="00602BB4" w:rsidP="00602BB4">
      <w:pPr>
        <w:pStyle w:val="EndNoteBibliography"/>
        <w:ind w:left="720" w:hanging="720"/>
      </w:pPr>
      <w:r w:rsidRPr="00602BB4">
        <w:t>87.</w:t>
      </w:r>
      <w:r w:rsidRPr="00602BB4">
        <w:tab/>
        <w:t xml:space="preserve">Deaton AS, Paxson C. Mortality, Education, Income, and Inequality among American Cohorts. In: Wise DA, ed. </w:t>
      </w:r>
      <w:r w:rsidRPr="00602BB4">
        <w:rPr>
          <w:i/>
        </w:rPr>
        <w:t>Themes in the Economics of Aging</w:t>
      </w:r>
      <w:r w:rsidRPr="00602BB4">
        <w:t>. Chicago: University of Chicago Press; 2001:129-170.</w:t>
      </w:r>
    </w:p>
    <w:p w14:paraId="0B8AC57F" w14:textId="77777777" w:rsidR="00602BB4" w:rsidRPr="00602BB4" w:rsidRDefault="00602BB4" w:rsidP="00602BB4">
      <w:pPr>
        <w:pStyle w:val="EndNoteBibliography"/>
        <w:ind w:left="720" w:hanging="720"/>
      </w:pPr>
      <w:r w:rsidRPr="00602BB4">
        <w:tab/>
        <w:t>ID : 90</w:t>
      </w:r>
    </w:p>
    <w:p w14:paraId="29FB32E6" w14:textId="77777777" w:rsidR="00602BB4" w:rsidRPr="00602BB4" w:rsidRDefault="00602BB4" w:rsidP="00602BB4">
      <w:pPr>
        <w:pStyle w:val="EndNoteBibliography"/>
        <w:spacing w:after="0"/>
      </w:pPr>
    </w:p>
    <w:p w14:paraId="5EC8CD0A" w14:textId="77777777" w:rsidR="00602BB4" w:rsidRPr="00602BB4" w:rsidRDefault="00602BB4" w:rsidP="00602BB4">
      <w:pPr>
        <w:pStyle w:val="EndNoteBibliography"/>
        <w:ind w:left="720" w:hanging="720"/>
      </w:pPr>
      <w:r w:rsidRPr="00602BB4">
        <w:t>88.</w:t>
      </w:r>
      <w:r w:rsidRPr="00602BB4">
        <w:tab/>
        <w:t xml:space="preserve">Singh GK, Hoyert DL. Social epidemiology of chronic liver disease and cirrhosis mortality in the United States, 1935-1997: trends and differentials by ethnicity, socioeconomic status, and alcohol consumption. </w:t>
      </w:r>
      <w:r w:rsidRPr="00602BB4">
        <w:rPr>
          <w:i/>
        </w:rPr>
        <w:t>Hum Biol</w:t>
      </w:r>
      <w:r w:rsidRPr="00602BB4">
        <w:t xml:space="preserve">. 2000;72:801-820. </w:t>
      </w:r>
    </w:p>
    <w:p w14:paraId="2F3C95BE" w14:textId="77777777" w:rsidR="00602BB4" w:rsidRPr="00602BB4" w:rsidRDefault="00602BB4" w:rsidP="00602BB4">
      <w:pPr>
        <w:pStyle w:val="EndNoteBibliography"/>
        <w:ind w:left="720" w:hanging="720"/>
      </w:pPr>
      <w:r w:rsidRPr="00602BB4">
        <w:tab/>
        <w:t>ID : 33</w:t>
      </w:r>
    </w:p>
    <w:p w14:paraId="13AFFC56" w14:textId="77777777" w:rsidR="00602BB4" w:rsidRPr="00602BB4" w:rsidRDefault="00602BB4" w:rsidP="00602BB4">
      <w:pPr>
        <w:pStyle w:val="EndNoteBibliography"/>
        <w:spacing w:after="0"/>
      </w:pPr>
    </w:p>
    <w:p w14:paraId="7276AF7B" w14:textId="77777777" w:rsidR="00602BB4" w:rsidRPr="00602BB4" w:rsidRDefault="00602BB4" w:rsidP="00602BB4">
      <w:pPr>
        <w:pStyle w:val="EndNoteBibliography"/>
        <w:ind w:left="720" w:hanging="720"/>
      </w:pPr>
      <w:r w:rsidRPr="00602BB4">
        <w:t>89.</w:t>
      </w:r>
      <w:r w:rsidRPr="00602BB4">
        <w:tab/>
        <w:t xml:space="preserve">Singh GK. Socioeconomic and behavioral differences in health, morbidity, and mortality in Kansas: empirical data models and analyses. In: Tarlov A, St.Peter R, eds. </w:t>
      </w:r>
      <w:r w:rsidRPr="00602BB4">
        <w:rPr>
          <w:i/>
        </w:rPr>
        <w:t>The Society and Population Health Reader, Volume II: A State and Community Perspective</w:t>
      </w:r>
      <w:r w:rsidRPr="00602BB4">
        <w:t>. New York: The New York Press; 2000:15-56.</w:t>
      </w:r>
    </w:p>
    <w:p w14:paraId="2E86FC44" w14:textId="77777777" w:rsidR="00602BB4" w:rsidRPr="00602BB4" w:rsidRDefault="00602BB4" w:rsidP="00602BB4">
      <w:pPr>
        <w:pStyle w:val="EndNoteBibliography"/>
        <w:ind w:left="720" w:hanging="720"/>
      </w:pPr>
      <w:r w:rsidRPr="00602BB4">
        <w:tab/>
        <w:t>ID : 89</w:t>
      </w:r>
    </w:p>
    <w:p w14:paraId="103B18BC" w14:textId="77777777" w:rsidR="00602BB4" w:rsidRPr="00602BB4" w:rsidRDefault="00602BB4" w:rsidP="00602BB4">
      <w:pPr>
        <w:pStyle w:val="EndNoteBibliography"/>
        <w:spacing w:after="0"/>
      </w:pPr>
    </w:p>
    <w:p w14:paraId="00635F83" w14:textId="77777777" w:rsidR="00602BB4" w:rsidRPr="00602BB4" w:rsidRDefault="00602BB4" w:rsidP="00602BB4">
      <w:pPr>
        <w:pStyle w:val="EndNoteBibliography"/>
        <w:ind w:left="720" w:hanging="720"/>
      </w:pPr>
      <w:r w:rsidRPr="00602BB4">
        <w:t>90.</w:t>
      </w:r>
      <w:r w:rsidRPr="00602BB4">
        <w:tab/>
        <w:t xml:space="preserve">Mackenbach JP, Cavelaars AE, Kunst AE, Groenhof F. Socioeconomic inequalities in cardiovascular disease mortality; an international study. </w:t>
      </w:r>
      <w:r w:rsidRPr="00602BB4">
        <w:rPr>
          <w:i/>
        </w:rPr>
        <w:t>Eur Heart J</w:t>
      </w:r>
      <w:r w:rsidRPr="00602BB4">
        <w:t>. 2000;21:1141-1151. doi: 10.1053/euhj.1999.1990</w:t>
      </w:r>
    </w:p>
    <w:p w14:paraId="4ECE5343" w14:textId="77777777" w:rsidR="00602BB4" w:rsidRPr="00602BB4" w:rsidRDefault="00602BB4" w:rsidP="00602BB4">
      <w:pPr>
        <w:pStyle w:val="EndNoteBibliography"/>
        <w:ind w:left="720" w:hanging="720"/>
      </w:pPr>
      <w:r w:rsidRPr="00602BB4">
        <w:tab/>
        <w:t>ID : 34</w:t>
      </w:r>
    </w:p>
    <w:p w14:paraId="79BEE727" w14:textId="77777777" w:rsidR="00602BB4" w:rsidRPr="00602BB4" w:rsidRDefault="00602BB4" w:rsidP="00602BB4">
      <w:pPr>
        <w:pStyle w:val="EndNoteBibliography"/>
        <w:spacing w:after="0"/>
      </w:pPr>
    </w:p>
    <w:p w14:paraId="1E6ED9E1" w14:textId="77777777" w:rsidR="00602BB4" w:rsidRPr="00602BB4" w:rsidRDefault="00602BB4" w:rsidP="00602BB4">
      <w:pPr>
        <w:pStyle w:val="EndNoteBibliography"/>
        <w:ind w:left="720" w:hanging="720"/>
      </w:pPr>
      <w:r w:rsidRPr="00602BB4">
        <w:t>91.</w:t>
      </w:r>
      <w:r w:rsidRPr="00602BB4">
        <w:tab/>
        <w:t xml:space="preserve">Kposowa AJ. Marital status and suicide in the National Longitudinal Mortality Study. </w:t>
      </w:r>
      <w:r w:rsidRPr="00602BB4">
        <w:rPr>
          <w:i/>
        </w:rPr>
        <w:t>J Epidemiol Community Health</w:t>
      </w:r>
      <w:r w:rsidRPr="00602BB4">
        <w:t xml:space="preserve">. 2000;54:254-261. </w:t>
      </w:r>
    </w:p>
    <w:p w14:paraId="05304032" w14:textId="77777777" w:rsidR="00602BB4" w:rsidRPr="00602BB4" w:rsidRDefault="00602BB4" w:rsidP="00602BB4">
      <w:pPr>
        <w:pStyle w:val="EndNoteBibliography"/>
        <w:ind w:left="720" w:hanging="720"/>
      </w:pPr>
      <w:r w:rsidRPr="00602BB4">
        <w:tab/>
        <w:t>ID : 38</w:t>
      </w:r>
    </w:p>
    <w:p w14:paraId="60626F17" w14:textId="77777777" w:rsidR="00602BB4" w:rsidRPr="00602BB4" w:rsidRDefault="00602BB4" w:rsidP="00602BB4">
      <w:pPr>
        <w:pStyle w:val="EndNoteBibliography"/>
        <w:spacing w:after="0"/>
      </w:pPr>
    </w:p>
    <w:p w14:paraId="38D9764E" w14:textId="77777777" w:rsidR="00602BB4" w:rsidRPr="00602BB4" w:rsidRDefault="00602BB4" w:rsidP="00602BB4">
      <w:pPr>
        <w:pStyle w:val="EndNoteBibliography"/>
        <w:ind w:left="720" w:hanging="720"/>
      </w:pPr>
      <w:r w:rsidRPr="00602BB4">
        <w:t>92.</w:t>
      </w:r>
      <w:r w:rsidRPr="00602BB4">
        <w:tab/>
        <w:t xml:space="preserve">Johnson NJ, Backlund E, Sorlie PD, Loveless CA. Marital status and mortality: the national longitudinal mortality study. </w:t>
      </w:r>
      <w:r w:rsidRPr="00602BB4">
        <w:rPr>
          <w:i/>
        </w:rPr>
        <w:t>Ann Epidemiol</w:t>
      </w:r>
      <w:r w:rsidRPr="00602BB4">
        <w:t xml:space="preserve">. 2000;10:224-238. </w:t>
      </w:r>
    </w:p>
    <w:p w14:paraId="4CF6FED1" w14:textId="77777777" w:rsidR="00602BB4" w:rsidRPr="00602BB4" w:rsidRDefault="00602BB4" w:rsidP="00602BB4">
      <w:pPr>
        <w:pStyle w:val="EndNoteBibliography"/>
        <w:ind w:left="720" w:hanging="720"/>
      </w:pPr>
      <w:r w:rsidRPr="00602BB4">
        <w:tab/>
        <w:t>ID : 35</w:t>
      </w:r>
    </w:p>
    <w:p w14:paraId="53476FA6" w14:textId="77777777" w:rsidR="00602BB4" w:rsidRPr="00602BB4" w:rsidRDefault="00602BB4" w:rsidP="00602BB4">
      <w:pPr>
        <w:pStyle w:val="EndNoteBibliography"/>
        <w:spacing w:after="0"/>
      </w:pPr>
    </w:p>
    <w:p w14:paraId="6FCD9673" w14:textId="77777777" w:rsidR="00602BB4" w:rsidRPr="00602BB4" w:rsidRDefault="00602BB4" w:rsidP="00602BB4">
      <w:pPr>
        <w:pStyle w:val="EndNoteBibliography"/>
        <w:ind w:left="720" w:hanging="720"/>
      </w:pPr>
      <w:r w:rsidRPr="00602BB4">
        <w:t>93.</w:t>
      </w:r>
      <w:r w:rsidRPr="00602BB4">
        <w:tab/>
        <w:t xml:space="preserve">Jackson SA, Anderson RT, Johnson NJ, Sorlie PD. The relation of residential segregation to all-cause mortality: a study in black and white. </w:t>
      </w:r>
      <w:r w:rsidRPr="00602BB4">
        <w:rPr>
          <w:i/>
        </w:rPr>
        <w:t>Am J Public Health</w:t>
      </w:r>
      <w:r w:rsidRPr="00602BB4">
        <w:t xml:space="preserve">. 2000;90:615-617. </w:t>
      </w:r>
    </w:p>
    <w:p w14:paraId="6BA2C94E" w14:textId="77777777" w:rsidR="00602BB4" w:rsidRPr="00602BB4" w:rsidRDefault="00602BB4" w:rsidP="00602BB4">
      <w:pPr>
        <w:pStyle w:val="EndNoteBibliography"/>
        <w:ind w:left="720" w:hanging="720"/>
      </w:pPr>
      <w:r w:rsidRPr="00602BB4">
        <w:tab/>
        <w:t>ID : 37</w:t>
      </w:r>
    </w:p>
    <w:p w14:paraId="4406F11F" w14:textId="77777777" w:rsidR="00602BB4" w:rsidRPr="00602BB4" w:rsidRDefault="00602BB4" w:rsidP="00602BB4">
      <w:pPr>
        <w:pStyle w:val="EndNoteBibliography"/>
        <w:spacing w:after="0"/>
      </w:pPr>
    </w:p>
    <w:p w14:paraId="606141BB" w14:textId="77777777" w:rsidR="00602BB4" w:rsidRPr="00602BB4" w:rsidRDefault="00602BB4" w:rsidP="00602BB4">
      <w:pPr>
        <w:pStyle w:val="EndNoteBibliography"/>
        <w:ind w:left="720" w:hanging="720"/>
      </w:pPr>
      <w:r w:rsidRPr="00602BB4">
        <w:t>94.</w:t>
      </w:r>
      <w:r w:rsidRPr="00602BB4">
        <w:tab/>
        <w:t xml:space="preserve">Howard G, Anderson RT, Russell G, Howard VJ, Burke GL. Race, socioeconomic status, and cause-specific mortality. </w:t>
      </w:r>
      <w:r w:rsidRPr="00602BB4">
        <w:rPr>
          <w:i/>
        </w:rPr>
        <w:t>Ann Epidemiol</w:t>
      </w:r>
      <w:r w:rsidRPr="00602BB4">
        <w:t xml:space="preserve">. 2000;10:214-223. </w:t>
      </w:r>
    </w:p>
    <w:p w14:paraId="03316133" w14:textId="77777777" w:rsidR="00602BB4" w:rsidRPr="00602BB4" w:rsidRDefault="00602BB4" w:rsidP="00602BB4">
      <w:pPr>
        <w:pStyle w:val="EndNoteBibliography"/>
        <w:ind w:left="720" w:hanging="720"/>
      </w:pPr>
      <w:r w:rsidRPr="00602BB4">
        <w:tab/>
        <w:t>ID : 36</w:t>
      </w:r>
    </w:p>
    <w:p w14:paraId="4BEBB8A6" w14:textId="77777777" w:rsidR="00602BB4" w:rsidRPr="00602BB4" w:rsidRDefault="00602BB4" w:rsidP="00602BB4">
      <w:pPr>
        <w:pStyle w:val="EndNoteBibliography"/>
        <w:spacing w:after="0"/>
      </w:pPr>
    </w:p>
    <w:p w14:paraId="7C3EDE0D" w14:textId="77777777" w:rsidR="00602BB4" w:rsidRPr="00602BB4" w:rsidRDefault="00602BB4" w:rsidP="00602BB4">
      <w:pPr>
        <w:pStyle w:val="EndNoteBibliography"/>
        <w:ind w:left="720" w:hanging="720"/>
      </w:pPr>
      <w:r w:rsidRPr="00602BB4">
        <w:t>95.</w:t>
      </w:r>
      <w:r w:rsidRPr="00602BB4">
        <w:tab/>
        <w:t xml:space="preserve">Wolfson M, Kaplan G, Lynch J, Ross N, Backlund E. Relation between income inequality and mortality: empirical demonstration. </w:t>
      </w:r>
      <w:r w:rsidRPr="00602BB4">
        <w:rPr>
          <w:i/>
        </w:rPr>
        <w:t>BMJ</w:t>
      </w:r>
      <w:r w:rsidRPr="00602BB4">
        <w:t xml:space="preserve">. 1999;319:953-955. </w:t>
      </w:r>
    </w:p>
    <w:p w14:paraId="40F4CC09" w14:textId="77777777" w:rsidR="00602BB4" w:rsidRPr="00602BB4" w:rsidRDefault="00602BB4" w:rsidP="00602BB4">
      <w:pPr>
        <w:pStyle w:val="EndNoteBibliography"/>
        <w:ind w:left="720" w:hanging="720"/>
      </w:pPr>
      <w:r w:rsidRPr="00602BB4">
        <w:tab/>
        <w:t>ID : 43</w:t>
      </w:r>
    </w:p>
    <w:p w14:paraId="77B02CF5" w14:textId="77777777" w:rsidR="00602BB4" w:rsidRPr="00602BB4" w:rsidRDefault="00602BB4" w:rsidP="00602BB4">
      <w:pPr>
        <w:pStyle w:val="EndNoteBibliography"/>
        <w:spacing w:after="0"/>
      </w:pPr>
    </w:p>
    <w:p w14:paraId="22030C34" w14:textId="77777777" w:rsidR="00602BB4" w:rsidRPr="00602BB4" w:rsidRDefault="00602BB4" w:rsidP="00602BB4">
      <w:pPr>
        <w:pStyle w:val="EndNoteBibliography"/>
        <w:ind w:left="720" w:hanging="720"/>
      </w:pPr>
      <w:r w:rsidRPr="00602BB4">
        <w:t>96.</w:t>
      </w:r>
      <w:r w:rsidRPr="00602BB4">
        <w:tab/>
        <w:t xml:space="preserve">Rosenberg HM, Maurer JD, Sorlie PD. Quality of death rates by race and Hispanic origin: a summary of current research. </w:t>
      </w:r>
      <w:r w:rsidRPr="00602BB4">
        <w:rPr>
          <w:i/>
        </w:rPr>
        <w:t>Vital Health Stat 2</w:t>
      </w:r>
      <w:r w:rsidRPr="00602BB4">
        <w:t xml:space="preserve">. 1999;128:1-13. </w:t>
      </w:r>
    </w:p>
    <w:p w14:paraId="660DC7F9" w14:textId="77777777" w:rsidR="00602BB4" w:rsidRPr="00602BB4" w:rsidRDefault="00602BB4" w:rsidP="00602BB4">
      <w:pPr>
        <w:pStyle w:val="EndNoteBibliography"/>
        <w:ind w:left="720" w:hanging="720"/>
      </w:pPr>
      <w:r w:rsidRPr="00602BB4">
        <w:tab/>
        <w:t>ID : 88</w:t>
      </w:r>
    </w:p>
    <w:p w14:paraId="353B2B6B" w14:textId="77777777" w:rsidR="00602BB4" w:rsidRPr="00602BB4" w:rsidRDefault="00602BB4" w:rsidP="00602BB4">
      <w:pPr>
        <w:pStyle w:val="EndNoteBibliography"/>
        <w:spacing w:after="0"/>
      </w:pPr>
    </w:p>
    <w:p w14:paraId="4D32371E" w14:textId="77777777" w:rsidR="00602BB4" w:rsidRPr="00602BB4" w:rsidRDefault="00602BB4" w:rsidP="00602BB4">
      <w:pPr>
        <w:pStyle w:val="EndNoteBibliography"/>
        <w:ind w:left="720" w:hanging="720"/>
      </w:pPr>
      <w:r w:rsidRPr="00602BB4">
        <w:t>97.</w:t>
      </w:r>
      <w:r w:rsidRPr="00602BB4">
        <w:tab/>
        <w:t xml:space="preserve">Richards H, Donaldson M. </w:t>
      </w:r>
      <w:r w:rsidRPr="00602BB4">
        <w:rPr>
          <w:i/>
        </w:rPr>
        <w:t>Life and Worklife Expectancies</w:t>
      </w:r>
      <w:r w:rsidRPr="00602BB4">
        <w:t>. 2nd ed. Tuscon, AZ: Lawyers and Judges Publishing Company; 1999.</w:t>
      </w:r>
    </w:p>
    <w:p w14:paraId="3B1B5081" w14:textId="77777777" w:rsidR="00602BB4" w:rsidRPr="00602BB4" w:rsidRDefault="00602BB4" w:rsidP="00602BB4">
      <w:pPr>
        <w:pStyle w:val="EndNoteBibliography"/>
        <w:ind w:left="720" w:hanging="720"/>
      </w:pPr>
      <w:r w:rsidRPr="00602BB4">
        <w:tab/>
        <w:t>ID : 87</w:t>
      </w:r>
    </w:p>
    <w:p w14:paraId="00D1FE2F" w14:textId="77777777" w:rsidR="00602BB4" w:rsidRPr="00602BB4" w:rsidRDefault="00602BB4" w:rsidP="00602BB4">
      <w:pPr>
        <w:pStyle w:val="EndNoteBibliography"/>
        <w:spacing w:after="0"/>
      </w:pPr>
    </w:p>
    <w:p w14:paraId="37A8CB07" w14:textId="77777777" w:rsidR="00602BB4" w:rsidRPr="00602BB4" w:rsidRDefault="00602BB4" w:rsidP="00602BB4">
      <w:pPr>
        <w:pStyle w:val="EndNoteBibliography"/>
        <w:ind w:left="720" w:hanging="720"/>
      </w:pPr>
      <w:r w:rsidRPr="00602BB4">
        <w:t>98.</w:t>
      </w:r>
      <w:r w:rsidRPr="00602BB4">
        <w:tab/>
        <w:t xml:space="preserve">Ng-Mak DS, Dohrenwend BP, Abraido-Lanza AF, Turner JB. A further analysis of race differences in the National Longitudinal Mortality Study. </w:t>
      </w:r>
      <w:r w:rsidRPr="00602BB4">
        <w:rPr>
          <w:i/>
        </w:rPr>
        <w:t>Am J Public Health</w:t>
      </w:r>
      <w:r w:rsidRPr="00602BB4">
        <w:t xml:space="preserve">. 1999;89:1748-1751. </w:t>
      </w:r>
    </w:p>
    <w:p w14:paraId="43697C8E" w14:textId="77777777" w:rsidR="00602BB4" w:rsidRPr="00602BB4" w:rsidRDefault="00602BB4" w:rsidP="00602BB4">
      <w:pPr>
        <w:pStyle w:val="EndNoteBibliography"/>
        <w:ind w:left="720" w:hanging="720"/>
      </w:pPr>
      <w:r w:rsidRPr="00602BB4">
        <w:tab/>
        <w:t>ID : 41</w:t>
      </w:r>
    </w:p>
    <w:p w14:paraId="5863104E" w14:textId="77777777" w:rsidR="00602BB4" w:rsidRPr="00602BB4" w:rsidRDefault="00602BB4" w:rsidP="00602BB4">
      <w:pPr>
        <w:pStyle w:val="EndNoteBibliography"/>
        <w:spacing w:after="0"/>
      </w:pPr>
    </w:p>
    <w:p w14:paraId="1093EDEF" w14:textId="77777777" w:rsidR="00602BB4" w:rsidRPr="00602BB4" w:rsidRDefault="00602BB4" w:rsidP="00602BB4">
      <w:pPr>
        <w:pStyle w:val="EndNoteBibliography"/>
        <w:ind w:left="720" w:hanging="720"/>
      </w:pPr>
      <w:r w:rsidRPr="00602BB4">
        <w:t>99.</w:t>
      </w:r>
      <w:r w:rsidRPr="00602BB4">
        <w:tab/>
        <w:t xml:space="preserve">Mackenbach JP, Kunst AE, Groenhof F, Borgan JK, Costa G, Faggiano F, Jozan P, Leinsalu M, Martikainen P, Rychtarikova J, et al. Socioeconomic inequalities in mortality among women and among men: an international study. </w:t>
      </w:r>
      <w:r w:rsidRPr="00602BB4">
        <w:rPr>
          <w:i/>
        </w:rPr>
        <w:t>Am J Public Health</w:t>
      </w:r>
      <w:r w:rsidRPr="00602BB4">
        <w:t xml:space="preserve">. 1999;89:1800-1806. </w:t>
      </w:r>
    </w:p>
    <w:p w14:paraId="3DCFF4BD" w14:textId="77777777" w:rsidR="00602BB4" w:rsidRPr="00602BB4" w:rsidRDefault="00602BB4" w:rsidP="00602BB4">
      <w:pPr>
        <w:pStyle w:val="EndNoteBibliography"/>
        <w:ind w:left="720" w:hanging="720"/>
      </w:pPr>
      <w:r w:rsidRPr="00602BB4">
        <w:tab/>
        <w:t>ID : 40</w:t>
      </w:r>
    </w:p>
    <w:p w14:paraId="2FBCFF0C" w14:textId="77777777" w:rsidR="00602BB4" w:rsidRPr="00602BB4" w:rsidRDefault="00602BB4" w:rsidP="00602BB4">
      <w:pPr>
        <w:pStyle w:val="EndNoteBibliography"/>
        <w:spacing w:after="0"/>
      </w:pPr>
    </w:p>
    <w:p w14:paraId="6A93B1A7" w14:textId="77777777" w:rsidR="00602BB4" w:rsidRPr="00602BB4" w:rsidRDefault="00602BB4" w:rsidP="00602BB4">
      <w:pPr>
        <w:pStyle w:val="EndNoteBibliography"/>
        <w:ind w:left="720" w:hanging="720"/>
      </w:pPr>
      <w:r w:rsidRPr="00602BB4">
        <w:t>100.</w:t>
      </w:r>
      <w:r w:rsidRPr="00602BB4">
        <w:tab/>
        <w:t xml:space="preserve">Liao Y, McGee DL, Cooper RS. Mortality among US adult Asians and Pacific Islanders: findings from the National Health Interview Surveys and the National Longitudinal Mortality Study. </w:t>
      </w:r>
      <w:r w:rsidRPr="00602BB4">
        <w:rPr>
          <w:i/>
        </w:rPr>
        <w:t>Ethn Dis</w:t>
      </w:r>
      <w:r w:rsidRPr="00602BB4">
        <w:t xml:space="preserve">. 1999;9:423-433. </w:t>
      </w:r>
    </w:p>
    <w:p w14:paraId="61E1B690" w14:textId="77777777" w:rsidR="00602BB4" w:rsidRPr="00602BB4" w:rsidRDefault="00602BB4" w:rsidP="00602BB4">
      <w:pPr>
        <w:pStyle w:val="EndNoteBibliography"/>
        <w:ind w:left="720" w:hanging="720"/>
      </w:pPr>
      <w:r w:rsidRPr="00602BB4">
        <w:tab/>
        <w:t>ID : 45</w:t>
      </w:r>
    </w:p>
    <w:p w14:paraId="5E5B595A" w14:textId="77777777" w:rsidR="00602BB4" w:rsidRPr="00602BB4" w:rsidRDefault="00602BB4" w:rsidP="00602BB4">
      <w:pPr>
        <w:pStyle w:val="EndNoteBibliography"/>
        <w:spacing w:after="0"/>
      </w:pPr>
    </w:p>
    <w:p w14:paraId="1DE0D279" w14:textId="77777777" w:rsidR="00602BB4" w:rsidRPr="00602BB4" w:rsidRDefault="00602BB4" w:rsidP="00602BB4">
      <w:pPr>
        <w:pStyle w:val="EndNoteBibliography"/>
        <w:ind w:left="720" w:hanging="720"/>
      </w:pPr>
      <w:r w:rsidRPr="00602BB4">
        <w:t>101.</w:t>
      </w:r>
      <w:r w:rsidRPr="00602BB4">
        <w:tab/>
        <w:t xml:space="preserve">Kunst AE, Groenhof F, Andersen O, Borgan JK, Costa G, Desplanques G, Filakti H, Giraldes Mdo R, Faggiano F, Harding S, et al. Occupational class and ischemic heart disease mortality in the United States and 11 European countries. </w:t>
      </w:r>
      <w:r w:rsidRPr="00602BB4">
        <w:rPr>
          <w:i/>
        </w:rPr>
        <w:t>Am J Public Health</w:t>
      </w:r>
      <w:r w:rsidRPr="00602BB4">
        <w:t xml:space="preserve">. 1999;89:47-53. </w:t>
      </w:r>
    </w:p>
    <w:p w14:paraId="2C829D30" w14:textId="77777777" w:rsidR="00602BB4" w:rsidRPr="00602BB4" w:rsidRDefault="00602BB4" w:rsidP="00602BB4">
      <w:pPr>
        <w:pStyle w:val="EndNoteBibliography"/>
        <w:ind w:left="720" w:hanging="720"/>
      </w:pPr>
      <w:r w:rsidRPr="00602BB4">
        <w:tab/>
        <w:t>ID : 47</w:t>
      </w:r>
    </w:p>
    <w:p w14:paraId="6E4C9B67" w14:textId="77777777" w:rsidR="00602BB4" w:rsidRPr="00602BB4" w:rsidRDefault="00602BB4" w:rsidP="00602BB4">
      <w:pPr>
        <w:pStyle w:val="EndNoteBibliography"/>
        <w:spacing w:after="0"/>
      </w:pPr>
    </w:p>
    <w:p w14:paraId="736B8EDE" w14:textId="77777777" w:rsidR="00602BB4" w:rsidRPr="00602BB4" w:rsidRDefault="00602BB4" w:rsidP="00602BB4">
      <w:pPr>
        <w:pStyle w:val="EndNoteBibliography"/>
        <w:ind w:left="720" w:hanging="720"/>
      </w:pPr>
      <w:r w:rsidRPr="00602BB4">
        <w:t>102.</w:t>
      </w:r>
      <w:r w:rsidRPr="00602BB4">
        <w:tab/>
        <w:t xml:space="preserve">Kposowa AJ. Suicide mortality in the United States: differentials by industrial and occupational groups. </w:t>
      </w:r>
      <w:r w:rsidRPr="00602BB4">
        <w:rPr>
          <w:i/>
        </w:rPr>
        <w:t>Am J Ind Med</w:t>
      </w:r>
      <w:r w:rsidRPr="00602BB4">
        <w:t xml:space="preserve">. 1999;36:645-652. </w:t>
      </w:r>
    </w:p>
    <w:p w14:paraId="4F65D115" w14:textId="77777777" w:rsidR="00602BB4" w:rsidRPr="00602BB4" w:rsidRDefault="00602BB4" w:rsidP="00602BB4">
      <w:pPr>
        <w:pStyle w:val="EndNoteBibliography"/>
        <w:ind w:left="720" w:hanging="720"/>
      </w:pPr>
      <w:r w:rsidRPr="00602BB4">
        <w:tab/>
        <w:t>ID : 39</w:t>
      </w:r>
    </w:p>
    <w:p w14:paraId="4411949B" w14:textId="77777777" w:rsidR="00602BB4" w:rsidRPr="00602BB4" w:rsidRDefault="00602BB4" w:rsidP="00602BB4">
      <w:pPr>
        <w:pStyle w:val="EndNoteBibliography"/>
        <w:spacing w:after="0"/>
      </w:pPr>
    </w:p>
    <w:p w14:paraId="28C9EBE7" w14:textId="77777777" w:rsidR="00602BB4" w:rsidRPr="00602BB4" w:rsidRDefault="00602BB4" w:rsidP="00602BB4">
      <w:pPr>
        <w:pStyle w:val="EndNoteBibliography"/>
        <w:ind w:left="720" w:hanging="720"/>
      </w:pPr>
      <w:r w:rsidRPr="00602BB4">
        <w:t>103.</w:t>
      </w:r>
      <w:r w:rsidRPr="00602BB4">
        <w:tab/>
        <w:t xml:space="preserve">Johnson NJ, Sorlie PD, Backlund E. The impact of specific occupation on mortality in the U.S. National Longitudinal Mortality Study. </w:t>
      </w:r>
      <w:r w:rsidRPr="00602BB4">
        <w:rPr>
          <w:i/>
        </w:rPr>
        <w:t>Demography</w:t>
      </w:r>
      <w:r w:rsidRPr="00602BB4">
        <w:t xml:space="preserve">. 1999;36:355-367. </w:t>
      </w:r>
    </w:p>
    <w:p w14:paraId="72FE3A75" w14:textId="77777777" w:rsidR="00602BB4" w:rsidRPr="00602BB4" w:rsidRDefault="00602BB4" w:rsidP="00602BB4">
      <w:pPr>
        <w:pStyle w:val="EndNoteBibliography"/>
        <w:ind w:left="720" w:hanging="720"/>
      </w:pPr>
      <w:r w:rsidRPr="00602BB4">
        <w:tab/>
        <w:t>ID : 46</w:t>
      </w:r>
    </w:p>
    <w:p w14:paraId="3EEB1758" w14:textId="77777777" w:rsidR="00602BB4" w:rsidRPr="00602BB4" w:rsidRDefault="00602BB4" w:rsidP="00602BB4">
      <w:pPr>
        <w:pStyle w:val="EndNoteBibliography"/>
        <w:spacing w:after="0"/>
      </w:pPr>
    </w:p>
    <w:p w14:paraId="7CB1D45A" w14:textId="77777777" w:rsidR="00602BB4" w:rsidRPr="00602BB4" w:rsidRDefault="00602BB4" w:rsidP="00602BB4">
      <w:pPr>
        <w:pStyle w:val="EndNoteBibliography"/>
        <w:ind w:left="720" w:hanging="720"/>
      </w:pPr>
      <w:r w:rsidRPr="00602BB4">
        <w:t>104.</w:t>
      </w:r>
      <w:r w:rsidRPr="00602BB4">
        <w:tab/>
        <w:t xml:space="preserve">Backlund E, Sorlie PD, Johnson NJ. A comparison of the relationships of education and income with mortality: the National Longitudinal Mortality Study. </w:t>
      </w:r>
      <w:r w:rsidRPr="00602BB4">
        <w:rPr>
          <w:i/>
        </w:rPr>
        <w:t>Soc Sci Med</w:t>
      </w:r>
      <w:r w:rsidRPr="00602BB4">
        <w:t xml:space="preserve">. 1999;49:1373-1384. </w:t>
      </w:r>
    </w:p>
    <w:p w14:paraId="3FB5C52A" w14:textId="77777777" w:rsidR="00602BB4" w:rsidRPr="00602BB4" w:rsidRDefault="00602BB4" w:rsidP="00602BB4">
      <w:pPr>
        <w:pStyle w:val="EndNoteBibliography"/>
        <w:ind w:left="720" w:hanging="720"/>
      </w:pPr>
      <w:r w:rsidRPr="00602BB4">
        <w:tab/>
        <w:t>ID : 42</w:t>
      </w:r>
    </w:p>
    <w:p w14:paraId="7A21E078" w14:textId="77777777" w:rsidR="00602BB4" w:rsidRPr="00602BB4" w:rsidRDefault="00602BB4" w:rsidP="00602BB4">
      <w:pPr>
        <w:pStyle w:val="EndNoteBibliography"/>
        <w:spacing w:after="0"/>
      </w:pPr>
    </w:p>
    <w:p w14:paraId="4862C68E" w14:textId="77777777" w:rsidR="00602BB4" w:rsidRPr="00602BB4" w:rsidRDefault="00602BB4" w:rsidP="00602BB4">
      <w:pPr>
        <w:pStyle w:val="EndNoteBibliography"/>
        <w:ind w:left="720" w:hanging="720"/>
      </w:pPr>
      <w:r w:rsidRPr="00602BB4">
        <w:t>105.</w:t>
      </w:r>
      <w:r w:rsidRPr="00602BB4">
        <w:tab/>
        <w:t xml:space="preserve">Abraido-Lanza AF, Dohrenwend BP, Ng-Mak DS, Turner JB. The Latino mortality paradox: a test of the "salmon bias" and healthy migrant hypotheses. </w:t>
      </w:r>
      <w:r w:rsidRPr="00602BB4">
        <w:rPr>
          <w:i/>
        </w:rPr>
        <w:t>Am J Public Health</w:t>
      </w:r>
      <w:r w:rsidRPr="00602BB4">
        <w:t xml:space="preserve">. 1999;89:1543-1548. </w:t>
      </w:r>
    </w:p>
    <w:p w14:paraId="062587B7" w14:textId="77777777" w:rsidR="00602BB4" w:rsidRPr="00602BB4" w:rsidRDefault="00602BB4" w:rsidP="00602BB4">
      <w:pPr>
        <w:pStyle w:val="EndNoteBibliography"/>
        <w:ind w:left="720" w:hanging="720"/>
      </w:pPr>
      <w:r w:rsidRPr="00602BB4">
        <w:tab/>
        <w:t>ID : 44</w:t>
      </w:r>
    </w:p>
    <w:p w14:paraId="307AB3EA" w14:textId="77777777" w:rsidR="00602BB4" w:rsidRPr="00602BB4" w:rsidRDefault="00602BB4" w:rsidP="00602BB4">
      <w:pPr>
        <w:pStyle w:val="EndNoteBibliography"/>
        <w:spacing w:after="0"/>
      </w:pPr>
    </w:p>
    <w:p w14:paraId="728804A8" w14:textId="77777777" w:rsidR="00602BB4" w:rsidRPr="00602BB4" w:rsidRDefault="00602BB4" w:rsidP="00602BB4">
      <w:pPr>
        <w:pStyle w:val="EndNoteBibliography"/>
        <w:ind w:left="720" w:hanging="720"/>
      </w:pPr>
      <w:r w:rsidRPr="00602BB4">
        <w:t>106.</w:t>
      </w:r>
      <w:r w:rsidRPr="00602BB4">
        <w:tab/>
        <w:t xml:space="preserve">Kunst AE, del Rios M, Groenhof F, Mackenbach JP. Socioeconomic inequalities in stroke mortality among middle-aged men: an international overview. European Union Working Group on Socioeconomic Inequalities in Health. </w:t>
      </w:r>
      <w:r w:rsidRPr="00602BB4">
        <w:rPr>
          <w:i/>
        </w:rPr>
        <w:t>Stroke</w:t>
      </w:r>
      <w:r w:rsidRPr="00602BB4">
        <w:t xml:space="preserve">. 1998;29:2285-2291. </w:t>
      </w:r>
    </w:p>
    <w:p w14:paraId="76FF6581" w14:textId="77777777" w:rsidR="00602BB4" w:rsidRPr="00602BB4" w:rsidRDefault="00602BB4" w:rsidP="00602BB4">
      <w:pPr>
        <w:pStyle w:val="EndNoteBibliography"/>
        <w:ind w:left="720" w:hanging="720"/>
      </w:pPr>
      <w:r w:rsidRPr="00602BB4">
        <w:tab/>
        <w:t>ID : 48</w:t>
      </w:r>
    </w:p>
    <w:p w14:paraId="165050DC" w14:textId="77777777" w:rsidR="00602BB4" w:rsidRPr="00602BB4" w:rsidRDefault="00602BB4" w:rsidP="00602BB4">
      <w:pPr>
        <w:pStyle w:val="EndNoteBibliography"/>
        <w:spacing w:after="0"/>
      </w:pPr>
    </w:p>
    <w:p w14:paraId="42032BED" w14:textId="77777777" w:rsidR="00602BB4" w:rsidRPr="00602BB4" w:rsidRDefault="00602BB4" w:rsidP="00602BB4">
      <w:pPr>
        <w:pStyle w:val="EndNoteBibliography"/>
        <w:ind w:left="720" w:hanging="720"/>
      </w:pPr>
      <w:r w:rsidRPr="00602BB4">
        <w:t>107.</w:t>
      </w:r>
      <w:r w:rsidRPr="00602BB4">
        <w:tab/>
        <w:t xml:space="preserve">Kunst A. </w:t>
      </w:r>
      <w:r w:rsidRPr="00602BB4">
        <w:rPr>
          <w:i/>
        </w:rPr>
        <w:t>Cross-national Comparisons of Socio-Economic Differences in Mortality</w:t>
      </w:r>
      <w:r w:rsidRPr="00602BB4">
        <w:t>. Rotterdam: Erasmus University; 1997.</w:t>
      </w:r>
    </w:p>
    <w:p w14:paraId="68BB4125" w14:textId="77777777" w:rsidR="00602BB4" w:rsidRPr="00602BB4" w:rsidRDefault="00602BB4" w:rsidP="00602BB4">
      <w:pPr>
        <w:pStyle w:val="EndNoteBibliography"/>
        <w:ind w:left="720" w:hanging="720"/>
      </w:pPr>
      <w:r w:rsidRPr="00602BB4">
        <w:tab/>
        <w:t>ID : 86</w:t>
      </w:r>
    </w:p>
    <w:p w14:paraId="25E3E907" w14:textId="77777777" w:rsidR="00602BB4" w:rsidRPr="00602BB4" w:rsidRDefault="00602BB4" w:rsidP="00602BB4">
      <w:pPr>
        <w:pStyle w:val="EndNoteBibliography"/>
        <w:spacing w:after="0"/>
      </w:pPr>
    </w:p>
    <w:p w14:paraId="53A9D6E6" w14:textId="77777777" w:rsidR="00602BB4" w:rsidRPr="00602BB4" w:rsidRDefault="00602BB4" w:rsidP="00602BB4">
      <w:pPr>
        <w:pStyle w:val="EndNoteBibliography"/>
        <w:ind w:left="720" w:hanging="720"/>
      </w:pPr>
      <w:r w:rsidRPr="00602BB4">
        <w:t>108.</w:t>
      </w:r>
      <w:r w:rsidRPr="00602BB4">
        <w:tab/>
        <w:t xml:space="preserve">Hussey JM. The effects of race, socioeconomic status, and household structure on injury mortality in children and young adults. </w:t>
      </w:r>
      <w:r w:rsidRPr="00602BB4">
        <w:rPr>
          <w:i/>
        </w:rPr>
        <w:t>Matern Child Health J</w:t>
      </w:r>
      <w:r w:rsidRPr="00602BB4">
        <w:t xml:space="preserve">. 1997;1:217-227. </w:t>
      </w:r>
    </w:p>
    <w:p w14:paraId="4163E7F0" w14:textId="77777777" w:rsidR="00602BB4" w:rsidRPr="00602BB4" w:rsidRDefault="00602BB4" w:rsidP="00602BB4">
      <w:pPr>
        <w:pStyle w:val="EndNoteBibliography"/>
        <w:ind w:left="720" w:hanging="720"/>
      </w:pPr>
      <w:r w:rsidRPr="00602BB4">
        <w:tab/>
        <w:t>ID : 49</w:t>
      </w:r>
    </w:p>
    <w:p w14:paraId="2C2191D9" w14:textId="77777777" w:rsidR="00602BB4" w:rsidRPr="00602BB4" w:rsidRDefault="00602BB4" w:rsidP="00602BB4">
      <w:pPr>
        <w:pStyle w:val="EndNoteBibliography"/>
        <w:spacing w:after="0"/>
      </w:pPr>
    </w:p>
    <w:p w14:paraId="25B7FEA5" w14:textId="77777777" w:rsidR="00602BB4" w:rsidRPr="00602BB4" w:rsidRDefault="00602BB4" w:rsidP="00602BB4">
      <w:pPr>
        <w:pStyle w:val="EndNoteBibliography"/>
        <w:ind w:left="720" w:hanging="720"/>
      </w:pPr>
      <w:r w:rsidRPr="00602BB4">
        <w:t>109.</w:t>
      </w:r>
      <w:r w:rsidRPr="00602BB4">
        <w:tab/>
        <w:t xml:space="preserve">Howard G, Anderson R, Johnson NJ, Sorlie P, Russell G, Howard VJ. Evaluation of social status as a contributing factor to the stroke belt region of the United States. </w:t>
      </w:r>
      <w:r w:rsidRPr="00602BB4">
        <w:rPr>
          <w:i/>
        </w:rPr>
        <w:t>Stroke</w:t>
      </w:r>
      <w:r w:rsidRPr="00602BB4">
        <w:t xml:space="preserve">. 1997;28:936-940. </w:t>
      </w:r>
    </w:p>
    <w:p w14:paraId="7DC2CBD0" w14:textId="77777777" w:rsidR="00602BB4" w:rsidRPr="00602BB4" w:rsidRDefault="00602BB4" w:rsidP="00602BB4">
      <w:pPr>
        <w:pStyle w:val="EndNoteBibliography"/>
        <w:ind w:left="720" w:hanging="720"/>
      </w:pPr>
      <w:r w:rsidRPr="00602BB4">
        <w:tab/>
        <w:t>ID : 51</w:t>
      </w:r>
    </w:p>
    <w:p w14:paraId="0B11F6D5" w14:textId="77777777" w:rsidR="00602BB4" w:rsidRPr="00602BB4" w:rsidRDefault="00602BB4" w:rsidP="00602BB4">
      <w:pPr>
        <w:pStyle w:val="EndNoteBibliography"/>
        <w:spacing w:after="0"/>
      </w:pPr>
    </w:p>
    <w:p w14:paraId="005CE7DA" w14:textId="77777777" w:rsidR="00602BB4" w:rsidRPr="00602BB4" w:rsidRDefault="00602BB4" w:rsidP="00602BB4">
      <w:pPr>
        <w:pStyle w:val="EndNoteBibliography"/>
        <w:ind w:left="720" w:hanging="720"/>
      </w:pPr>
      <w:r w:rsidRPr="00602BB4">
        <w:t>110.</w:t>
      </w:r>
      <w:r w:rsidRPr="00602BB4">
        <w:tab/>
        <w:t xml:space="preserve">Gregorio DI, Walsh SJ, Paturzo D. The effects of occupation-based social position on mortality in a large American cohort. </w:t>
      </w:r>
      <w:r w:rsidRPr="00602BB4">
        <w:rPr>
          <w:i/>
        </w:rPr>
        <w:t>Am J Public Health</w:t>
      </w:r>
      <w:r w:rsidRPr="00602BB4">
        <w:t xml:space="preserve">. 1997;87:1472-1475. </w:t>
      </w:r>
    </w:p>
    <w:p w14:paraId="6D1DF3A8" w14:textId="77777777" w:rsidR="00602BB4" w:rsidRPr="00602BB4" w:rsidRDefault="00602BB4" w:rsidP="00602BB4">
      <w:pPr>
        <w:pStyle w:val="EndNoteBibliography"/>
        <w:ind w:left="720" w:hanging="720"/>
      </w:pPr>
      <w:r w:rsidRPr="00602BB4">
        <w:tab/>
        <w:t>ID : 50</w:t>
      </w:r>
    </w:p>
    <w:p w14:paraId="38DD13E9" w14:textId="77777777" w:rsidR="00602BB4" w:rsidRPr="00602BB4" w:rsidRDefault="00602BB4" w:rsidP="00602BB4">
      <w:pPr>
        <w:pStyle w:val="EndNoteBibliography"/>
        <w:spacing w:after="0"/>
      </w:pPr>
    </w:p>
    <w:p w14:paraId="1CCA9E9C" w14:textId="77777777" w:rsidR="00602BB4" w:rsidRPr="00602BB4" w:rsidRDefault="00602BB4" w:rsidP="00602BB4">
      <w:pPr>
        <w:pStyle w:val="EndNoteBibliography"/>
        <w:ind w:left="720" w:hanging="720"/>
      </w:pPr>
      <w:r w:rsidRPr="00602BB4">
        <w:t>111.</w:t>
      </w:r>
      <w:r w:rsidRPr="00602BB4">
        <w:tab/>
        <w:t xml:space="preserve">Anderson RT, Sorlie P, Backlund E, Johnson N, Kaplan GA. Mortality effects of community socioeconomic status. </w:t>
      </w:r>
      <w:r w:rsidRPr="00602BB4">
        <w:rPr>
          <w:i/>
        </w:rPr>
        <w:t>Epidemiology</w:t>
      </w:r>
      <w:r w:rsidRPr="00602BB4">
        <w:t xml:space="preserve">. 1997;8:42-47. </w:t>
      </w:r>
    </w:p>
    <w:p w14:paraId="6657B02C" w14:textId="77777777" w:rsidR="00602BB4" w:rsidRPr="00602BB4" w:rsidRDefault="00602BB4" w:rsidP="00602BB4">
      <w:pPr>
        <w:pStyle w:val="EndNoteBibliography"/>
        <w:ind w:left="720" w:hanging="720"/>
      </w:pPr>
      <w:r w:rsidRPr="00602BB4">
        <w:tab/>
        <w:t>ID : 52</w:t>
      </w:r>
    </w:p>
    <w:p w14:paraId="3F2726A8" w14:textId="77777777" w:rsidR="00602BB4" w:rsidRPr="00602BB4" w:rsidRDefault="00602BB4" w:rsidP="00602BB4">
      <w:pPr>
        <w:pStyle w:val="EndNoteBibliography"/>
        <w:spacing w:after="0"/>
      </w:pPr>
    </w:p>
    <w:p w14:paraId="7C299C49" w14:textId="77777777" w:rsidR="00602BB4" w:rsidRPr="00602BB4" w:rsidRDefault="00602BB4" w:rsidP="00602BB4">
      <w:pPr>
        <w:pStyle w:val="EndNoteBibliography"/>
        <w:ind w:left="720" w:hanging="720"/>
      </w:pPr>
      <w:r w:rsidRPr="00602BB4">
        <w:t>112.</w:t>
      </w:r>
      <w:r w:rsidRPr="00602BB4">
        <w:tab/>
        <w:t xml:space="preserve">Sorlie PD, Johnson NJ. Validity of education information on the death certificate. </w:t>
      </w:r>
      <w:r w:rsidRPr="00602BB4">
        <w:rPr>
          <w:i/>
        </w:rPr>
        <w:t>Epidemiology</w:t>
      </w:r>
      <w:r w:rsidRPr="00602BB4">
        <w:t xml:space="preserve">. 1996;7:437-439. </w:t>
      </w:r>
    </w:p>
    <w:p w14:paraId="199733DA" w14:textId="77777777" w:rsidR="00602BB4" w:rsidRPr="00602BB4" w:rsidRDefault="00602BB4" w:rsidP="00602BB4">
      <w:pPr>
        <w:pStyle w:val="EndNoteBibliography"/>
        <w:ind w:left="720" w:hanging="720"/>
      </w:pPr>
      <w:r w:rsidRPr="00602BB4">
        <w:tab/>
        <w:t>ID : 53</w:t>
      </w:r>
    </w:p>
    <w:p w14:paraId="7F5AC1F8" w14:textId="77777777" w:rsidR="00602BB4" w:rsidRPr="00602BB4" w:rsidRDefault="00602BB4" w:rsidP="00602BB4">
      <w:pPr>
        <w:pStyle w:val="EndNoteBibliography"/>
        <w:spacing w:after="0"/>
      </w:pPr>
    </w:p>
    <w:p w14:paraId="69130565" w14:textId="77777777" w:rsidR="00602BB4" w:rsidRPr="00602BB4" w:rsidRDefault="00602BB4" w:rsidP="00602BB4">
      <w:pPr>
        <w:pStyle w:val="EndNoteBibliography"/>
        <w:ind w:left="720" w:hanging="720"/>
      </w:pPr>
      <w:r w:rsidRPr="00602BB4">
        <w:t>113.</w:t>
      </w:r>
      <w:r w:rsidRPr="00602BB4">
        <w:tab/>
        <w:t xml:space="preserve">Singh GK, Yu SM. US childhood mortality, 1950 through 1993: Trends and socioeconomic diffferentials. </w:t>
      </w:r>
      <w:r w:rsidRPr="00602BB4">
        <w:rPr>
          <w:i/>
        </w:rPr>
        <w:t>Am J Public Health</w:t>
      </w:r>
      <w:r w:rsidRPr="00602BB4">
        <w:t xml:space="preserve">. 1996;86:505-512. </w:t>
      </w:r>
    </w:p>
    <w:p w14:paraId="660815E3" w14:textId="77777777" w:rsidR="00602BB4" w:rsidRPr="00602BB4" w:rsidRDefault="00602BB4" w:rsidP="00602BB4">
      <w:pPr>
        <w:pStyle w:val="EndNoteBibliography"/>
        <w:ind w:left="720" w:hanging="720"/>
      </w:pPr>
      <w:r w:rsidRPr="00602BB4">
        <w:tab/>
        <w:t>ID : 55</w:t>
      </w:r>
    </w:p>
    <w:p w14:paraId="348CC437" w14:textId="77777777" w:rsidR="00602BB4" w:rsidRPr="00602BB4" w:rsidRDefault="00602BB4" w:rsidP="00602BB4">
      <w:pPr>
        <w:pStyle w:val="EndNoteBibliography"/>
        <w:spacing w:after="0"/>
      </w:pPr>
    </w:p>
    <w:p w14:paraId="11761B3F" w14:textId="77777777" w:rsidR="00602BB4" w:rsidRPr="00602BB4" w:rsidRDefault="00602BB4" w:rsidP="00602BB4">
      <w:pPr>
        <w:pStyle w:val="EndNoteBibliography"/>
        <w:ind w:left="720" w:hanging="720"/>
      </w:pPr>
      <w:r w:rsidRPr="00602BB4">
        <w:t>114.</w:t>
      </w:r>
      <w:r w:rsidRPr="00602BB4">
        <w:tab/>
        <w:t xml:space="preserve">Singh GK, Yu SM. Trends and differentials in adolescent and young adult mortality in the United States, 1950 through 1993. </w:t>
      </w:r>
      <w:r w:rsidRPr="00602BB4">
        <w:rPr>
          <w:i/>
        </w:rPr>
        <w:t>Am J Public Health</w:t>
      </w:r>
      <w:r w:rsidRPr="00602BB4">
        <w:t xml:space="preserve">. 1996;86:560-564. </w:t>
      </w:r>
    </w:p>
    <w:p w14:paraId="4B4CE43F" w14:textId="77777777" w:rsidR="00602BB4" w:rsidRPr="00602BB4" w:rsidRDefault="00602BB4" w:rsidP="00602BB4">
      <w:pPr>
        <w:pStyle w:val="EndNoteBibliography"/>
        <w:ind w:left="720" w:hanging="720"/>
      </w:pPr>
      <w:r w:rsidRPr="00602BB4">
        <w:tab/>
        <w:t>ID : 54</w:t>
      </w:r>
    </w:p>
    <w:p w14:paraId="40721CEF" w14:textId="77777777" w:rsidR="00602BB4" w:rsidRPr="00602BB4" w:rsidRDefault="00602BB4" w:rsidP="00602BB4">
      <w:pPr>
        <w:pStyle w:val="EndNoteBibliography"/>
        <w:spacing w:after="0"/>
      </w:pPr>
    </w:p>
    <w:p w14:paraId="5BD23650" w14:textId="77777777" w:rsidR="00602BB4" w:rsidRPr="00602BB4" w:rsidRDefault="00602BB4" w:rsidP="00602BB4">
      <w:pPr>
        <w:pStyle w:val="EndNoteBibliography"/>
        <w:ind w:left="720" w:hanging="720"/>
      </w:pPr>
      <w:r w:rsidRPr="00602BB4">
        <w:t>115.</w:t>
      </w:r>
      <w:r w:rsidRPr="00602BB4">
        <w:tab/>
        <w:t xml:space="preserve">Elo IT, Preston SH. Educational differentials in mortality: United States, 1979-85. </w:t>
      </w:r>
      <w:r w:rsidRPr="00602BB4">
        <w:rPr>
          <w:i/>
        </w:rPr>
        <w:t>Soc Sci Med</w:t>
      </w:r>
      <w:r w:rsidRPr="00602BB4">
        <w:t xml:space="preserve">. 1996;42:47-57. </w:t>
      </w:r>
    </w:p>
    <w:p w14:paraId="3876017C" w14:textId="77777777" w:rsidR="00602BB4" w:rsidRPr="00602BB4" w:rsidRDefault="00602BB4" w:rsidP="00602BB4">
      <w:pPr>
        <w:pStyle w:val="EndNoteBibliography"/>
        <w:ind w:left="720" w:hanging="720"/>
      </w:pPr>
      <w:r w:rsidRPr="00602BB4">
        <w:tab/>
        <w:t>ID : 57</w:t>
      </w:r>
    </w:p>
    <w:p w14:paraId="5206D880" w14:textId="77777777" w:rsidR="00602BB4" w:rsidRPr="00602BB4" w:rsidRDefault="00602BB4" w:rsidP="00602BB4">
      <w:pPr>
        <w:pStyle w:val="EndNoteBibliography"/>
        <w:spacing w:after="0"/>
      </w:pPr>
    </w:p>
    <w:p w14:paraId="528269C3" w14:textId="77777777" w:rsidR="00602BB4" w:rsidRPr="00602BB4" w:rsidRDefault="00602BB4" w:rsidP="00602BB4">
      <w:pPr>
        <w:pStyle w:val="EndNoteBibliography"/>
        <w:ind w:left="720" w:hanging="720"/>
      </w:pPr>
      <w:r w:rsidRPr="00602BB4">
        <w:t>116.</w:t>
      </w:r>
      <w:r w:rsidRPr="00602BB4">
        <w:tab/>
        <w:t xml:space="preserve">Backlund E, Sorlie PD, Johnson NJ. The shape of the relationship between income and mortality in the United States. Evidence from the National Longitudinal Mortality Study. </w:t>
      </w:r>
      <w:r w:rsidRPr="00602BB4">
        <w:rPr>
          <w:i/>
        </w:rPr>
        <w:t>Ann Epidemiol</w:t>
      </w:r>
      <w:r w:rsidRPr="00602BB4">
        <w:t xml:space="preserve">. 1996;6:12-20; discussion 21-12. </w:t>
      </w:r>
    </w:p>
    <w:p w14:paraId="445AB154" w14:textId="77777777" w:rsidR="00602BB4" w:rsidRPr="00602BB4" w:rsidRDefault="00602BB4" w:rsidP="00602BB4">
      <w:pPr>
        <w:pStyle w:val="EndNoteBibliography"/>
        <w:ind w:left="720" w:hanging="720"/>
      </w:pPr>
      <w:r w:rsidRPr="00602BB4">
        <w:tab/>
        <w:t>ID : 56</w:t>
      </w:r>
    </w:p>
    <w:p w14:paraId="69DFB1F6" w14:textId="77777777" w:rsidR="00602BB4" w:rsidRPr="00602BB4" w:rsidRDefault="00602BB4" w:rsidP="00602BB4">
      <w:pPr>
        <w:pStyle w:val="EndNoteBibliography"/>
        <w:spacing w:after="0"/>
      </w:pPr>
    </w:p>
    <w:p w14:paraId="33D688D5" w14:textId="77777777" w:rsidR="00602BB4" w:rsidRPr="00602BB4" w:rsidRDefault="00602BB4" w:rsidP="00602BB4">
      <w:pPr>
        <w:pStyle w:val="EndNoteBibliography"/>
        <w:ind w:left="720" w:hanging="720"/>
      </w:pPr>
      <w:r w:rsidRPr="00602BB4">
        <w:t>117.</w:t>
      </w:r>
      <w:r w:rsidRPr="00602BB4">
        <w:tab/>
        <w:t xml:space="preserve">Sorlie PD, Backlund E, Keller JB. US mortality by economic, demographic, and social characteristics: the National Longitudinal Mortality Study. </w:t>
      </w:r>
      <w:r w:rsidRPr="00602BB4">
        <w:rPr>
          <w:i/>
        </w:rPr>
        <w:t>Am J Public Health</w:t>
      </w:r>
      <w:r w:rsidRPr="00602BB4">
        <w:t xml:space="preserve">. 1995;85:949-956. </w:t>
      </w:r>
    </w:p>
    <w:p w14:paraId="294ADEBD" w14:textId="77777777" w:rsidR="00602BB4" w:rsidRPr="00602BB4" w:rsidRDefault="00602BB4" w:rsidP="00602BB4">
      <w:pPr>
        <w:pStyle w:val="EndNoteBibliography"/>
        <w:ind w:left="720" w:hanging="720"/>
      </w:pPr>
      <w:r w:rsidRPr="00602BB4">
        <w:tab/>
        <w:t>ID : 61</w:t>
      </w:r>
    </w:p>
    <w:p w14:paraId="672642DF" w14:textId="77777777" w:rsidR="00602BB4" w:rsidRPr="00602BB4" w:rsidRDefault="00602BB4" w:rsidP="00602BB4">
      <w:pPr>
        <w:pStyle w:val="EndNoteBibliography"/>
        <w:spacing w:after="0"/>
      </w:pPr>
    </w:p>
    <w:p w14:paraId="552FF9B8" w14:textId="77777777" w:rsidR="00602BB4" w:rsidRPr="00602BB4" w:rsidRDefault="00602BB4" w:rsidP="00602BB4">
      <w:pPr>
        <w:pStyle w:val="EndNoteBibliography"/>
        <w:ind w:left="720" w:hanging="720"/>
      </w:pPr>
      <w:r w:rsidRPr="00602BB4">
        <w:t>118.</w:t>
      </w:r>
      <w:r w:rsidRPr="00602BB4">
        <w:tab/>
        <w:t xml:space="preserve">Smith MH, Anderson RT, Bradham DD, Longino CF, Jr. Rural and urban differences in mortality among Americans 55 years and older: analysis of the National Longitudinal Mortality Study. </w:t>
      </w:r>
      <w:r w:rsidRPr="00602BB4">
        <w:rPr>
          <w:i/>
        </w:rPr>
        <w:t>J Rural Health</w:t>
      </w:r>
      <w:r w:rsidRPr="00602BB4">
        <w:t xml:space="preserve">. 1995;11:274-285. </w:t>
      </w:r>
    </w:p>
    <w:p w14:paraId="0EAB393F" w14:textId="77777777" w:rsidR="00602BB4" w:rsidRPr="00602BB4" w:rsidRDefault="00602BB4" w:rsidP="00602BB4">
      <w:pPr>
        <w:pStyle w:val="EndNoteBibliography"/>
        <w:ind w:left="720" w:hanging="720"/>
      </w:pPr>
      <w:r w:rsidRPr="00602BB4">
        <w:tab/>
        <w:t>ID : 59</w:t>
      </w:r>
    </w:p>
    <w:p w14:paraId="330AB38A" w14:textId="77777777" w:rsidR="00602BB4" w:rsidRPr="00602BB4" w:rsidRDefault="00602BB4" w:rsidP="00602BB4">
      <w:pPr>
        <w:pStyle w:val="EndNoteBibliography"/>
        <w:spacing w:after="0"/>
      </w:pPr>
    </w:p>
    <w:p w14:paraId="262C5441" w14:textId="77777777" w:rsidR="00602BB4" w:rsidRPr="00602BB4" w:rsidRDefault="00602BB4" w:rsidP="00602BB4">
      <w:pPr>
        <w:pStyle w:val="EndNoteBibliography"/>
        <w:ind w:left="720" w:hanging="720"/>
      </w:pPr>
      <w:r w:rsidRPr="00602BB4">
        <w:t>119.</w:t>
      </w:r>
      <w:r w:rsidRPr="00602BB4">
        <w:tab/>
        <w:t xml:space="preserve">Preston SH, Elo IT. Are educational differentials in adult mortality increasing in the United States? </w:t>
      </w:r>
      <w:r w:rsidRPr="00602BB4">
        <w:rPr>
          <w:i/>
        </w:rPr>
        <w:t>J Aging Health</w:t>
      </w:r>
      <w:r w:rsidRPr="00602BB4">
        <w:t xml:space="preserve">. 1995;7:476-496. </w:t>
      </w:r>
    </w:p>
    <w:p w14:paraId="29615BE7" w14:textId="77777777" w:rsidR="00602BB4" w:rsidRPr="00602BB4" w:rsidRDefault="00602BB4" w:rsidP="00602BB4">
      <w:pPr>
        <w:pStyle w:val="EndNoteBibliography"/>
        <w:ind w:left="720" w:hanging="720"/>
      </w:pPr>
      <w:r w:rsidRPr="00602BB4">
        <w:tab/>
        <w:t>ID : 58</w:t>
      </w:r>
    </w:p>
    <w:p w14:paraId="48B49D87" w14:textId="77777777" w:rsidR="00602BB4" w:rsidRPr="00602BB4" w:rsidRDefault="00602BB4" w:rsidP="00602BB4">
      <w:pPr>
        <w:pStyle w:val="EndNoteBibliography"/>
        <w:spacing w:after="0"/>
      </w:pPr>
    </w:p>
    <w:p w14:paraId="726CDB8B" w14:textId="77777777" w:rsidR="00602BB4" w:rsidRPr="00602BB4" w:rsidRDefault="00602BB4" w:rsidP="00602BB4">
      <w:pPr>
        <w:pStyle w:val="EndNoteBibliography"/>
        <w:ind w:left="720" w:hanging="720"/>
      </w:pPr>
      <w:r w:rsidRPr="00602BB4">
        <w:t>120.</w:t>
      </w:r>
      <w:r w:rsidRPr="00602BB4">
        <w:tab/>
        <w:t xml:space="preserve">Kposowa AJ, Breault KD, Singh GK. WHITE MALE SUICIDE IN THE UNITED-STATES - A MULTIVARIATE INDIVIDUAL-LEVEL ANALYSIS. </w:t>
      </w:r>
      <w:r w:rsidRPr="00602BB4">
        <w:rPr>
          <w:i/>
        </w:rPr>
        <w:t>Social Forces</w:t>
      </w:r>
      <w:r w:rsidRPr="00602BB4">
        <w:t>. 1995;74:315-325. doi: 10.2307/2580634</w:t>
      </w:r>
    </w:p>
    <w:p w14:paraId="557FA378" w14:textId="77777777" w:rsidR="00602BB4" w:rsidRPr="00602BB4" w:rsidRDefault="00602BB4" w:rsidP="00602BB4">
      <w:pPr>
        <w:pStyle w:val="EndNoteBibliography"/>
        <w:ind w:left="720" w:hanging="720"/>
      </w:pPr>
      <w:r w:rsidRPr="00602BB4">
        <w:tab/>
        <w:t>ID : 2</w:t>
      </w:r>
    </w:p>
    <w:p w14:paraId="0351866E" w14:textId="77777777" w:rsidR="00602BB4" w:rsidRPr="00602BB4" w:rsidRDefault="00602BB4" w:rsidP="00602BB4">
      <w:pPr>
        <w:pStyle w:val="EndNoteBibliography"/>
        <w:spacing w:after="0"/>
      </w:pPr>
    </w:p>
    <w:p w14:paraId="0EDB60C7" w14:textId="77777777" w:rsidR="00602BB4" w:rsidRPr="00602BB4" w:rsidRDefault="00602BB4" w:rsidP="00602BB4">
      <w:pPr>
        <w:pStyle w:val="EndNoteBibliography"/>
        <w:ind w:left="720" w:hanging="720"/>
      </w:pPr>
      <w:r w:rsidRPr="00602BB4">
        <w:t>121.</w:t>
      </w:r>
      <w:r w:rsidRPr="00602BB4">
        <w:tab/>
        <w:t xml:space="preserve">Hoyert DL, Singh GK, Rosenberg HM. Sources of data on socio-economic differential mortality in the United States. </w:t>
      </w:r>
      <w:r w:rsidRPr="00602BB4">
        <w:rPr>
          <w:i/>
        </w:rPr>
        <w:t>J Official Stat</w:t>
      </w:r>
      <w:r w:rsidRPr="00602BB4">
        <w:t xml:space="preserve">. 1995;11:233-260. </w:t>
      </w:r>
    </w:p>
    <w:p w14:paraId="0BFFCB25" w14:textId="77777777" w:rsidR="00602BB4" w:rsidRPr="00602BB4" w:rsidRDefault="00602BB4" w:rsidP="00602BB4">
      <w:pPr>
        <w:pStyle w:val="EndNoteBibliography"/>
        <w:ind w:left="720" w:hanging="720"/>
      </w:pPr>
      <w:r w:rsidRPr="00602BB4">
        <w:tab/>
        <w:t>ID : 85</w:t>
      </w:r>
    </w:p>
    <w:p w14:paraId="5EAE9E12" w14:textId="77777777" w:rsidR="00602BB4" w:rsidRPr="00602BB4" w:rsidRDefault="00602BB4" w:rsidP="00602BB4">
      <w:pPr>
        <w:pStyle w:val="EndNoteBibliography"/>
        <w:spacing w:after="0"/>
      </w:pPr>
    </w:p>
    <w:p w14:paraId="61255520" w14:textId="77777777" w:rsidR="00602BB4" w:rsidRPr="00602BB4" w:rsidRDefault="00602BB4" w:rsidP="00602BB4">
      <w:pPr>
        <w:pStyle w:val="EndNoteBibliography"/>
        <w:ind w:left="720" w:hanging="720"/>
      </w:pPr>
      <w:r w:rsidRPr="00602BB4">
        <w:t>122.</w:t>
      </w:r>
      <w:r w:rsidRPr="00602BB4">
        <w:tab/>
        <w:t xml:space="preserve">Howard G, Russell GB, Anderson R, Evans GW, Morgan T, Howard VJ, Burke GL. Role of social class in excess black stroke mortality. </w:t>
      </w:r>
      <w:r w:rsidRPr="00602BB4">
        <w:rPr>
          <w:i/>
        </w:rPr>
        <w:t>Stroke</w:t>
      </w:r>
      <w:r w:rsidRPr="00602BB4">
        <w:t xml:space="preserve">. 1995;26:1759-1763. </w:t>
      </w:r>
    </w:p>
    <w:p w14:paraId="5388CD33" w14:textId="77777777" w:rsidR="00602BB4" w:rsidRPr="00602BB4" w:rsidRDefault="00602BB4" w:rsidP="00602BB4">
      <w:pPr>
        <w:pStyle w:val="EndNoteBibliography"/>
        <w:ind w:left="720" w:hanging="720"/>
      </w:pPr>
      <w:r w:rsidRPr="00602BB4">
        <w:tab/>
        <w:t>ID : 60</w:t>
      </w:r>
    </w:p>
    <w:p w14:paraId="0513E20C" w14:textId="77777777" w:rsidR="00602BB4" w:rsidRPr="00602BB4" w:rsidRDefault="00602BB4" w:rsidP="00602BB4">
      <w:pPr>
        <w:pStyle w:val="EndNoteBibliography"/>
        <w:spacing w:after="0"/>
      </w:pPr>
    </w:p>
    <w:p w14:paraId="0F9E20A8" w14:textId="77777777" w:rsidR="00602BB4" w:rsidRPr="00602BB4" w:rsidRDefault="00602BB4" w:rsidP="00602BB4">
      <w:pPr>
        <w:pStyle w:val="EndNoteBibliography"/>
        <w:ind w:left="720" w:hanging="720"/>
      </w:pPr>
      <w:r w:rsidRPr="00602BB4">
        <w:t>123.</w:t>
      </w:r>
      <w:r w:rsidRPr="00602BB4">
        <w:tab/>
        <w:t xml:space="preserve">Sorlie PD, Johnson NJ, Backlund E, Bradham DD. Mortality in the uninsured compared with that in persons with public and private health insurance. </w:t>
      </w:r>
      <w:r w:rsidRPr="00602BB4">
        <w:rPr>
          <w:i/>
        </w:rPr>
        <w:t>Arch Intern Med</w:t>
      </w:r>
      <w:r w:rsidRPr="00602BB4">
        <w:t xml:space="preserve">. 1994;154:2409-2416. </w:t>
      </w:r>
    </w:p>
    <w:p w14:paraId="7A4E1159" w14:textId="77777777" w:rsidR="00602BB4" w:rsidRPr="00602BB4" w:rsidRDefault="00602BB4" w:rsidP="00602BB4">
      <w:pPr>
        <w:pStyle w:val="EndNoteBibliography"/>
        <w:ind w:left="720" w:hanging="720"/>
      </w:pPr>
      <w:r w:rsidRPr="00602BB4">
        <w:tab/>
        <w:t>ID : 62</w:t>
      </w:r>
    </w:p>
    <w:p w14:paraId="35ED097B" w14:textId="77777777" w:rsidR="00602BB4" w:rsidRPr="00602BB4" w:rsidRDefault="00602BB4" w:rsidP="00602BB4">
      <w:pPr>
        <w:pStyle w:val="EndNoteBibliography"/>
        <w:spacing w:after="0"/>
      </w:pPr>
    </w:p>
    <w:p w14:paraId="572EB63F" w14:textId="77777777" w:rsidR="00602BB4" w:rsidRPr="00602BB4" w:rsidRDefault="00602BB4" w:rsidP="00602BB4">
      <w:pPr>
        <w:pStyle w:val="EndNoteBibliography"/>
        <w:ind w:left="720" w:hanging="720"/>
      </w:pPr>
      <w:r w:rsidRPr="00602BB4">
        <w:t>124.</w:t>
      </w:r>
      <w:r w:rsidRPr="00602BB4">
        <w:tab/>
        <w:t xml:space="preserve">Kposowa AJ, Singh GK, Breault KD. THE EFFECTS OF MARITAL-STATUS AND SOCIAL-ISOLATION ON ADULT MALE HOMICIDES IN THE UNITED-STATES - EVIDENCE FROM THE NATIONAL LONGITUDINAL MORTALITY STUDY. </w:t>
      </w:r>
      <w:r w:rsidRPr="00602BB4">
        <w:rPr>
          <w:i/>
        </w:rPr>
        <w:t>Journal of Quantitative Criminology</w:t>
      </w:r>
      <w:r w:rsidRPr="00602BB4">
        <w:t>. 1994;10:277-289. doi: 10.1007/bf02221213</w:t>
      </w:r>
    </w:p>
    <w:p w14:paraId="7AC9FEEE" w14:textId="77777777" w:rsidR="00602BB4" w:rsidRPr="00602BB4" w:rsidRDefault="00602BB4" w:rsidP="00602BB4">
      <w:pPr>
        <w:pStyle w:val="EndNoteBibliography"/>
        <w:ind w:left="720" w:hanging="720"/>
      </w:pPr>
      <w:r w:rsidRPr="00602BB4">
        <w:tab/>
        <w:t>ID : 1</w:t>
      </w:r>
    </w:p>
    <w:p w14:paraId="3E8ACE63" w14:textId="77777777" w:rsidR="00602BB4" w:rsidRPr="00602BB4" w:rsidRDefault="00602BB4" w:rsidP="00602BB4">
      <w:pPr>
        <w:pStyle w:val="EndNoteBibliography"/>
        <w:spacing w:after="0"/>
      </w:pPr>
    </w:p>
    <w:p w14:paraId="6513ABE4" w14:textId="77777777" w:rsidR="00602BB4" w:rsidRPr="00602BB4" w:rsidRDefault="00602BB4" w:rsidP="00602BB4">
      <w:pPr>
        <w:pStyle w:val="EndNoteBibliography"/>
        <w:ind w:left="720" w:hanging="720"/>
      </w:pPr>
      <w:r w:rsidRPr="00602BB4">
        <w:t>125.</w:t>
      </w:r>
      <w:r w:rsidRPr="00602BB4">
        <w:tab/>
        <w:t xml:space="preserve">Howard G, Anderson R, Sorlie P, Andrews V, Backlund E, Burke GL. Ethnic differences in stroke mortality between non-Hispanic whites, Hispanic whites, and blacks. The National Longitudinal Mortality Study. </w:t>
      </w:r>
      <w:r w:rsidRPr="00602BB4">
        <w:rPr>
          <w:i/>
        </w:rPr>
        <w:t>Stroke</w:t>
      </w:r>
      <w:r w:rsidRPr="00602BB4">
        <w:t xml:space="preserve">. 1994;25:2120-2125. </w:t>
      </w:r>
    </w:p>
    <w:p w14:paraId="6D5ABF17" w14:textId="77777777" w:rsidR="00602BB4" w:rsidRPr="00602BB4" w:rsidRDefault="00602BB4" w:rsidP="00602BB4">
      <w:pPr>
        <w:pStyle w:val="EndNoteBibliography"/>
        <w:ind w:left="720" w:hanging="720"/>
      </w:pPr>
      <w:r w:rsidRPr="00602BB4">
        <w:tab/>
        <w:t>ID : 63</w:t>
      </w:r>
    </w:p>
    <w:p w14:paraId="3CE60526" w14:textId="77777777" w:rsidR="00602BB4" w:rsidRPr="00602BB4" w:rsidRDefault="00602BB4" w:rsidP="00602BB4">
      <w:pPr>
        <w:pStyle w:val="EndNoteBibliography"/>
        <w:spacing w:after="0"/>
      </w:pPr>
    </w:p>
    <w:p w14:paraId="0D5C284D" w14:textId="77777777" w:rsidR="00602BB4" w:rsidRPr="00602BB4" w:rsidRDefault="00602BB4" w:rsidP="00602BB4">
      <w:pPr>
        <w:pStyle w:val="EndNoteBibliography"/>
        <w:ind w:left="720" w:hanging="720"/>
      </w:pPr>
      <w:r w:rsidRPr="00602BB4">
        <w:t>126.</w:t>
      </w:r>
      <w:r w:rsidRPr="00602BB4">
        <w:tab/>
        <w:t xml:space="preserve">Sorlie PD, Backlund E, Johnson NJ, Rogot E. Mortality by Hispanic status in the United States. </w:t>
      </w:r>
      <w:r w:rsidRPr="00602BB4">
        <w:rPr>
          <w:i/>
        </w:rPr>
        <w:t>JAMA</w:t>
      </w:r>
      <w:r w:rsidRPr="00602BB4">
        <w:t xml:space="preserve">. 1993;270:2464-2468. </w:t>
      </w:r>
    </w:p>
    <w:p w14:paraId="69FA88AA" w14:textId="77777777" w:rsidR="00602BB4" w:rsidRPr="00602BB4" w:rsidRDefault="00602BB4" w:rsidP="00602BB4">
      <w:pPr>
        <w:pStyle w:val="EndNoteBibliography"/>
        <w:ind w:left="720" w:hanging="720"/>
      </w:pPr>
      <w:r w:rsidRPr="00602BB4">
        <w:tab/>
        <w:t>ID : 64</w:t>
      </w:r>
    </w:p>
    <w:p w14:paraId="4F392ED4" w14:textId="77777777" w:rsidR="00602BB4" w:rsidRPr="00602BB4" w:rsidRDefault="00602BB4" w:rsidP="00602BB4">
      <w:pPr>
        <w:pStyle w:val="EndNoteBibliography"/>
        <w:spacing w:after="0"/>
      </w:pPr>
    </w:p>
    <w:p w14:paraId="215D7447" w14:textId="77777777" w:rsidR="00602BB4" w:rsidRPr="00602BB4" w:rsidRDefault="00602BB4" w:rsidP="00602BB4">
      <w:pPr>
        <w:pStyle w:val="EndNoteBibliography"/>
        <w:ind w:left="720" w:hanging="720"/>
      </w:pPr>
      <w:r w:rsidRPr="00602BB4">
        <w:t>127.</w:t>
      </w:r>
      <w:r w:rsidRPr="00602BB4">
        <w:tab/>
        <w:t xml:space="preserve">Sorlie PD, Rogot E, Johnson NJ. Validity of demographic characteristics on the death certificate. </w:t>
      </w:r>
      <w:r w:rsidRPr="00602BB4">
        <w:rPr>
          <w:i/>
        </w:rPr>
        <w:t>Epidemiology</w:t>
      </w:r>
      <w:r w:rsidRPr="00602BB4">
        <w:t xml:space="preserve">. 1992;3:181-184. </w:t>
      </w:r>
    </w:p>
    <w:p w14:paraId="27320FB9" w14:textId="77777777" w:rsidR="00602BB4" w:rsidRPr="00602BB4" w:rsidRDefault="00602BB4" w:rsidP="00602BB4">
      <w:pPr>
        <w:pStyle w:val="EndNoteBibliography"/>
        <w:ind w:left="720" w:hanging="720"/>
      </w:pPr>
      <w:r w:rsidRPr="00602BB4">
        <w:tab/>
        <w:t>ID : 68</w:t>
      </w:r>
    </w:p>
    <w:p w14:paraId="6721F884" w14:textId="77777777" w:rsidR="00602BB4" w:rsidRPr="00602BB4" w:rsidRDefault="00602BB4" w:rsidP="00602BB4">
      <w:pPr>
        <w:pStyle w:val="EndNoteBibliography"/>
        <w:spacing w:after="0"/>
      </w:pPr>
    </w:p>
    <w:p w14:paraId="6918F415" w14:textId="77777777" w:rsidR="00602BB4" w:rsidRPr="00602BB4" w:rsidRDefault="00602BB4" w:rsidP="00602BB4">
      <w:pPr>
        <w:pStyle w:val="EndNoteBibliography"/>
        <w:ind w:left="720" w:hanging="720"/>
      </w:pPr>
      <w:r w:rsidRPr="00602BB4">
        <w:t>128.</w:t>
      </w:r>
      <w:r w:rsidRPr="00602BB4">
        <w:tab/>
        <w:t xml:space="preserve">Sorlie P, Rogot E, Anderson R, Johnson NJ, Backlund E. Black-white mortality differences by family income. </w:t>
      </w:r>
      <w:r w:rsidRPr="00602BB4">
        <w:rPr>
          <w:i/>
        </w:rPr>
        <w:t>Lancet</w:t>
      </w:r>
      <w:r w:rsidRPr="00602BB4">
        <w:t xml:space="preserve">. 1992;340:346-350. </w:t>
      </w:r>
    </w:p>
    <w:p w14:paraId="4DBA764C" w14:textId="77777777" w:rsidR="00602BB4" w:rsidRPr="00602BB4" w:rsidRDefault="00602BB4" w:rsidP="00602BB4">
      <w:pPr>
        <w:pStyle w:val="EndNoteBibliography"/>
        <w:ind w:left="720" w:hanging="720"/>
      </w:pPr>
      <w:r w:rsidRPr="00602BB4">
        <w:tab/>
        <w:t>ID : 65</w:t>
      </w:r>
    </w:p>
    <w:p w14:paraId="48BDC295" w14:textId="77777777" w:rsidR="00602BB4" w:rsidRPr="00602BB4" w:rsidRDefault="00602BB4" w:rsidP="00602BB4">
      <w:pPr>
        <w:pStyle w:val="EndNoteBibliography"/>
        <w:spacing w:after="0"/>
      </w:pPr>
    </w:p>
    <w:p w14:paraId="75A73E61" w14:textId="77777777" w:rsidR="00602BB4" w:rsidRPr="00602BB4" w:rsidRDefault="00602BB4" w:rsidP="00602BB4">
      <w:pPr>
        <w:pStyle w:val="EndNoteBibliography"/>
        <w:ind w:left="720" w:hanging="720"/>
      </w:pPr>
      <w:r w:rsidRPr="00602BB4">
        <w:t>129.</w:t>
      </w:r>
      <w:r w:rsidRPr="00602BB4">
        <w:tab/>
        <w:t xml:space="preserve">Rogot E, Sorlie PD, Johnson NJ. A Mortality Study of 1.3 Million Persons by Demographic, Social and Economic Factors: 1979-1985 Follow-up. Second Data Book. PHS D; 1992. NIH Publication No 92-3297. </w:t>
      </w:r>
    </w:p>
    <w:p w14:paraId="26C94585" w14:textId="77777777" w:rsidR="00602BB4" w:rsidRPr="00602BB4" w:rsidRDefault="00602BB4" w:rsidP="00602BB4">
      <w:pPr>
        <w:pStyle w:val="EndNoteBibliography"/>
        <w:ind w:left="720" w:hanging="720"/>
      </w:pPr>
      <w:r w:rsidRPr="00602BB4">
        <w:tab/>
        <w:t>ID : 84</w:t>
      </w:r>
    </w:p>
    <w:p w14:paraId="57596B18" w14:textId="77777777" w:rsidR="00602BB4" w:rsidRPr="00602BB4" w:rsidRDefault="00602BB4" w:rsidP="00602BB4">
      <w:pPr>
        <w:pStyle w:val="EndNoteBibliography"/>
        <w:spacing w:after="0"/>
      </w:pPr>
    </w:p>
    <w:p w14:paraId="568A313D" w14:textId="77777777" w:rsidR="00602BB4" w:rsidRPr="00602BB4" w:rsidRDefault="00602BB4" w:rsidP="00602BB4">
      <w:pPr>
        <w:pStyle w:val="EndNoteBibliography"/>
        <w:ind w:left="720" w:hanging="720"/>
      </w:pPr>
      <w:r w:rsidRPr="00602BB4">
        <w:t>130.</w:t>
      </w:r>
      <w:r w:rsidRPr="00602BB4">
        <w:tab/>
        <w:t xml:space="preserve">Rogot E, Sorlie PD, Johnson NJ. Life expectancy by employment status, income, and education in the National Longitudinal Mortality Study. </w:t>
      </w:r>
      <w:r w:rsidRPr="00602BB4">
        <w:rPr>
          <w:i/>
        </w:rPr>
        <w:t>Public Health Rep</w:t>
      </w:r>
      <w:r w:rsidRPr="00602BB4">
        <w:t xml:space="preserve">. 1992;107:457-461. </w:t>
      </w:r>
    </w:p>
    <w:p w14:paraId="3D7CCFE5" w14:textId="77777777" w:rsidR="00602BB4" w:rsidRPr="00602BB4" w:rsidRDefault="00602BB4" w:rsidP="00602BB4">
      <w:pPr>
        <w:pStyle w:val="EndNoteBibliography"/>
        <w:ind w:left="720" w:hanging="720"/>
      </w:pPr>
      <w:r w:rsidRPr="00602BB4">
        <w:tab/>
        <w:t>ID : 67</w:t>
      </w:r>
    </w:p>
    <w:p w14:paraId="5A5E13D1" w14:textId="77777777" w:rsidR="00602BB4" w:rsidRPr="00602BB4" w:rsidRDefault="00602BB4" w:rsidP="00602BB4">
      <w:pPr>
        <w:pStyle w:val="EndNoteBibliography"/>
        <w:spacing w:after="0"/>
      </w:pPr>
    </w:p>
    <w:p w14:paraId="1DFA3530" w14:textId="77777777" w:rsidR="00602BB4" w:rsidRPr="00602BB4" w:rsidRDefault="00602BB4" w:rsidP="00602BB4">
      <w:pPr>
        <w:pStyle w:val="EndNoteBibliography"/>
        <w:ind w:left="720" w:hanging="720"/>
      </w:pPr>
      <w:r w:rsidRPr="00602BB4">
        <w:t>131.</w:t>
      </w:r>
      <w:r w:rsidRPr="00602BB4">
        <w:tab/>
        <w:t xml:space="preserve">Rogot E, Sorlie PD, Backlund E. Air-conditioning and mortality in hot weather. </w:t>
      </w:r>
      <w:r w:rsidRPr="00602BB4">
        <w:rPr>
          <w:i/>
        </w:rPr>
        <w:t>Am J Epidemiol</w:t>
      </w:r>
      <w:r w:rsidRPr="00602BB4">
        <w:t xml:space="preserve">. 1992;136:106-116. </w:t>
      </w:r>
    </w:p>
    <w:p w14:paraId="3457825A" w14:textId="77777777" w:rsidR="00602BB4" w:rsidRPr="00602BB4" w:rsidRDefault="00602BB4" w:rsidP="00602BB4">
      <w:pPr>
        <w:pStyle w:val="EndNoteBibliography"/>
        <w:ind w:left="720" w:hanging="720"/>
      </w:pPr>
      <w:r w:rsidRPr="00602BB4">
        <w:tab/>
        <w:t>ID : 66</w:t>
      </w:r>
    </w:p>
    <w:p w14:paraId="0BCFC458" w14:textId="77777777" w:rsidR="00602BB4" w:rsidRPr="00602BB4" w:rsidRDefault="00602BB4" w:rsidP="00602BB4">
      <w:pPr>
        <w:pStyle w:val="EndNoteBibliography"/>
        <w:spacing w:after="0"/>
      </w:pPr>
    </w:p>
    <w:p w14:paraId="791270CB" w14:textId="77777777" w:rsidR="00602BB4" w:rsidRPr="00602BB4" w:rsidRDefault="00602BB4" w:rsidP="00602BB4">
      <w:pPr>
        <w:pStyle w:val="EndNoteBibliography"/>
        <w:ind w:left="720" w:hanging="720"/>
      </w:pPr>
      <w:r w:rsidRPr="00602BB4">
        <w:t>132.</w:t>
      </w:r>
      <w:r w:rsidRPr="00602BB4">
        <w:tab/>
        <w:t xml:space="preserve">Sorlie PD, Rogot E. Mortality by employment status in the National Longitudinal Mortality Study. </w:t>
      </w:r>
      <w:r w:rsidRPr="00602BB4">
        <w:rPr>
          <w:i/>
        </w:rPr>
        <w:t>Am J Epidemiol</w:t>
      </w:r>
      <w:r w:rsidRPr="00602BB4">
        <w:t xml:space="preserve">. 1990;132:983-992. </w:t>
      </w:r>
    </w:p>
    <w:p w14:paraId="245155A6" w14:textId="77777777" w:rsidR="00602BB4" w:rsidRPr="00602BB4" w:rsidRDefault="00602BB4" w:rsidP="00602BB4">
      <w:pPr>
        <w:pStyle w:val="EndNoteBibliography"/>
        <w:ind w:left="720" w:hanging="720"/>
      </w:pPr>
      <w:r w:rsidRPr="00602BB4">
        <w:tab/>
        <w:t>ID : 69</w:t>
      </w:r>
    </w:p>
    <w:p w14:paraId="0A3C606C" w14:textId="77777777" w:rsidR="00602BB4" w:rsidRPr="00602BB4" w:rsidRDefault="00602BB4" w:rsidP="00602BB4">
      <w:pPr>
        <w:pStyle w:val="EndNoteBibliography"/>
        <w:spacing w:after="0"/>
      </w:pPr>
    </w:p>
    <w:p w14:paraId="5639C5F9" w14:textId="77777777" w:rsidR="00602BB4" w:rsidRPr="00602BB4" w:rsidRDefault="00602BB4" w:rsidP="00602BB4">
      <w:pPr>
        <w:pStyle w:val="EndNoteBibliography"/>
        <w:ind w:left="720" w:hanging="720"/>
      </w:pPr>
      <w:r w:rsidRPr="00602BB4">
        <w:t>133.</w:t>
      </w:r>
      <w:r w:rsidRPr="00602BB4">
        <w:tab/>
        <w:t xml:space="preserve">Rogot E, Sorlie PD, Johnson NJ. A Mortality Study of One Million Persons by Demographic, Social and Economic Factors: 1979-1981 Follow-up. First Data Book. PHS D; 1988. NIH Publication No 88-2896. </w:t>
      </w:r>
    </w:p>
    <w:p w14:paraId="432C265A" w14:textId="77777777" w:rsidR="00602BB4" w:rsidRPr="00602BB4" w:rsidRDefault="00602BB4" w:rsidP="00602BB4">
      <w:pPr>
        <w:pStyle w:val="EndNoteBibliography"/>
        <w:ind w:left="720" w:hanging="720"/>
      </w:pPr>
      <w:r w:rsidRPr="00602BB4">
        <w:tab/>
        <w:t>ID : 83</w:t>
      </w:r>
    </w:p>
    <w:p w14:paraId="0A7F4C4F" w14:textId="77777777" w:rsidR="00602BB4" w:rsidRPr="00602BB4" w:rsidRDefault="00602BB4" w:rsidP="00602BB4">
      <w:pPr>
        <w:pStyle w:val="EndNoteBibliography"/>
        <w:spacing w:after="0"/>
      </w:pPr>
    </w:p>
    <w:p w14:paraId="03EA4523" w14:textId="77777777" w:rsidR="00602BB4" w:rsidRPr="00602BB4" w:rsidRDefault="00602BB4" w:rsidP="00602BB4">
      <w:pPr>
        <w:pStyle w:val="EndNoteBibliography"/>
        <w:ind w:left="720" w:hanging="720"/>
      </w:pPr>
      <w:r w:rsidRPr="00602BB4">
        <w:t>134.</w:t>
      </w:r>
      <w:r w:rsidRPr="00602BB4">
        <w:tab/>
        <w:t xml:space="preserve">Rogot E, Sorlie P, Johnson NJ. Probabilistic methods in matching census samples to the National Death Index. </w:t>
      </w:r>
      <w:r w:rsidRPr="00602BB4">
        <w:rPr>
          <w:i/>
        </w:rPr>
        <w:t>J Chronic Dis</w:t>
      </w:r>
      <w:r w:rsidRPr="00602BB4">
        <w:t xml:space="preserve">. 1986;39:719-734. </w:t>
      </w:r>
    </w:p>
    <w:p w14:paraId="22304F25" w14:textId="77777777" w:rsidR="00602BB4" w:rsidRPr="00602BB4" w:rsidRDefault="00602BB4" w:rsidP="00602BB4">
      <w:pPr>
        <w:pStyle w:val="EndNoteBibliography"/>
        <w:ind w:left="720" w:hanging="720"/>
      </w:pPr>
      <w:r w:rsidRPr="00602BB4">
        <w:tab/>
        <w:t>ID : 70</w:t>
      </w:r>
    </w:p>
    <w:p w14:paraId="1A4E0A26" w14:textId="77777777" w:rsidR="00602BB4" w:rsidRPr="00602BB4" w:rsidRDefault="00602BB4" w:rsidP="00602BB4">
      <w:pPr>
        <w:pStyle w:val="EndNoteBibliography"/>
        <w:spacing w:after="0"/>
      </w:pPr>
    </w:p>
    <w:p w14:paraId="67075FD8" w14:textId="77777777" w:rsidR="00602BB4" w:rsidRPr="00602BB4" w:rsidRDefault="00602BB4" w:rsidP="00602BB4">
      <w:pPr>
        <w:pStyle w:val="EndNoteBibliography"/>
        <w:ind w:left="720" w:hanging="720"/>
      </w:pPr>
      <w:r w:rsidRPr="00602BB4">
        <w:t>135.</w:t>
      </w:r>
      <w:r w:rsidRPr="00602BB4">
        <w:tab/>
        <w:t xml:space="preserve">Rogot E, Sorlie P, Johnson NJ. Mortality by Cause of Death Among Selected Census Bureau Sample Cohorts for 1979-1981. Paper/Poster presented at: Proceedings of the Section on Survey Research Methods; 1985; </w:t>
      </w:r>
    </w:p>
    <w:p w14:paraId="68D68AF4" w14:textId="77777777" w:rsidR="00602BB4" w:rsidRPr="00602BB4" w:rsidRDefault="00602BB4" w:rsidP="00602BB4">
      <w:pPr>
        <w:pStyle w:val="EndNoteBibliography"/>
        <w:ind w:left="720" w:hanging="720"/>
      </w:pPr>
      <w:r w:rsidRPr="00602BB4">
        <w:tab/>
        <w:t>ID : 82</w:t>
      </w:r>
    </w:p>
    <w:p w14:paraId="0005AF9D" w14:textId="77777777" w:rsidR="00602BB4" w:rsidRPr="00602BB4" w:rsidRDefault="00602BB4" w:rsidP="00602BB4">
      <w:pPr>
        <w:pStyle w:val="EndNoteBibliography"/>
        <w:spacing w:after="0"/>
      </w:pPr>
    </w:p>
    <w:p w14:paraId="27BC9FBA" w14:textId="77777777" w:rsidR="00602BB4" w:rsidRPr="00602BB4" w:rsidRDefault="00602BB4" w:rsidP="00602BB4">
      <w:pPr>
        <w:pStyle w:val="EndNoteBibliography"/>
        <w:ind w:left="720" w:hanging="720"/>
      </w:pPr>
      <w:r w:rsidRPr="00602BB4">
        <w:t>136.</w:t>
      </w:r>
      <w:r w:rsidRPr="00602BB4">
        <w:tab/>
        <w:t xml:space="preserve">Johnson NJ, Rogot E, Glover C, Sorlie P, McMillen M. General Mortality Among Selected Census Bureau Sample Cohorts for 1979-1981. Paper/Poster presented at: Proceedings of the Section on Survey Research; 1985; </w:t>
      </w:r>
    </w:p>
    <w:p w14:paraId="1775555E" w14:textId="77777777" w:rsidR="00602BB4" w:rsidRPr="00602BB4" w:rsidRDefault="00602BB4" w:rsidP="00602BB4">
      <w:pPr>
        <w:pStyle w:val="EndNoteBibliography"/>
        <w:ind w:left="720" w:hanging="720"/>
      </w:pPr>
      <w:r w:rsidRPr="00602BB4">
        <w:tab/>
        <w:t>ID : 81</w:t>
      </w:r>
    </w:p>
    <w:p w14:paraId="62D5F676" w14:textId="77777777" w:rsidR="00602BB4" w:rsidRPr="00602BB4" w:rsidRDefault="00602BB4" w:rsidP="00602BB4">
      <w:pPr>
        <w:pStyle w:val="EndNoteBibliography"/>
        <w:spacing w:after="0"/>
      </w:pPr>
    </w:p>
    <w:p w14:paraId="78459D99" w14:textId="77777777" w:rsidR="00602BB4" w:rsidRPr="00602BB4" w:rsidRDefault="00602BB4" w:rsidP="00602BB4">
      <w:pPr>
        <w:pStyle w:val="EndNoteBibliography"/>
        <w:ind w:left="720" w:hanging="720"/>
      </w:pPr>
      <w:r w:rsidRPr="00602BB4">
        <w:t>137.</w:t>
      </w:r>
      <w:r w:rsidRPr="00602BB4">
        <w:tab/>
        <w:t xml:space="preserve">Makuc D, McMillen M, Feinleib M, McMillen D, Schwartz W, Rogot E. An Overview of the U.S. National Longitudinal Mortality Study. Paper/Poster presented at: Proceedings of the Section on Social Statistics; 1984; </w:t>
      </w:r>
    </w:p>
    <w:p w14:paraId="40CF6799" w14:textId="77777777" w:rsidR="00602BB4" w:rsidRPr="00602BB4" w:rsidRDefault="00602BB4" w:rsidP="00602BB4">
      <w:pPr>
        <w:pStyle w:val="EndNoteBibliography"/>
        <w:ind w:left="720" w:hanging="720"/>
      </w:pPr>
      <w:r w:rsidRPr="00602BB4">
        <w:tab/>
        <w:t>ID : 80</w:t>
      </w:r>
    </w:p>
    <w:p w14:paraId="205B587D" w14:textId="77777777" w:rsidR="00602BB4" w:rsidRPr="00602BB4" w:rsidRDefault="00602BB4" w:rsidP="00602BB4">
      <w:pPr>
        <w:pStyle w:val="EndNoteBibliography"/>
        <w:spacing w:after="0"/>
      </w:pPr>
    </w:p>
    <w:p w14:paraId="793B0103" w14:textId="77777777" w:rsidR="00602BB4" w:rsidRPr="00602BB4" w:rsidRDefault="00602BB4" w:rsidP="00602BB4">
      <w:pPr>
        <w:pStyle w:val="EndNoteBibliography"/>
        <w:ind w:left="720" w:hanging="720"/>
      </w:pPr>
      <w:r w:rsidRPr="00602BB4">
        <w:t>138.</w:t>
      </w:r>
      <w:r w:rsidRPr="00602BB4">
        <w:tab/>
        <w:t xml:space="preserve">Rogot E, Schwartz S, O'Conor K, Olsen C. The Use of Probabilistic Methods in Matching Census Samples to the National Death Index. Paper/Poster presented at: Proceedings of the Section on Survey Research Methods; 1983; </w:t>
      </w:r>
    </w:p>
    <w:p w14:paraId="6C5FBC17" w14:textId="77777777" w:rsidR="00602BB4" w:rsidRPr="00602BB4" w:rsidRDefault="00602BB4" w:rsidP="00602BB4">
      <w:pPr>
        <w:pStyle w:val="EndNoteBibliography"/>
        <w:ind w:left="720" w:hanging="720"/>
      </w:pPr>
      <w:r w:rsidRPr="00602BB4">
        <w:tab/>
        <w:t>ID : 79</w:t>
      </w:r>
    </w:p>
    <w:p w14:paraId="694EEDA8" w14:textId="77777777" w:rsidR="00602BB4" w:rsidRPr="00602BB4" w:rsidRDefault="00602BB4" w:rsidP="00602BB4">
      <w:pPr>
        <w:pStyle w:val="EndNoteBibliography"/>
        <w:spacing w:after="0"/>
      </w:pPr>
    </w:p>
    <w:p w14:paraId="352FB957" w14:textId="77777777" w:rsidR="00602BB4" w:rsidRPr="00602BB4" w:rsidRDefault="00602BB4" w:rsidP="00602BB4">
      <w:pPr>
        <w:pStyle w:val="EndNoteBibliography"/>
        <w:ind w:left="720" w:hanging="720"/>
      </w:pPr>
      <w:r w:rsidRPr="00602BB4">
        <w:t>139.</w:t>
      </w:r>
      <w:r w:rsidRPr="00602BB4">
        <w:tab/>
        <w:t xml:space="preserve">Rogot E, Feinleib M, Ockay KA, Schwartz SH, Bilgrad R, Patterson JE. On the feasibility of linking census samples to the National Death Index for epidemiologic studies: a progress report. </w:t>
      </w:r>
      <w:r w:rsidRPr="00602BB4">
        <w:rPr>
          <w:i/>
        </w:rPr>
        <w:t>Am J Public Health</w:t>
      </w:r>
      <w:r w:rsidRPr="00602BB4">
        <w:t xml:space="preserve">. 1983;73:1265-1269. </w:t>
      </w:r>
    </w:p>
    <w:p w14:paraId="5186909A" w14:textId="77777777" w:rsidR="00602BB4" w:rsidRPr="00602BB4" w:rsidRDefault="00602BB4" w:rsidP="00602BB4">
      <w:pPr>
        <w:pStyle w:val="EndNoteBibliography"/>
        <w:ind w:left="720" w:hanging="720"/>
      </w:pPr>
      <w:r w:rsidRPr="00602BB4">
        <w:tab/>
        <w:t>ID : 71</w:t>
      </w:r>
    </w:p>
    <w:p w14:paraId="171DF38B" w14:textId="77777777" w:rsidR="00602BB4" w:rsidRPr="00602BB4" w:rsidRDefault="00602BB4" w:rsidP="00602BB4">
      <w:pPr>
        <w:pStyle w:val="EndNoteBibliography"/>
      </w:pPr>
    </w:p>
    <w:p w14:paraId="543CEA5C" w14:textId="32663C24" w:rsidR="00494F92" w:rsidRDefault="00602BB4">
      <w:r>
        <w:fldChar w:fldCharType="end"/>
      </w:r>
    </w:p>
    <w:sectPr w:rsidR="00494F92">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Circulation - Reporting&lt;/Style&gt;&lt;LeftDelim&gt;{&lt;/LeftDelim&gt;&lt;RightDelim&gt;}&lt;/RightDelim&gt;&lt;FontName&gt;Calibri&lt;/FontName&gt;&lt;FontSize&gt;11&lt;/FontSize&gt;&lt;ReflistTitle&gt;National Longitudinal Mortality Study&amp;#xD;Bibliography May 18, 2022&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xapzar0ps25rcepvwbxt25n902eadtrrx2e&quot;&gt;NLMS-Recover-Converted&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9&lt;/item&gt;&lt;item&gt;80&lt;/item&gt;&lt;item&gt;81&lt;/item&gt;&lt;item&gt;82&lt;/item&gt;&lt;item&gt;83&lt;/item&gt;&lt;item&gt;84&lt;/item&gt;&lt;item&gt;85&lt;/item&gt;&lt;item&gt;86&lt;/item&gt;&lt;item&gt;87&lt;/item&gt;&lt;item&gt;88&lt;/item&gt;&lt;item&gt;89&lt;/item&gt;&lt;item&gt;90&lt;/item&gt;&lt;item&gt;91&lt;/item&gt;&lt;item&gt;92&lt;/item&gt;&lt;item&gt;93&lt;/item&gt;&lt;item&gt;94&lt;/item&gt;&lt;item&gt;95&lt;/item&gt;&lt;item&gt;96&lt;/item&gt;&lt;item&gt;97&lt;/item&gt;&lt;item&gt;98&lt;/item&gt;&lt;item&gt;99&lt;/item&gt;&lt;item&gt;101&lt;/item&gt;&lt;item&gt;108&lt;/item&gt;&lt;item&gt;109&lt;/item&gt;&lt;item&gt;111&lt;/item&gt;&lt;item&gt;112&lt;/item&gt;&lt;item&gt;113&lt;/item&gt;&lt;item&gt;114&lt;/item&gt;&lt;item&gt;115&lt;/item&gt;&lt;item&gt;116&lt;/item&gt;&lt;item&gt;117&lt;/item&gt;&lt;item&gt;118&lt;/item&gt;&lt;item&gt;119&lt;/item&gt;&lt;item&gt;120&lt;/item&gt;&lt;item&gt;121&lt;/item&gt;&lt;item&gt;122&lt;/item&gt;&lt;item&gt;123&lt;/item&gt;&lt;item&gt;124&lt;/item&gt;&lt;item&gt;125&lt;/item&gt;&lt;item&gt;126&lt;/item&gt;&lt;item&gt;127&lt;/item&gt;&lt;item&gt;128&lt;/item&gt;&lt;item&gt;129&lt;/item&gt;&lt;item&gt;130&lt;/item&gt;&lt;item&gt;131&lt;/item&gt;&lt;item&gt;132&lt;/item&gt;&lt;item&gt;146&lt;/item&gt;&lt;item&gt;147&lt;/item&gt;&lt;item&gt;148&lt;/item&gt;&lt;item&gt;149&lt;/item&gt;&lt;item&gt;150&lt;/item&gt;&lt;item&gt;151&lt;/item&gt;&lt;item&gt;152&lt;/item&gt;&lt;item&gt;153&lt;/item&gt;&lt;item&gt;154&lt;/item&gt;&lt;item&gt;155&lt;/item&gt;&lt;item&gt;156&lt;/item&gt;&lt;item&gt;157&lt;/item&gt;&lt;item&gt;158&lt;/item&gt;&lt;item&gt;159&lt;/item&gt;&lt;item&gt;160&lt;/item&gt;&lt;item&gt;161&lt;/item&gt;&lt;/record-ids&gt;&lt;/item&gt;&lt;/Libraries&gt;"/>
  </w:docVars>
  <w:rsids>
    <w:rsidRoot w:val="00602BB4"/>
    <w:rsid w:val="00494F92"/>
    <w:rsid w:val="004B485A"/>
    <w:rsid w:val="00602BB4"/>
    <w:rsid w:val="006466EC"/>
    <w:rsid w:val="00B956C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BC23F0C"/>
  <w15:chartTrackingRefBased/>
  <w15:docId w15:val="{371D61D5-3E1E-4094-889F-9F86D586AD0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602BB4"/>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602BB4"/>
    <w:rPr>
      <w:rFonts w:ascii="Calibri" w:hAnsi="Calibri" w:cs="Calibri"/>
      <w:noProof/>
    </w:rPr>
  </w:style>
  <w:style w:type="paragraph" w:customStyle="1" w:styleId="EndNoteBibliography">
    <w:name w:val="EndNote Bibliography"/>
    <w:basedOn w:val="Normal"/>
    <w:link w:val="EndNoteBibliographyChar"/>
    <w:rsid w:val="00602BB4"/>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602BB4"/>
    <w:rPr>
      <w:rFonts w:ascii="Calibri" w:hAnsi="Calibri" w:cs="Calibr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TotalTime>
  <Pages>18</Pages>
  <Words>4441</Words>
  <Characters>25316</Characters>
  <Application>Microsoft Office Word</Application>
  <DocSecurity>0</DocSecurity>
  <Lines>210</Lines>
  <Paragraphs>59</Paragraphs>
  <ScaleCrop>false</ScaleCrop>
  <Company/>
  <LinksUpToDate>false</LinksUpToDate>
  <CharactersWithSpaces>296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ady, Sean (NIH/NHLBI) [E]</dc:creator>
  <cp:keywords/>
  <dc:description/>
  <cp:lastModifiedBy>Coady, Sean (NIH/NHLBI) [E]</cp:lastModifiedBy>
  <cp:revision>1</cp:revision>
  <dcterms:created xsi:type="dcterms:W3CDTF">2022-05-18T13:35:00Z</dcterms:created>
  <dcterms:modified xsi:type="dcterms:W3CDTF">2022-05-18T13:38:00Z</dcterms:modified>
</cp:coreProperties>
</file>